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 w:themeColor="background1"/>
  <w:body>
    <w:p w14:paraId="13F32AE0" w14:textId="77777777" w:rsidR="00842CE0" w:rsidRDefault="00842CE0" w:rsidP="00F137C0">
      <w:pPr>
        <w:jc w:val="center"/>
        <w:rPr>
          <w:rFonts w:cs="B Nazanin"/>
          <w:rtl/>
          <w:lang w:bidi="fa-IR"/>
        </w:rPr>
      </w:pPr>
      <w:bookmarkStart w:id="0" w:name="_GoBack"/>
      <w:bookmarkEnd w:id="0"/>
    </w:p>
    <w:p w14:paraId="72C09D54" w14:textId="77777777" w:rsidR="00842CE0" w:rsidRDefault="00842CE0" w:rsidP="00F137C0">
      <w:pPr>
        <w:jc w:val="center"/>
        <w:rPr>
          <w:rFonts w:cs="B Nazanin"/>
          <w:rtl/>
        </w:rPr>
      </w:pPr>
    </w:p>
    <w:p w14:paraId="62608411" w14:textId="77777777" w:rsidR="00842CE0" w:rsidRDefault="00842CE0" w:rsidP="00F137C0">
      <w:pPr>
        <w:jc w:val="center"/>
        <w:rPr>
          <w:rFonts w:cs="B Nazanin"/>
          <w:rtl/>
        </w:rPr>
      </w:pPr>
    </w:p>
    <w:p w14:paraId="2BB77763" w14:textId="77777777" w:rsidR="00842CE0" w:rsidRDefault="00842CE0" w:rsidP="00F137C0">
      <w:pPr>
        <w:jc w:val="center"/>
        <w:rPr>
          <w:rFonts w:cs="B Nazanin"/>
          <w:rtl/>
        </w:rPr>
      </w:pPr>
    </w:p>
    <w:p w14:paraId="386BEA6E" w14:textId="77777777" w:rsidR="00842CE0" w:rsidRDefault="00842CE0" w:rsidP="00F137C0">
      <w:pPr>
        <w:jc w:val="center"/>
        <w:rPr>
          <w:rFonts w:cs="B Nazanin"/>
          <w:rtl/>
        </w:rPr>
      </w:pPr>
    </w:p>
    <w:p w14:paraId="1F0D5328" w14:textId="137FB5B9" w:rsidR="00842CE0" w:rsidRDefault="000E4035" w:rsidP="00084187">
      <w:pPr>
        <w:jc w:val="center"/>
        <w:rPr>
          <w:rFonts w:cs="B Nazanin"/>
          <w:rtl/>
        </w:rPr>
      </w:pPr>
      <w:r w:rsidRPr="000E4035">
        <w:rPr>
          <w:rFonts w:cs="B Nazanin"/>
          <w:b/>
          <w:bCs/>
          <w:sz w:val="34"/>
          <w:szCs w:val="34"/>
          <w:rtl/>
          <w:lang w:bidi="fa-IR"/>
        </w:rPr>
        <w:t>نرم افزار</w:t>
      </w:r>
      <w:r>
        <w:rPr>
          <w:rFonts w:cs="B Nazanin"/>
          <w:b/>
          <w:bCs/>
          <w:sz w:val="34"/>
          <w:szCs w:val="34"/>
          <w:lang w:bidi="fa-IR"/>
        </w:rPr>
        <w:t xml:space="preserve"> </w:t>
      </w:r>
      <w:r>
        <w:rPr>
          <w:rFonts w:cs="B Nazanin" w:hint="cs"/>
          <w:b/>
          <w:bCs/>
          <w:sz w:val="34"/>
          <w:szCs w:val="34"/>
          <w:rtl/>
          <w:lang w:bidi="fa-IR"/>
        </w:rPr>
        <w:t>بومی</w:t>
      </w:r>
      <w:r w:rsidRPr="000E4035">
        <w:rPr>
          <w:rFonts w:cs="B Nazanin"/>
          <w:b/>
          <w:bCs/>
          <w:sz w:val="34"/>
          <w:szCs w:val="34"/>
          <w:rtl/>
          <w:lang w:bidi="fa-IR"/>
        </w:rPr>
        <w:t xml:space="preserve"> مد</w:t>
      </w:r>
      <w:r w:rsidRPr="000E4035">
        <w:rPr>
          <w:rFonts w:cs="B Nazanin" w:hint="cs"/>
          <w:b/>
          <w:bCs/>
          <w:sz w:val="34"/>
          <w:szCs w:val="34"/>
          <w:rtl/>
          <w:lang w:bidi="fa-IR"/>
        </w:rPr>
        <w:t>یریت</w:t>
      </w:r>
      <w:r w:rsidRPr="000E4035">
        <w:rPr>
          <w:rFonts w:cs="B Nazanin"/>
          <w:b/>
          <w:bCs/>
          <w:sz w:val="34"/>
          <w:szCs w:val="34"/>
          <w:rtl/>
          <w:lang w:bidi="fa-IR"/>
        </w:rPr>
        <w:t xml:space="preserve"> تما</w:t>
      </w:r>
      <w:r w:rsidR="002E74DC">
        <w:rPr>
          <w:rFonts w:cs="B Nazanin" w:hint="cs"/>
          <w:b/>
          <w:bCs/>
          <w:sz w:val="34"/>
          <w:szCs w:val="34"/>
          <w:rtl/>
          <w:lang w:bidi="fa-IR"/>
        </w:rPr>
        <w:t>س صوتی در بستر</w:t>
      </w:r>
      <w:r w:rsidR="00084187">
        <w:rPr>
          <w:rFonts w:cs="B Nazanin" w:hint="cs"/>
          <w:b/>
          <w:bCs/>
          <w:sz w:val="34"/>
          <w:szCs w:val="34"/>
          <w:rtl/>
          <w:lang w:bidi="fa-IR"/>
        </w:rPr>
        <w:t xml:space="preserve"> ماهواره</w:t>
      </w:r>
    </w:p>
    <w:p w14:paraId="5D3BED29" w14:textId="77777777" w:rsidR="005670BF" w:rsidRDefault="005670BF" w:rsidP="00F137C0">
      <w:pPr>
        <w:jc w:val="center"/>
        <w:rPr>
          <w:rFonts w:cs="B Nazanin"/>
          <w:rtl/>
        </w:rPr>
      </w:pPr>
    </w:p>
    <w:p w14:paraId="5F06309C" w14:textId="4730DF75" w:rsidR="00482D9F" w:rsidRPr="00CF5232" w:rsidRDefault="00482D9F" w:rsidP="00A14445">
      <w:pPr>
        <w:pStyle w:val="AuthorName"/>
        <w:rPr>
          <w:szCs w:val="24"/>
          <w:rtl/>
        </w:rPr>
      </w:pPr>
      <w:r w:rsidRPr="00CF5232">
        <w:rPr>
          <w:rFonts w:hint="cs"/>
          <w:szCs w:val="24"/>
          <w:rtl/>
        </w:rPr>
        <w:t>پدرام شاه</w:t>
      </w:r>
      <w:r w:rsidRPr="00CF5232">
        <w:rPr>
          <w:szCs w:val="24"/>
          <w:rtl/>
        </w:rPr>
        <w:softHyphen/>
      </w:r>
      <w:r w:rsidRPr="00CF5232">
        <w:rPr>
          <w:rFonts w:hint="cs"/>
          <w:szCs w:val="24"/>
          <w:rtl/>
        </w:rPr>
        <w:t>صفی</w:t>
      </w:r>
      <w:r w:rsidRPr="00CF5232">
        <w:rPr>
          <w:rFonts w:hint="cs"/>
          <w:szCs w:val="24"/>
          <w:vertAlign w:val="superscript"/>
          <w:rtl/>
        </w:rPr>
        <w:t>1</w:t>
      </w:r>
      <w:r w:rsidRPr="00CF5232">
        <w:rPr>
          <w:rFonts w:hint="cs"/>
          <w:szCs w:val="24"/>
          <w:rtl/>
        </w:rPr>
        <w:t>،</w:t>
      </w:r>
      <w:r w:rsidRPr="00482D9F">
        <w:rPr>
          <w:rFonts w:hint="cs"/>
          <w:szCs w:val="24"/>
          <w:rtl/>
        </w:rPr>
        <w:t xml:space="preserve"> </w:t>
      </w:r>
      <w:r w:rsidRPr="00CF5232">
        <w:rPr>
          <w:rFonts w:hint="cs"/>
          <w:szCs w:val="24"/>
          <w:rtl/>
        </w:rPr>
        <w:t>سارا رجب</w:t>
      </w:r>
      <w:r w:rsidRPr="00CF5232">
        <w:rPr>
          <w:szCs w:val="24"/>
          <w:rtl/>
        </w:rPr>
        <w:softHyphen/>
      </w:r>
      <w:r w:rsidRPr="00CF5232">
        <w:rPr>
          <w:rFonts w:hint="cs"/>
          <w:szCs w:val="24"/>
          <w:rtl/>
        </w:rPr>
        <w:t>زاده</w:t>
      </w:r>
      <w:r>
        <w:rPr>
          <w:rFonts w:hint="cs"/>
          <w:szCs w:val="24"/>
          <w:vertAlign w:val="superscript"/>
          <w:rtl/>
        </w:rPr>
        <w:t>2</w:t>
      </w:r>
      <w:r w:rsidRPr="00CF5232">
        <w:rPr>
          <w:rFonts w:hint="cs"/>
          <w:szCs w:val="24"/>
          <w:rtl/>
        </w:rPr>
        <w:t xml:space="preserve">، </w:t>
      </w:r>
      <w:r w:rsidR="00A14445">
        <w:rPr>
          <w:rFonts w:hint="cs"/>
          <w:szCs w:val="24"/>
          <w:rtl/>
        </w:rPr>
        <w:t>پروین شوندی</w:t>
      </w:r>
      <w:r w:rsidR="00A14445">
        <w:rPr>
          <w:rFonts w:hint="cs"/>
          <w:szCs w:val="24"/>
          <w:vertAlign w:val="superscript"/>
          <w:rtl/>
        </w:rPr>
        <w:t>3</w:t>
      </w:r>
      <w:r w:rsidR="00A14445">
        <w:rPr>
          <w:rFonts w:hint="cs"/>
          <w:szCs w:val="24"/>
          <w:rtl/>
        </w:rPr>
        <w:t xml:space="preserve">، </w:t>
      </w:r>
      <w:r w:rsidRPr="00CF5232">
        <w:rPr>
          <w:rFonts w:hint="cs"/>
          <w:szCs w:val="24"/>
          <w:rtl/>
        </w:rPr>
        <w:t xml:space="preserve">شاهرخ </w:t>
      </w:r>
      <w:r w:rsidR="00A14445" w:rsidRPr="00CF5232">
        <w:rPr>
          <w:rFonts w:hint="cs"/>
          <w:szCs w:val="24"/>
          <w:rtl/>
        </w:rPr>
        <w:t>جلیلیان</w:t>
      </w:r>
      <w:r w:rsidR="00A14445">
        <w:rPr>
          <w:rFonts w:hint="cs"/>
          <w:szCs w:val="24"/>
          <w:vertAlign w:val="superscript"/>
          <w:rtl/>
        </w:rPr>
        <w:t>4</w:t>
      </w:r>
      <w:r w:rsidRPr="00CF5232">
        <w:rPr>
          <w:rFonts w:hint="cs"/>
          <w:szCs w:val="24"/>
          <w:rtl/>
        </w:rPr>
        <w:t xml:space="preserve">، امید </w:t>
      </w:r>
      <w:r w:rsidR="00A14445" w:rsidRPr="00CF5232">
        <w:rPr>
          <w:rFonts w:hint="cs"/>
          <w:szCs w:val="24"/>
          <w:rtl/>
        </w:rPr>
        <w:t>شکوفا</w:t>
      </w:r>
      <w:r w:rsidR="00A14445">
        <w:rPr>
          <w:rFonts w:hint="cs"/>
          <w:szCs w:val="24"/>
          <w:vertAlign w:val="superscript"/>
          <w:rtl/>
        </w:rPr>
        <w:t>5</w:t>
      </w:r>
    </w:p>
    <w:p w14:paraId="0B83AE09" w14:textId="77777777" w:rsidR="00482D9F" w:rsidRDefault="00482D9F" w:rsidP="00482D9F">
      <w:pPr>
        <w:pStyle w:val="AuthorName"/>
        <w:rPr>
          <w:sz w:val="22"/>
          <w:szCs w:val="22"/>
          <w:rtl/>
        </w:rPr>
      </w:pPr>
      <w:r>
        <w:rPr>
          <w:rFonts w:hint="cs"/>
          <w:sz w:val="22"/>
          <w:szCs w:val="22"/>
          <w:rtl/>
        </w:rPr>
        <w:t xml:space="preserve">1- مرکز تحقیقات فضایی، پژوهشگاه فضایی ایران، </w:t>
      </w:r>
      <w:r w:rsidRPr="00CF5232">
        <w:rPr>
          <w:sz w:val="22"/>
          <w:szCs w:val="22"/>
        </w:rPr>
        <w:t>pd.shahsafi@gmail.com</w:t>
      </w:r>
    </w:p>
    <w:p w14:paraId="55B84F2F" w14:textId="7F9DCFC1" w:rsidR="00482D9F" w:rsidRDefault="00482D9F" w:rsidP="00482D9F">
      <w:pPr>
        <w:pStyle w:val="AuthorName"/>
        <w:rPr>
          <w:sz w:val="22"/>
          <w:szCs w:val="22"/>
          <w:rtl/>
        </w:rPr>
      </w:pPr>
      <w:r>
        <w:rPr>
          <w:rFonts w:hint="cs"/>
          <w:sz w:val="22"/>
          <w:szCs w:val="22"/>
          <w:rtl/>
        </w:rPr>
        <w:t xml:space="preserve">2- مرکز تحقیقات فضایی، پژوهشگاه فضایی ایران، </w:t>
      </w:r>
      <w:r w:rsidR="00A8333A">
        <w:fldChar w:fldCharType="begin"/>
      </w:r>
      <w:r w:rsidR="00A8333A">
        <w:instrText xml:space="preserve"> HYPERLINK "mailto:Sarah.rajabzadeh@gmail.com" </w:instrText>
      </w:r>
      <w:r w:rsidR="00A8333A">
        <w:fldChar w:fldCharType="separate"/>
      </w:r>
      <w:r w:rsidRPr="00CF5232">
        <w:rPr>
          <w:sz w:val="22"/>
          <w:szCs w:val="22"/>
        </w:rPr>
        <w:t>Sarah.rajabzadeh@gmail.com</w:t>
      </w:r>
      <w:r w:rsidR="00A8333A">
        <w:rPr>
          <w:sz w:val="22"/>
          <w:szCs w:val="22"/>
        </w:rPr>
        <w:fldChar w:fldCharType="end"/>
      </w:r>
    </w:p>
    <w:p w14:paraId="64381C64" w14:textId="0EB8233A" w:rsidR="00A14445" w:rsidRPr="00A14445" w:rsidRDefault="00A14445" w:rsidP="00A14445">
      <w:pPr>
        <w:pStyle w:val="AuthorName"/>
        <w:rPr>
          <w:sz w:val="22"/>
          <w:szCs w:val="22"/>
          <w:rtl/>
        </w:rPr>
      </w:pPr>
      <w:r>
        <w:rPr>
          <w:rFonts w:hint="cs"/>
          <w:sz w:val="22"/>
          <w:szCs w:val="22"/>
          <w:rtl/>
        </w:rPr>
        <w:t xml:space="preserve">3- مرکز تحقیقات فضایی، پژوهشگاه فضایی ایران، </w:t>
      </w:r>
      <w:r w:rsidRPr="005F69BD">
        <w:rPr>
          <w:sz w:val="22"/>
          <w:szCs w:val="22"/>
        </w:rPr>
        <w:t>p.shavandy@gmail.com</w:t>
      </w:r>
    </w:p>
    <w:p w14:paraId="1AC29598" w14:textId="6022B7B4" w:rsidR="00482D9F" w:rsidRPr="00CF5232" w:rsidRDefault="00A14445" w:rsidP="00482D9F">
      <w:pPr>
        <w:pStyle w:val="AuthorName"/>
        <w:rPr>
          <w:sz w:val="22"/>
          <w:szCs w:val="22"/>
          <w:lang w:val="en-US"/>
        </w:rPr>
      </w:pPr>
      <w:r>
        <w:rPr>
          <w:rFonts w:hint="cs"/>
          <w:sz w:val="22"/>
          <w:szCs w:val="22"/>
          <w:rtl/>
        </w:rPr>
        <w:t>4</w:t>
      </w:r>
      <w:r w:rsidR="00482D9F">
        <w:rPr>
          <w:rFonts w:hint="cs"/>
          <w:sz w:val="22"/>
          <w:szCs w:val="22"/>
          <w:rtl/>
        </w:rPr>
        <w:t xml:space="preserve">- مرکز تحقیقات فضایی، پژوهشگاه فضایی ایران، </w:t>
      </w:r>
      <w:r w:rsidR="00482D9F">
        <w:rPr>
          <w:sz w:val="22"/>
          <w:szCs w:val="22"/>
          <w:lang w:val="en-US"/>
        </w:rPr>
        <w:t>sh.jalilian@isrc.ac.ir</w:t>
      </w:r>
    </w:p>
    <w:p w14:paraId="35F1A1B1" w14:textId="70032F0F" w:rsidR="00482D9F" w:rsidRPr="00CF5232" w:rsidRDefault="00A14445" w:rsidP="00482D9F">
      <w:pPr>
        <w:pStyle w:val="AuthorName"/>
        <w:rPr>
          <w:sz w:val="22"/>
          <w:szCs w:val="22"/>
          <w:rtl/>
          <w:lang w:val="en-US"/>
        </w:rPr>
      </w:pPr>
      <w:r>
        <w:rPr>
          <w:rFonts w:hint="cs"/>
          <w:sz w:val="22"/>
          <w:szCs w:val="22"/>
          <w:rtl/>
        </w:rPr>
        <w:t>5</w:t>
      </w:r>
      <w:r w:rsidR="00482D9F">
        <w:rPr>
          <w:rFonts w:hint="cs"/>
          <w:sz w:val="22"/>
          <w:szCs w:val="22"/>
          <w:rtl/>
        </w:rPr>
        <w:t xml:space="preserve">- مرکز تحقیقات فضایی، پژوهشگاه فضایی ایران، </w:t>
      </w:r>
      <w:r w:rsidR="00482D9F">
        <w:rPr>
          <w:sz w:val="22"/>
          <w:szCs w:val="22"/>
          <w:lang w:val="en-US"/>
        </w:rPr>
        <w:t>o.shekoofa@isrc.ac.ir</w:t>
      </w:r>
    </w:p>
    <w:p w14:paraId="11D4C2FE" w14:textId="77777777" w:rsidR="00842CE0" w:rsidRPr="00842CE0" w:rsidRDefault="00842CE0" w:rsidP="00F137C0">
      <w:pPr>
        <w:jc w:val="center"/>
        <w:rPr>
          <w:rFonts w:cs="B Nazanin"/>
          <w:rtl/>
          <w:lang w:bidi="fa-IR"/>
        </w:rPr>
      </w:pPr>
    </w:p>
    <w:p w14:paraId="2A494CE3" w14:textId="77777777" w:rsidR="005670BF" w:rsidRDefault="005670BF" w:rsidP="00F137C0">
      <w:pPr>
        <w:rPr>
          <w:rFonts w:cs="B Nazanin"/>
          <w:b/>
          <w:bCs/>
          <w:rtl/>
          <w:lang w:bidi="fa-IR"/>
        </w:rPr>
      </w:pPr>
    </w:p>
    <w:p w14:paraId="5917664C" w14:textId="77777777" w:rsidR="00842CE0" w:rsidRPr="005670BF" w:rsidRDefault="00842CE0" w:rsidP="00F137C0">
      <w:pPr>
        <w:rPr>
          <w:rFonts w:cs="B Nazanin"/>
          <w:b/>
          <w:bCs/>
          <w:sz w:val="24"/>
          <w:szCs w:val="24"/>
          <w:rtl/>
          <w:lang w:bidi="fa-IR"/>
        </w:rPr>
      </w:pPr>
      <w:r w:rsidRPr="005670BF">
        <w:rPr>
          <w:rFonts w:cs="B Nazanin" w:hint="cs"/>
          <w:b/>
          <w:bCs/>
          <w:sz w:val="24"/>
          <w:szCs w:val="24"/>
          <w:rtl/>
          <w:lang w:bidi="fa-IR"/>
        </w:rPr>
        <w:t>چکيده</w:t>
      </w:r>
    </w:p>
    <w:p w14:paraId="71BC5689" w14:textId="12BB7DD0" w:rsidR="00F44AAE" w:rsidRPr="005B74E5" w:rsidRDefault="001A4739" w:rsidP="00555578">
      <w:pPr>
        <w:pStyle w:val="a9"/>
        <w:numPr>
          <w:ilvl w:val="0"/>
          <w:numId w:val="0"/>
        </w:numPr>
        <w:ind w:left="792"/>
        <w:rPr>
          <w:rtl/>
        </w:rPr>
      </w:pPr>
      <w:r>
        <w:rPr>
          <w:rFonts w:hint="cs"/>
          <w:rtl/>
        </w:rPr>
        <w:t xml:space="preserve">محدودیت </w:t>
      </w:r>
      <w:r w:rsidR="00117F8B">
        <w:rPr>
          <w:rtl/>
        </w:rPr>
        <w:t>بودجه ل</w:t>
      </w:r>
      <w:r w:rsidR="00117F8B">
        <w:rPr>
          <w:rFonts w:hint="cs"/>
          <w:rtl/>
        </w:rPr>
        <w:t>ینک</w:t>
      </w:r>
      <w:r w:rsidR="00117F8B">
        <w:rPr>
          <w:rtl/>
        </w:rPr>
        <w:t xml:space="preserve"> در ارتباط</w:t>
      </w:r>
      <w:r w:rsidR="00DB660E">
        <w:rPr>
          <w:rFonts w:ascii="Cambria" w:hAnsi="Cambria" w:cs="Cambria" w:hint="cs"/>
          <w:rtl/>
        </w:rPr>
        <w:t>‌</w:t>
      </w:r>
      <w:r w:rsidR="00117F8B">
        <w:rPr>
          <w:rFonts w:hint="cs"/>
          <w:rtl/>
        </w:rPr>
        <w:t>های</w:t>
      </w:r>
      <w:r w:rsidR="00117F8B">
        <w:rPr>
          <w:rtl/>
        </w:rPr>
        <w:t xml:space="preserve"> فضا</w:t>
      </w:r>
      <w:r w:rsidR="00117F8B">
        <w:rPr>
          <w:rFonts w:hint="cs"/>
          <w:rtl/>
        </w:rPr>
        <w:t>یی</w:t>
      </w:r>
      <w:r w:rsidR="00117F8B">
        <w:rPr>
          <w:rtl/>
        </w:rPr>
        <w:t xml:space="preserve"> از چالش</w:t>
      </w:r>
      <w:r w:rsidR="00DB660E">
        <w:rPr>
          <w:rFonts w:ascii="Cambria" w:hAnsi="Cambria" w:cs="Times New Roman" w:hint="cs"/>
          <w:rtl/>
        </w:rPr>
        <w:t xml:space="preserve"> ‌</w:t>
      </w:r>
      <w:r w:rsidR="00117F8B">
        <w:rPr>
          <w:rFonts w:hint="cs"/>
          <w:rtl/>
        </w:rPr>
        <w:t>های</w:t>
      </w:r>
      <w:r w:rsidR="00117F8B">
        <w:rPr>
          <w:rtl/>
        </w:rPr>
        <w:t xml:space="preserve"> بس</w:t>
      </w:r>
      <w:r w:rsidR="00117F8B">
        <w:rPr>
          <w:rFonts w:hint="cs"/>
          <w:rtl/>
        </w:rPr>
        <w:t>یار</w:t>
      </w:r>
      <w:r w:rsidR="00117F8B">
        <w:rPr>
          <w:rtl/>
        </w:rPr>
        <w:t xml:space="preserve"> مهم در ا</w:t>
      </w:r>
      <w:r w:rsidR="00117F8B">
        <w:rPr>
          <w:rFonts w:hint="cs"/>
          <w:rtl/>
        </w:rPr>
        <w:t>ین</w:t>
      </w:r>
      <w:r w:rsidR="00117F8B">
        <w:rPr>
          <w:rtl/>
        </w:rPr>
        <w:t xml:space="preserve"> صنعت م</w:t>
      </w:r>
      <w:r w:rsidR="00117F8B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117F8B">
        <w:rPr>
          <w:rFonts w:hint="cs"/>
          <w:rtl/>
        </w:rPr>
        <w:t>باشد</w:t>
      </w:r>
      <w:r w:rsidR="00117F8B">
        <w:rPr>
          <w:rtl/>
        </w:rPr>
        <w:t>.</w:t>
      </w:r>
      <w:r w:rsidR="00BF4B56">
        <w:rPr>
          <w:rFonts w:hint="cs"/>
          <w:rtl/>
        </w:rPr>
        <w:t xml:space="preserve"> </w:t>
      </w:r>
      <w:r w:rsidR="00BF4B56">
        <w:rPr>
          <w:rtl/>
        </w:rPr>
        <w:t>از هم</w:t>
      </w:r>
      <w:r w:rsidR="00BF4B56">
        <w:rPr>
          <w:rFonts w:hint="cs"/>
          <w:rtl/>
        </w:rPr>
        <w:t>ین</w:t>
      </w:r>
      <w:r w:rsidR="00BF4B56">
        <w:rPr>
          <w:rtl/>
        </w:rPr>
        <w:t xml:space="preserve"> رو متخصصان سع</w:t>
      </w:r>
      <w:r w:rsidR="00BF4B56">
        <w:rPr>
          <w:rFonts w:hint="cs"/>
          <w:rtl/>
        </w:rPr>
        <w:t>ی</w:t>
      </w:r>
      <w:r w:rsidR="00BF4B56">
        <w:rPr>
          <w:rtl/>
        </w:rPr>
        <w:t xml:space="preserve"> م</w:t>
      </w:r>
      <w:r w:rsidR="00BF4B56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BF4B56">
        <w:rPr>
          <w:rFonts w:hint="cs"/>
          <w:rtl/>
        </w:rPr>
        <w:t>نمایند</w:t>
      </w:r>
      <w:r w:rsidR="00BF4B56">
        <w:rPr>
          <w:rtl/>
        </w:rPr>
        <w:t xml:space="preserve"> که جهت مصرف هرچه کمتر پهنا</w:t>
      </w:r>
      <w:r w:rsidR="00BF4B56">
        <w:rPr>
          <w:rFonts w:hint="cs"/>
          <w:rtl/>
        </w:rPr>
        <w:t>ی</w:t>
      </w:r>
      <w:r w:rsidR="00BF4B56">
        <w:rPr>
          <w:rtl/>
        </w:rPr>
        <w:t xml:space="preserve"> با</w:t>
      </w:r>
      <w:r w:rsidR="00BF4B56">
        <w:rPr>
          <w:rFonts w:hint="cs"/>
          <w:rtl/>
        </w:rPr>
        <w:t>ند،</w:t>
      </w:r>
      <w:r w:rsidR="00BF4B56">
        <w:rPr>
          <w:rtl/>
        </w:rPr>
        <w:t xml:space="preserve"> داده</w:t>
      </w:r>
      <w:r w:rsidR="00DB660E">
        <w:rPr>
          <w:rFonts w:ascii="Cambria" w:hAnsi="Cambria" w:cs="Times New Roman" w:hint="cs"/>
          <w:rtl/>
        </w:rPr>
        <w:t>‌‌</w:t>
      </w:r>
      <w:r w:rsidR="00BF4B56">
        <w:rPr>
          <w:rFonts w:hint="cs"/>
          <w:rtl/>
        </w:rPr>
        <w:t>ها</w:t>
      </w:r>
      <w:r w:rsidR="00BF4B56">
        <w:rPr>
          <w:rtl/>
        </w:rPr>
        <w:t xml:space="preserve"> </w:t>
      </w:r>
      <w:r w:rsidR="00BF4B56">
        <w:rPr>
          <w:rFonts w:hint="cs"/>
          <w:rtl/>
        </w:rPr>
        <w:t>را</w:t>
      </w:r>
      <w:r w:rsidR="00BF4B56">
        <w:rPr>
          <w:rtl/>
        </w:rPr>
        <w:t xml:space="preserve"> </w:t>
      </w:r>
      <w:r w:rsidR="00BF4B56">
        <w:rPr>
          <w:rFonts w:hint="cs"/>
          <w:rtl/>
        </w:rPr>
        <w:t>فشرده</w:t>
      </w:r>
      <w:r w:rsidR="00BF4B56">
        <w:rPr>
          <w:rtl/>
        </w:rPr>
        <w:t xml:space="preserve"> </w:t>
      </w:r>
      <w:r w:rsidR="00BF4B56">
        <w:rPr>
          <w:rFonts w:hint="cs"/>
          <w:rtl/>
        </w:rPr>
        <w:t>سازی</w:t>
      </w:r>
      <w:r w:rsidR="00BF4B56">
        <w:rPr>
          <w:rtl/>
        </w:rPr>
        <w:t xml:space="preserve"> نما</w:t>
      </w:r>
      <w:r w:rsidR="00BF4B56">
        <w:rPr>
          <w:rFonts w:hint="cs"/>
          <w:rtl/>
        </w:rPr>
        <w:t>یند</w:t>
      </w:r>
      <w:r w:rsidR="00BF4B56">
        <w:rPr>
          <w:rtl/>
        </w:rPr>
        <w:t xml:space="preserve"> تا از پهنا</w:t>
      </w:r>
      <w:r w:rsidR="00BF4B56">
        <w:rPr>
          <w:rFonts w:hint="cs"/>
          <w:rtl/>
        </w:rPr>
        <w:t>ی</w:t>
      </w:r>
      <w:r w:rsidR="00BF4B56">
        <w:rPr>
          <w:rtl/>
        </w:rPr>
        <w:t xml:space="preserve"> باند کمتر</w:t>
      </w:r>
      <w:r w:rsidR="00BF4B56">
        <w:rPr>
          <w:rFonts w:hint="cs"/>
          <w:rtl/>
        </w:rPr>
        <w:t>ی</w:t>
      </w:r>
      <w:r w:rsidR="00BF4B56">
        <w:rPr>
          <w:rtl/>
        </w:rPr>
        <w:t xml:space="preserve"> استفاده گردد</w:t>
      </w:r>
      <w:r w:rsidR="0048007C">
        <w:rPr>
          <w:rFonts w:hint="cs"/>
          <w:rtl/>
        </w:rPr>
        <w:t>.</w:t>
      </w:r>
      <w:r w:rsidR="00FC6DAB">
        <w:rPr>
          <w:rFonts w:hint="cs"/>
          <w:rtl/>
        </w:rPr>
        <w:t xml:space="preserve"> </w:t>
      </w:r>
      <w:r w:rsidR="00641605">
        <w:rPr>
          <w:rtl/>
        </w:rPr>
        <w:t>پهنا</w:t>
      </w:r>
      <w:r w:rsidR="00641605">
        <w:rPr>
          <w:rFonts w:hint="cs"/>
          <w:rtl/>
        </w:rPr>
        <w:t>ی</w:t>
      </w:r>
      <w:r w:rsidR="00641605">
        <w:rPr>
          <w:rtl/>
        </w:rPr>
        <w:t xml:space="preserve"> باند</w:t>
      </w:r>
      <w:r w:rsidR="00641605">
        <w:rPr>
          <w:rFonts w:hint="cs"/>
          <w:rtl/>
        </w:rPr>
        <w:t xml:space="preserve"> بسیار اندک، در </w:t>
      </w:r>
      <w:r w:rsidR="00641605">
        <w:rPr>
          <w:rtl/>
        </w:rPr>
        <w:t>تماس تلفن</w:t>
      </w:r>
      <w:r w:rsidR="00641605">
        <w:rPr>
          <w:rFonts w:hint="cs"/>
          <w:rtl/>
        </w:rPr>
        <w:t>ی</w:t>
      </w:r>
      <w:r w:rsidR="00641605">
        <w:rPr>
          <w:rtl/>
        </w:rPr>
        <w:t xml:space="preserve"> ب</w:t>
      </w:r>
      <w:r w:rsidR="00641605">
        <w:rPr>
          <w:rFonts w:hint="cs"/>
          <w:rtl/>
        </w:rPr>
        <w:t>ین</w:t>
      </w:r>
      <w:r w:rsidR="00641605">
        <w:rPr>
          <w:rtl/>
        </w:rPr>
        <w:t xml:space="preserve"> دو ا</w:t>
      </w:r>
      <w:r w:rsidR="00641605">
        <w:rPr>
          <w:rFonts w:hint="cs"/>
          <w:rtl/>
        </w:rPr>
        <w:t>یستگاه</w:t>
      </w:r>
      <w:r w:rsidR="00641605">
        <w:rPr>
          <w:rtl/>
        </w:rPr>
        <w:t xml:space="preserve"> زم</w:t>
      </w:r>
      <w:r w:rsidR="00641605">
        <w:rPr>
          <w:rFonts w:hint="cs"/>
          <w:rtl/>
        </w:rPr>
        <w:t>ینی از طریق ماهواره واسط، تاثیر مستقیمی بر</w:t>
      </w:r>
      <w:r w:rsidR="00641605">
        <w:rPr>
          <w:rtl/>
        </w:rPr>
        <w:t xml:space="preserve"> ک</w:t>
      </w:r>
      <w:r w:rsidR="00641605">
        <w:rPr>
          <w:rFonts w:hint="cs"/>
          <w:rtl/>
        </w:rPr>
        <w:t>یفیت</w:t>
      </w:r>
      <w:r w:rsidR="00641605">
        <w:rPr>
          <w:rtl/>
        </w:rPr>
        <w:t xml:space="preserve"> صدا </w:t>
      </w:r>
      <w:r w:rsidR="00641605">
        <w:rPr>
          <w:rFonts w:hint="cs"/>
          <w:rtl/>
        </w:rPr>
        <w:t xml:space="preserve">دارد. لذا </w:t>
      </w:r>
      <w:r w:rsidR="00641605">
        <w:rPr>
          <w:rtl/>
        </w:rPr>
        <w:t xml:space="preserve">نوع </w:t>
      </w:r>
      <w:r w:rsidR="00641605">
        <w:rPr>
          <w:rFonts w:hint="cs"/>
          <w:rtl/>
        </w:rPr>
        <w:t>فشرده‌سازی</w:t>
      </w:r>
      <w:r w:rsidR="00641605">
        <w:rPr>
          <w:rtl/>
        </w:rPr>
        <w:t xml:space="preserve"> </w:t>
      </w:r>
      <w:r w:rsidR="00641605">
        <w:rPr>
          <w:rFonts w:hint="cs"/>
          <w:rtl/>
        </w:rPr>
        <w:t>جهت رسیدن به</w:t>
      </w:r>
      <w:r w:rsidR="00641605">
        <w:rPr>
          <w:rtl/>
        </w:rPr>
        <w:t xml:space="preserve"> ک</w:t>
      </w:r>
      <w:r w:rsidR="00641605">
        <w:rPr>
          <w:rFonts w:hint="cs"/>
          <w:rtl/>
        </w:rPr>
        <w:t>یفیت</w:t>
      </w:r>
      <w:r w:rsidR="00641605">
        <w:rPr>
          <w:rtl/>
        </w:rPr>
        <w:t xml:space="preserve"> صدا</w:t>
      </w:r>
      <w:r w:rsidR="00DB660E">
        <w:rPr>
          <w:rFonts w:hint="cs"/>
          <w:rtl/>
        </w:rPr>
        <w:t>ی</w:t>
      </w:r>
      <w:r w:rsidR="00641605">
        <w:rPr>
          <w:rtl/>
        </w:rPr>
        <w:t xml:space="preserve"> مطلوب</w:t>
      </w:r>
      <w:r w:rsidR="00641605">
        <w:rPr>
          <w:rFonts w:hint="cs"/>
          <w:rtl/>
        </w:rPr>
        <w:t xml:space="preserve"> بسیار اهمیت دارد. </w:t>
      </w:r>
      <w:r w:rsidR="00FC6DAB">
        <w:rPr>
          <w:rtl/>
        </w:rPr>
        <w:t>پارامترها</w:t>
      </w:r>
      <w:r w:rsidR="00FC6DAB">
        <w:rPr>
          <w:rFonts w:hint="cs"/>
          <w:rtl/>
        </w:rPr>
        <w:t>ی</w:t>
      </w:r>
      <w:r w:rsidR="00FC6DAB">
        <w:rPr>
          <w:rtl/>
        </w:rPr>
        <w:t xml:space="preserve"> بس</w:t>
      </w:r>
      <w:r w:rsidR="00FC6DAB">
        <w:rPr>
          <w:rFonts w:hint="cs"/>
          <w:rtl/>
        </w:rPr>
        <w:t>یار</w:t>
      </w:r>
      <w:r w:rsidR="00FC6DAB">
        <w:rPr>
          <w:rtl/>
        </w:rPr>
        <w:t xml:space="preserve"> ز</w:t>
      </w:r>
      <w:r w:rsidR="00FC6DAB">
        <w:rPr>
          <w:rFonts w:hint="cs"/>
          <w:rtl/>
        </w:rPr>
        <w:t xml:space="preserve">یادی جهت </w:t>
      </w:r>
      <w:r w:rsidR="00821778">
        <w:rPr>
          <w:rFonts w:hint="cs"/>
          <w:rtl/>
        </w:rPr>
        <w:t>رعایت</w:t>
      </w:r>
      <w:r w:rsidR="00821778">
        <w:rPr>
          <w:rtl/>
        </w:rPr>
        <w:t xml:space="preserve"> محدود</w:t>
      </w:r>
      <w:r w:rsidR="00821778">
        <w:rPr>
          <w:rFonts w:hint="cs"/>
          <w:rtl/>
        </w:rPr>
        <w:t>یت</w:t>
      </w:r>
      <w:r w:rsidR="00821778">
        <w:rPr>
          <w:rtl/>
        </w:rPr>
        <w:t xml:space="preserve"> پهنا</w:t>
      </w:r>
      <w:r w:rsidR="00821778">
        <w:rPr>
          <w:rFonts w:hint="cs"/>
          <w:rtl/>
        </w:rPr>
        <w:t>ی</w:t>
      </w:r>
      <w:r w:rsidR="00821778">
        <w:rPr>
          <w:rtl/>
        </w:rPr>
        <w:t xml:space="preserve"> باند انتقال صوت در بستر شبکه</w:t>
      </w:r>
      <w:r w:rsidR="00DB660E">
        <w:rPr>
          <w:rFonts w:ascii="Cambria" w:hAnsi="Cambria" w:cs="Times New Roman" w:hint="cs"/>
          <w:rtl/>
        </w:rPr>
        <w:t>‌‌</w:t>
      </w:r>
      <w:r w:rsidR="00821778">
        <w:rPr>
          <w:rFonts w:hint="cs"/>
          <w:rtl/>
        </w:rPr>
        <w:t>های</w:t>
      </w:r>
      <w:r w:rsidR="00821778">
        <w:rPr>
          <w:rtl/>
        </w:rPr>
        <w:t xml:space="preserve"> موجود </w:t>
      </w:r>
      <w:r w:rsidR="00FC6DAB">
        <w:rPr>
          <w:rFonts w:hint="cs"/>
          <w:rtl/>
        </w:rPr>
        <w:t xml:space="preserve">وجود دارند که </w:t>
      </w:r>
      <w:r w:rsidR="00821778">
        <w:rPr>
          <w:rtl/>
        </w:rPr>
        <w:t>از جمله ا</w:t>
      </w:r>
      <w:r w:rsidR="00821778">
        <w:rPr>
          <w:rFonts w:hint="cs"/>
          <w:rtl/>
        </w:rPr>
        <w:t>ین</w:t>
      </w:r>
      <w:r w:rsidR="00821778">
        <w:rPr>
          <w:rtl/>
        </w:rPr>
        <w:t xml:space="preserve"> پارامترها م</w:t>
      </w:r>
      <w:r w:rsidR="00821778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821778">
        <w:rPr>
          <w:rFonts w:hint="cs"/>
          <w:rtl/>
        </w:rPr>
        <w:t>توان</w:t>
      </w:r>
      <w:r w:rsidR="00821778">
        <w:rPr>
          <w:rtl/>
        </w:rPr>
        <w:t xml:space="preserve"> به شبکه انتقال صوت، کدک و پروتکل</w:t>
      </w:r>
      <w:r w:rsidR="00DB660E">
        <w:rPr>
          <w:rFonts w:ascii="Cambria" w:hAnsi="Cambria" w:cs="Times New Roman" w:hint="cs"/>
          <w:rtl/>
        </w:rPr>
        <w:t>‌‌</w:t>
      </w:r>
      <w:r w:rsidR="00821778">
        <w:rPr>
          <w:rFonts w:hint="cs"/>
          <w:rtl/>
        </w:rPr>
        <w:t>های</w:t>
      </w:r>
      <w:r w:rsidR="00821778">
        <w:rPr>
          <w:rtl/>
        </w:rPr>
        <w:t xml:space="preserve"> ارتباط</w:t>
      </w:r>
      <w:r w:rsidR="00821778">
        <w:rPr>
          <w:rFonts w:hint="cs"/>
          <w:rtl/>
        </w:rPr>
        <w:t>ی</w:t>
      </w:r>
      <w:r w:rsidR="00821778">
        <w:rPr>
          <w:rtl/>
        </w:rPr>
        <w:t xml:space="preserve"> اشاره کرد.</w:t>
      </w:r>
      <w:r w:rsidR="00821778">
        <w:rPr>
          <w:rFonts w:hint="cs"/>
          <w:rtl/>
        </w:rPr>
        <w:t xml:space="preserve"> </w:t>
      </w:r>
      <w:r w:rsidR="0048007C">
        <w:rPr>
          <w:rFonts w:hint="cs"/>
          <w:rtl/>
        </w:rPr>
        <w:t xml:space="preserve">جهت رسیدن به </w:t>
      </w:r>
      <w:r w:rsidR="0048007C">
        <w:rPr>
          <w:rtl/>
        </w:rPr>
        <w:t>شاخص</w:t>
      </w:r>
      <w:r w:rsidR="00DB660E">
        <w:rPr>
          <w:rFonts w:ascii="Cambria" w:hAnsi="Cambria" w:cs="Times New Roman" w:hint="cs"/>
          <w:rtl/>
        </w:rPr>
        <w:t>‌‌</w:t>
      </w:r>
      <w:r w:rsidR="0048007C">
        <w:rPr>
          <w:rFonts w:hint="cs"/>
          <w:rtl/>
        </w:rPr>
        <w:t>های</w:t>
      </w:r>
      <w:r w:rsidR="0048007C">
        <w:rPr>
          <w:rtl/>
        </w:rPr>
        <w:t xml:space="preserve"> ک</w:t>
      </w:r>
      <w:r w:rsidR="0048007C">
        <w:rPr>
          <w:rFonts w:hint="cs"/>
          <w:rtl/>
        </w:rPr>
        <w:t>یفیت</w:t>
      </w:r>
      <w:r w:rsidR="0048007C">
        <w:rPr>
          <w:rtl/>
        </w:rPr>
        <w:t xml:space="preserve"> صدا</w:t>
      </w:r>
      <w:r w:rsidR="0048007C">
        <w:rPr>
          <w:rFonts w:hint="cs"/>
          <w:rtl/>
        </w:rPr>
        <w:t xml:space="preserve">، </w:t>
      </w:r>
      <w:r w:rsidR="0048007C" w:rsidRPr="0048007C">
        <w:rPr>
          <w:rtl/>
        </w:rPr>
        <w:t>نرم افزار بوم</w:t>
      </w:r>
      <w:r w:rsidR="0048007C" w:rsidRPr="0048007C">
        <w:rPr>
          <w:rFonts w:hint="cs"/>
          <w:rtl/>
        </w:rPr>
        <w:t>ی</w:t>
      </w:r>
      <w:r w:rsidR="0048007C" w:rsidRPr="0048007C">
        <w:rPr>
          <w:rtl/>
        </w:rPr>
        <w:t xml:space="preserve"> مد</w:t>
      </w:r>
      <w:r w:rsidR="0048007C" w:rsidRPr="0048007C">
        <w:rPr>
          <w:rFonts w:hint="cs"/>
          <w:rtl/>
        </w:rPr>
        <w:t>یریت</w:t>
      </w:r>
      <w:r w:rsidR="0048007C" w:rsidRPr="0048007C">
        <w:rPr>
          <w:rtl/>
        </w:rPr>
        <w:t xml:space="preserve"> تماس ماهواره</w:t>
      </w:r>
      <w:r w:rsidR="00DB660E">
        <w:rPr>
          <w:rFonts w:ascii="Cambria" w:hAnsi="Cambria" w:cs="Times New Roman" w:hint="cs"/>
          <w:rtl/>
        </w:rPr>
        <w:t>‌‌</w:t>
      </w:r>
      <w:r w:rsidR="0048007C" w:rsidRPr="0048007C">
        <w:rPr>
          <w:rFonts w:hint="cs"/>
          <w:rtl/>
        </w:rPr>
        <w:t>ای</w:t>
      </w:r>
      <w:r w:rsidR="006B28ED">
        <w:rPr>
          <w:rFonts w:hint="cs"/>
          <w:rtl/>
        </w:rPr>
        <w:t>،</w:t>
      </w:r>
      <w:r w:rsidR="0048007C" w:rsidRPr="0048007C">
        <w:rPr>
          <w:rtl/>
        </w:rPr>
        <w:t xml:space="preserve"> </w:t>
      </w:r>
      <w:r w:rsidR="0048007C">
        <w:rPr>
          <w:rFonts w:hint="cs"/>
          <w:rtl/>
        </w:rPr>
        <w:t>به صورت</w:t>
      </w:r>
      <w:r w:rsidR="00BF4B56">
        <w:rPr>
          <w:rtl/>
        </w:rPr>
        <w:t xml:space="preserve"> </w:t>
      </w:r>
      <w:r w:rsidR="000E4035">
        <w:rPr>
          <w:rtl/>
        </w:rPr>
        <w:t>پروتکل لا</w:t>
      </w:r>
      <w:r w:rsidR="000E4035">
        <w:rPr>
          <w:rFonts w:hint="cs"/>
          <w:rtl/>
        </w:rPr>
        <w:t>یه</w:t>
      </w:r>
      <w:r w:rsidR="000E4035">
        <w:rPr>
          <w:rtl/>
        </w:rPr>
        <w:t xml:space="preserve"> ا</w:t>
      </w:r>
      <w:r w:rsidR="000E4035">
        <w:rPr>
          <w:rFonts w:hint="cs"/>
          <w:rtl/>
        </w:rPr>
        <w:t>ی</w:t>
      </w:r>
      <w:r w:rsidR="000E4035">
        <w:rPr>
          <w:rtl/>
        </w:rPr>
        <w:t xml:space="preserve">  و بستر</w:t>
      </w:r>
      <w:r w:rsidR="00EF0BCE">
        <w:t xml:space="preserve">VOIP </w:t>
      </w:r>
      <w:r w:rsidR="00BF4B56">
        <w:rPr>
          <w:rtl/>
        </w:rPr>
        <w:t xml:space="preserve"> </w:t>
      </w:r>
      <w:r w:rsidR="00BF4B56">
        <w:rPr>
          <w:rFonts w:hint="cs"/>
          <w:rtl/>
        </w:rPr>
        <w:t>پیاده سازی شده است</w:t>
      </w:r>
      <w:r w:rsidR="000E4035">
        <w:rPr>
          <w:rtl/>
        </w:rPr>
        <w:t>.</w:t>
      </w:r>
      <w:r w:rsidR="000E4035">
        <w:rPr>
          <w:rFonts w:hint="cs"/>
          <w:rtl/>
        </w:rPr>
        <w:t xml:space="preserve"> از </w:t>
      </w:r>
      <w:r w:rsidR="00566146">
        <w:rPr>
          <w:rFonts w:hint="cs"/>
          <w:rtl/>
        </w:rPr>
        <w:t>دیگر</w:t>
      </w:r>
      <w:r w:rsidR="000E4035">
        <w:rPr>
          <w:rFonts w:hint="cs"/>
          <w:rtl/>
        </w:rPr>
        <w:t xml:space="preserve"> مزایای این سیستم می</w:t>
      </w:r>
      <w:r w:rsidR="000E4035">
        <w:rPr>
          <w:rtl/>
        </w:rPr>
        <w:softHyphen/>
      </w:r>
      <w:r w:rsidR="000E4035">
        <w:rPr>
          <w:rFonts w:hint="cs"/>
          <w:rtl/>
        </w:rPr>
        <w:t xml:space="preserve">توان به موارد هم چون: </w:t>
      </w:r>
      <w:r w:rsidR="000E4035">
        <w:rPr>
          <w:rtl/>
        </w:rPr>
        <w:t>استفاده از تلفن</w:t>
      </w:r>
      <w:r w:rsidR="00DB660E">
        <w:rPr>
          <w:rFonts w:ascii="Cambria" w:hAnsi="Cambria" w:cs="Times New Roman" w:hint="cs"/>
          <w:rtl/>
        </w:rPr>
        <w:t>‌‌</w:t>
      </w:r>
      <w:r w:rsidR="000E4035">
        <w:rPr>
          <w:rFonts w:hint="cs"/>
          <w:rtl/>
        </w:rPr>
        <w:t>های</w:t>
      </w:r>
      <w:r w:rsidR="000E4035">
        <w:rPr>
          <w:rtl/>
        </w:rPr>
        <w:t xml:space="preserve"> </w:t>
      </w:r>
      <w:r w:rsidR="000E4035">
        <w:t>IP</w:t>
      </w:r>
      <w:r w:rsidR="000E4035">
        <w:rPr>
          <w:rtl/>
        </w:rPr>
        <w:t xml:space="preserve"> </w:t>
      </w:r>
      <w:r w:rsidR="000E4035">
        <w:rPr>
          <w:rFonts w:hint="cs"/>
          <w:rtl/>
        </w:rPr>
        <w:t xml:space="preserve"> و</w:t>
      </w:r>
      <w:r w:rsidR="00FC6DAB">
        <w:rPr>
          <w:rtl/>
        </w:rPr>
        <w:t xml:space="preserve"> کاربر پسند بودن</w:t>
      </w:r>
      <w:r w:rsidR="00FC6DAB">
        <w:rPr>
          <w:rFonts w:hint="cs"/>
          <w:rtl/>
        </w:rPr>
        <w:t xml:space="preserve">، </w:t>
      </w:r>
      <w:r w:rsidR="000E4035">
        <w:rPr>
          <w:rtl/>
        </w:rPr>
        <w:t>رعا</w:t>
      </w:r>
      <w:r w:rsidR="000E4035">
        <w:rPr>
          <w:rFonts w:hint="cs"/>
          <w:rtl/>
        </w:rPr>
        <w:t>یت</w:t>
      </w:r>
      <w:r w:rsidR="000E4035"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 w:rsidR="000E4035">
        <w:rPr>
          <w:rFonts w:hint="cs"/>
          <w:rtl/>
        </w:rPr>
        <w:t>های</w:t>
      </w:r>
      <w:r w:rsidR="00EF1D1E">
        <w:rPr>
          <w:rtl/>
        </w:rPr>
        <w:t xml:space="preserve"> استاندارد</w:t>
      </w:r>
      <w:r w:rsidR="00EF0BCE">
        <w:t xml:space="preserve">VOIP </w:t>
      </w:r>
      <w:r w:rsidR="00EF7486">
        <w:rPr>
          <w:rFonts w:hint="cs"/>
          <w:rtl/>
        </w:rPr>
        <w:t xml:space="preserve"> </w:t>
      </w:r>
      <w:r w:rsidR="000E4035">
        <w:rPr>
          <w:rFonts w:hint="cs"/>
          <w:rtl/>
        </w:rPr>
        <w:t xml:space="preserve">برای </w:t>
      </w:r>
      <w:r w:rsidR="000E4035">
        <w:rPr>
          <w:rtl/>
        </w:rPr>
        <w:t>ارتباط ب</w:t>
      </w:r>
      <w:r w:rsidR="000E4035">
        <w:rPr>
          <w:rFonts w:hint="cs"/>
          <w:rtl/>
        </w:rPr>
        <w:t>ین</w:t>
      </w:r>
      <w:r w:rsidR="000E4035">
        <w:rPr>
          <w:rtl/>
        </w:rPr>
        <w:t xml:space="preserve"> دو ا</w:t>
      </w:r>
      <w:r w:rsidR="000E4035">
        <w:rPr>
          <w:rFonts w:hint="cs"/>
          <w:rtl/>
        </w:rPr>
        <w:t>یستگاه</w:t>
      </w:r>
      <w:r w:rsidR="000E4035">
        <w:rPr>
          <w:rtl/>
        </w:rPr>
        <w:t xml:space="preserve"> تلفن</w:t>
      </w:r>
      <w:r w:rsidR="000E4035">
        <w:rPr>
          <w:rFonts w:hint="cs"/>
          <w:rtl/>
        </w:rPr>
        <w:t>ی</w:t>
      </w:r>
      <w:r w:rsidR="000E4035">
        <w:rPr>
          <w:rtl/>
        </w:rPr>
        <w:t xml:space="preserve"> با استفاده از کدک </w:t>
      </w:r>
      <w:r w:rsidR="000E4035">
        <w:t>G729(Annex A or B)</w:t>
      </w:r>
      <w:r w:rsidR="000E4035">
        <w:rPr>
          <w:rtl/>
        </w:rPr>
        <w:t xml:space="preserve"> </w:t>
      </w:r>
      <w:r w:rsidR="000E4035">
        <w:rPr>
          <w:rFonts w:hint="cs"/>
          <w:rtl/>
        </w:rPr>
        <w:t>اشاره نمود</w:t>
      </w:r>
      <w:r w:rsidR="00CF6376">
        <w:rPr>
          <w:rFonts w:hint="cs"/>
          <w:rtl/>
        </w:rPr>
        <w:t>.</w:t>
      </w:r>
    </w:p>
    <w:p w14:paraId="6150B94F" w14:textId="77777777" w:rsidR="00F44AAE" w:rsidRPr="00F44AAE" w:rsidRDefault="00F44AAE" w:rsidP="006C46AE">
      <w:pPr>
        <w:pStyle w:val="af0"/>
        <w:rPr>
          <w:rtl/>
        </w:rPr>
      </w:pPr>
    </w:p>
    <w:p w14:paraId="70E1E922" w14:textId="77777777" w:rsidR="002903C5" w:rsidRPr="00E243E2" w:rsidRDefault="00665AF5" w:rsidP="00F137C0">
      <w:pPr>
        <w:rPr>
          <w:rFonts w:cs="B Nazanin"/>
          <w:b/>
          <w:bCs/>
          <w:sz w:val="22"/>
          <w:szCs w:val="22"/>
          <w:rtl/>
          <w:lang w:bidi="fa-IR"/>
        </w:rPr>
      </w:pPr>
      <w:r w:rsidRPr="00E243E2">
        <w:rPr>
          <w:rFonts w:cs="B Nazanin" w:hint="cs"/>
          <w:b/>
          <w:bCs/>
          <w:sz w:val="22"/>
          <w:szCs w:val="22"/>
          <w:rtl/>
          <w:lang w:bidi="fa-IR"/>
        </w:rPr>
        <w:t xml:space="preserve">واژه‏های </w:t>
      </w:r>
      <w:r w:rsidR="00842CE0" w:rsidRPr="00E243E2">
        <w:rPr>
          <w:rFonts w:cs="B Nazanin" w:hint="cs"/>
          <w:b/>
          <w:bCs/>
          <w:sz w:val="22"/>
          <w:szCs w:val="22"/>
          <w:rtl/>
          <w:lang w:bidi="fa-IR"/>
        </w:rPr>
        <w:t>کليدی</w:t>
      </w:r>
    </w:p>
    <w:p w14:paraId="25B9AA99" w14:textId="23B55FBD" w:rsidR="00C54B08" w:rsidRPr="008817A8" w:rsidRDefault="00D148A5" w:rsidP="006339C4">
      <w:pPr>
        <w:rPr>
          <w:rFonts w:cs="B Nazanin"/>
          <w:b/>
          <w:bCs/>
          <w:sz w:val="22"/>
          <w:szCs w:val="22"/>
          <w:rtl/>
          <w:lang w:bidi="fa-IR"/>
        </w:rPr>
      </w:pPr>
      <w:r w:rsidRPr="008817A8">
        <w:rPr>
          <w:rFonts w:cs="B Nazanin" w:hint="cs"/>
          <w:sz w:val="22"/>
          <w:szCs w:val="22"/>
          <w:rtl/>
          <w:lang w:bidi="fa-IR"/>
        </w:rPr>
        <w:t xml:space="preserve">نرم </w:t>
      </w:r>
      <w:r w:rsidR="00787F2B" w:rsidRPr="008817A8">
        <w:rPr>
          <w:rFonts w:cs="B Nazanin"/>
          <w:sz w:val="22"/>
          <w:szCs w:val="22"/>
          <w:rtl/>
          <w:lang w:bidi="fa-IR"/>
        </w:rPr>
        <w:t>افزار مد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>یریت</w:t>
      </w:r>
      <w:r w:rsidR="00787F2B" w:rsidRPr="008817A8">
        <w:rPr>
          <w:rFonts w:cs="B Nazanin"/>
          <w:sz w:val="22"/>
          <w:szCs w:val="22"/>
          <w:rtl/>
          <w:lang w:bidi="fa-IR"/>
        </w:rPr>
        <w:t xml:space="preserve"> تماس </w:t>
      </w:r>
      <w:r w:rsidR="005F69BD" w:rsidRPr="008817A8">
        <w:rPr>
          <w:rFonts w:cs="B Nazanin" w:hint="cs"/>
          <w:sz w:val="22"/>
          <w:szCs w:val="22"/>
          <w:rtl/>
          <w:lang w:bidi="fa-IR"/>
        </w:rPr>
        <w:t xml:space="preserve">صوتی </w:t>
      </w:r>
      <w:r w:rsidR="00787F2B" w:rsidRPr="008817A8">
        <w:rPr>
          <w:rFonts w:cs="B Nazanin"/>
          <w:sz w:val="22"/>
          <w:szCs w:val="22"/>
          <w:rtl/>
          <w:lang w:bidi="fa-IR"/>
        </w:rPr>
        <w:t>ماهواره</w:t>
      </w:r>
      <w:r w:rsidR="00DB660E" w:rsidRPr="008817A8">
        <w:rPr>
          <w:rFonts w:ascii="Cambria" w:hAnsi="Cambria" w:cs="Times New Roman" w:hint="cs"/>
          <w:sz w:val="22"/>
          <w:szCs w:val="22"/>
          <w:rtl/>
          <w:lang w:bidi="fa-IR"/>
        </w:rPr>
        <w:t>‌‌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 xml:space="preserve">ای، </w:t>
      </w:r>
      <w:r w:rsidR="00EF0BCE" w:rsidRPr="008817A8">
        <w:rPr>
          <w:rFonts w:cs="B Nazanin"/>
          <w:sz w:val="22"/>
          <w:szCs w:val="22"/>
          <w:lang w:bidi="fa-IR"/>
        </w:rPr>
        <w:t>VOIP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 xml:space="preserve">، </w:t>
      </w:r>
      <w:r w:rsidR="00787F2B" w:rsidRPr="008817A8">
        <w:rPr>
          <w:rFonts w:cs="B Nazanin"/>
          <w:sz w:val="22"/>
          <w:szCs w:val="22"/>
          <w:rtl/>
          <w:lang w:bidi="fa-IR"/>
        </w:rPr>
        <w:t>انتقال داده</w:t>
      </w:r>
      <w:r w:rsidR="00DB660E" w:rsidRPr="008817A8">
        <w:rPr>
          <w:rFonts w:ascii="Cambria" w:hAnsi="Cambria" w:cs="Times New Roman" w:hint="cs"/>
          <w:sz w:val="22"/>
          <w:szCs w:val="22"/>
          <w:rtl/>
          <w:lang w:bidi="fa-IR"/>
        </w:rPr>
        <w:t>‌‌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>ها</w:t>
      </w:r>
      <w:r w:rsidR="00787F2B" w:rsidRPr="008817A8">
        <w:rPr>
          <w:rFonts w:cs="B Nazanin"/>
          <w:sz w:val="22"/>
          <w:szCs w:val="22"/>
          <w:rtl/>
          <w:lang w:bidi="fa-IR"/>
        </w:rPr>
        <w:t xml:space="preserve"> 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>در</w:t>
      </w:r>
      <w:r w:rsidR="00787F2B" w:rsidRPr="008817A8">
        <w:rPr>
          <w:rFonts w:cs="B Nazanin"/>
          <w:sz w:val="22"/>
          <w:szCs w:val="22"/>
          <w:rtl/>
          <w:lang w:bidi="fa-IR"/>
        </w:rPr>
        <w:t xml:space="preserve"> 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>بستر</w:t>
      </w:r>
      <w:r w:rsidR="00787F2B" w:rsidRPr="008817A8">
        <w:rPr>
          <w:rFonts w:cs="B Nazanin"/>
          <w:sz w:val="22"/>
          <w:szCs w:val="22"/>
          <w:rtl/>
          <w:lang w:bidi="fa-IR"/>
        </w:rPr>
        <w:t xml:space="preserve"> 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 xml:space="preserve">فضا، </w:t>
      </w:r>
      <w:r w:rsidR="00787F2B" w:rsidRPr="008817A8">
        <w:rPr>
          <w:rFonts w:cs="B Nazanin"/>
          <w:sz w:val="22"/>
          <w:szCs w:val="22"/>
          <w:rtl/>
          <w:lang w:bidi="fa-IR"/>
        </w:rPr>
        <w:t xml:space="preserve">کدک </w:t>
      </w:r>
      <w:r w:rsidR="00787F2B" w:rsidRPr="008817A8">
        <w:rPr>
          <w:rFonts w:cs="B Nazanin"/>
          <w:sz w:val="22"/>
          <w:szCs w:val="22"/>
          <w:lang w:bidi="fa-IR"/>
        </w:rPr>
        <w:t>G729(Annex A or B)</w:t>
      </w:r>
      <w:r w:rsidR="00787F2B" w:rsidRPr="008817A8">
        <w:rPr>
          <w:rFonts w:cs="B Nazanin" w:hint="cs"/>
          <w:sz w:val="22"/>
          <w:szCs w:val="22"/>
          <w:rtl/>
          <w:lang w:bidi="fa-IR"/>
        </w:rPr>
        <w:t>.</w:t>
      </w:r>
    </w:p>
    <w:p w14:paraId="5ED28320" w14:textId="77777777" w:rsidR="00576B10" w:rsidRPr="005B74E5" w:rsidRDefault="00EF5F30" w:rsidP="006C46AE">
      <w:pPr>
        <w:pStyle w:val="af0"/>
        <w:rPr>
          <w:rFonts w:eastAsia="MS Mincho"/>
          <w:rtl/>
        </w:rPr>
      </w:pPr>
      <w:r>
        <w:rPr>
          <w:rFonts w:eastAsia="MS Mincho"/>
          <w:rtl/>
        </w:rPr>
        <w:br w:type="page"/>
      </w:r>
      <w:r w:rsidR="00576B10" w:rsidRPr="005B74E5">
        <w:rPr>
          <w:rFonts w:eastAsia="MS Mincho" w:hint="cs"/>
          <w:rtl/>
        </w:rPr>
        <w:lastRenderedPageBreak/>
        <w:t>مقدمه</w:t>
      </w:r>
    </w:p>
    <w:p w14:paraId="4CFD50C5" w14:textId="16C0A865" w:rsidR="00CC1322" w:rsidRPr="00D863BF" w:rsidRDefault="00541CFB" w:rsidP="006C46AE">
      <w:pPr>
        <w:pStyle w:val="af0"/>
        <w:rPr>
          <w:rtl/>
        </w:rPr>
      </w:pPr>
      <w:r w:rsidRPr="00D863BF">
        <w:rPr>
          <w:rFonts w:hint="cs"/>
          <w:rtl/>
        </w:rPr>
        <w:t xml:space="preserve">به دلیل چالش </w:t>
      </w:r>
      <w:r w:rsidR="005F69BD">
        <w:rPr>
          <w:rFonts w:hint="cs"/>
          <w:rtl/>
        </w:rPr>
        <w:t xml:space="preserve">محدودیت </w:t>
      </w:r>
      <w:r w:rsidRPr="00D863BF">
        <w:rPr>
          <w:rtl/>
        </w:rPr>
        <w:t>بودجه ل</w:t>
      </w:r>
      <w:r w:rsidRPr="00D863BF">
        <w:rPr>
          <w:rFonts w:hint="cs"/>
          <w:rtl/>
        </w:rPr>
        <w:t>ینک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در</w:t>
      </w:r>
      <w:r w:rsidRPr="00D863BF">
        <w:rPr>
          <w:rtl/>
        </w:rPr>
        <w:t xml:space="preserve"> ارتباط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های</w:t>
      </w:r>
      <w:r w:rsidRPr="00D863BF">
        <w:rPr>
          <w:rtl/>
        </w:rPr>
        <w:t xml:space="preserve"> فضا</w:t>
      </w:r>
      <w:r w:rsidRPr="00D863BF">
        <w:rPr>
          <w:rFonts w:hint="cs"/>
          <w:rtl/>
        </w:rPr>
        <w:t xml:space="preserve">یی </w:t>
      </w:r>
      <w:r w:rsidR="000A4216" w:rsidRPr="00D863BF">
        <w:rPr>
          <w:rtl/>
        </w:rPr>
        <w:t>متخصصان</w:t>
      </w:r>
      <w:r w:rsidRPr="00D863BF">
        <w:rPr>
          <w:rFonts w:hint="cs"/>
          <w:rtl/>
        </w:rPr>
        <w:t xml:space="preserve"> همواره</w:t>
      </w:r>
      <w:r w:rsidR="000A4216" w:rsidRPr="00D863BF">
        <w:rPr>
          <w:rtl/>
        </w:rPr>
        <w:t xml:space="preserve"> سع</w:t>
      </w:r>
      <w:r w:rsidR="000A4216" w:rsidRPr="00D863BF">
        <w:rPr>
          <w:rFonts w:hint="cs"/>
          <w:rtl/>
        </w:rPr>
        <w:t>ی</w:t>
      </w:r>
      <w:r w:rsidR="000A4216" w:rsidRPr="00D863BF">
        <w:rPr>
          <w:rtl/>
        </w:rPr>
        <w:t xml:space="preserve"> م</w:t>
      </w:r>
      <w:r w:rsidR="000A4216" w:rsidRPr="00D863BF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0A4216" w:rsidRPr="00D863BF">
        <w:rPr>
          <w:rFonts w:hint="cs"/>
          <w:rtl/>
        </w:rPr>
        <w:t>نمایند</w:t>
      </w:r>
      <w:r w:rsidR="000A4216" w:rsidRPr="00D863BF">
        <w:rPr>
          <w:rtl/>
        </w:rPr>
        <w:t xml:space="preserve"> که </w:t>
      </w:r>
      <w:r w:rsidRPr="00D863BF">
        <w:rPr>
          <w:rtl/>
        </w:rPr>
        <w:t>داده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ها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را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تا حد امکان فشرده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سازی</w:t>
      </w:r>
      <w:r w:rsidRPr="00D863BF">
        <w:rPr>
          <w:rtl/>
        </w:rPr>
        <w:t xml:space="preserve"> </w:t>
      </w:r>
      <w:r w:rsidR="000A4216" w:rsidRPr="00D863BF">
        <w:rPr>
          <w:rtl/>
        </w:rPr>
        <w:t>نما</w:t>
      </w:r>
      <w:r w:rsidR="000A4216" w:rsidRPr="00D863BF">
        <w:rPr>
          <w:rFonts w:hint="cs"/>
          <w:rtl/>
        </w:rPr>
        <w:t>یند</w:t>
      </w:r>
      <w:r w:rsidR="000A4216" w:rsidRPr="00D863BF">
        <w:rPr>
          <w:rtl/>
        </w:rPr>
        <w:t xml:space="preserve"> تا از پهنا</w:t>
      </w:r>
      <w:r w:rsidR="000A4216" w:rsidRPr="00D863BF">
        <w:rPr>
          <w:rFonts w:hint="cs"/>
          <w:rtl/>
        </w:rPr>
        <w:t>ی</w:t>
      </w:r>
      <w:r w:rsidR="000A4216" w:rsidRPr="00D863BF">
        <w:rPr>
          <w:rtl/>
        </w:rPr>
        <w:t xml:space="preserve"> باند کمتر</w:t>
      </w:r>
      <w:r w:rsidR="000A4216" w:rsidRPr="00D863BF">
        <w:rPr>
          <w:rFonts w:hint="cs"/>
          <w:rtl/>
        </w:rPr>
        <w:t>ی</w:t>
      </w:r>
      <w:r w:rsidR="000A4216" w:rsidRPr="00D863BF">
        <w:rPr>
          <w:rtl/>
        </w:rPr>
        <w:t xml:space="preserve"> استفاده گردد.</w:t>
      </w:r>
      <w:r w:rsidR="00E3576C" w:rsidRPr="00D863BF">
        <w:rPr>
          <w:rFonts w:hint="cs"/>
          <w:rtl/>
        </w:rPr>
        <w:t xml:space="preserve"> </w:t>
      </w:r>
      <w:r w:rsidR="00506913" w:rsidRPr="00D863BF">
        <w:rPr>
          <w:rFonts w:hint="cs"/>
          <w:rtl/>
        </w:rPr>
        <w:t xml:space="preserve">اما </w:t>
      </w:r>
      <w:r w:rsidR="00E3576C" w:rsidRPr="00D863BF">
        <w:rPr>
          <w:rFonts w:hint="cs"/>
          <w:rtl/>
        </w:rPr>
        <w:t>از</w:t>
      </w:r>
      <w:r w:rsidR="00506913" w:rsidRPr="00D863BF">
        <w:rPr>
          <w:rFonts w:hint="cs"/>
          <w:rtl/>
        </w:rPr>
        <w:t xml:space="preserve"> طرف دیگر این فشرده سازی باید به گونه ای باشد که</w:t>
      </w:r>
      <w:r w:rsidR="00E3576C" w:rsidRPr="00D863BF">
        <w:rPr>
          <w:rFonts w:hint="cs"/>
          <w:rtl/>
        </w:rPr>
        <w:t xml:space="preserve"> </w:t>
      </w:r>
      <w:r w:rsidR="00E3576C" w:rsidRPr="00D863BF">
        <w:rPr>
          <w:rtl/>
        </w:rPr>
        <w:t>الزام</w:t>
      </w:r>
      <w:r w:rsidR="00B51108" w:rsidRPr="00D863BF">
        <w:rPr>
          <w:rFonts w:hint="cs"/>
          <w:rtl/>
        </w:rPr>
        <w:t xml:space="preserve"> </w:t>
      </w:r>
      <w:r w:rsidR="00B51108" w:rsidRPr="00D863BF">
        <w:rPr>
          <w:rtl/>
        </w:rPr>
        <w:t>ک</w:t>
      </w:r>
      <w:r w:rsidR="00B51108" w:rsidRPr="00D863BF">
        <w:rPr>
          <w:rFonts w:hint="cs"/>
          <w:rtl/>
        </w:rPr>
        <w:t>یفیت</w:t>
      </w:r>
      <w:r w:rsidR="00B51108" w:rsidRPr="00D863BF">
        <w:rPr>
          <w:rtl/>
        </w:rPr>
        <w:t xml:space="preserve"> مطلوب صدا</w:t>
      </w:r>
      <w:r w:rsidR="00B51108" w:rsidRPr="00D863BF">
        <w:rPr>
          <w:rFonts w:hint="cs"/>
          <w:rtl/>
        </w:rPr>
        <w:t xml:space="preserve"> </w:t>
      </w:r>
      <w:r w:rsidR="00506913" w:rsidRPr="00D863BF">
        <w:rPr>
          <w:rFonts w:hint="cs"/>
          <w:rtl/>
        </w:rPr>
        <w:t>را نیز رعایت نماید.</w:t>
      </w:r>
      <w:r w:rsidR="00E3576C" w:rsidRPr="00D863BF">
        <w:rPr>
          <w:rFonts w:hint="cs"/>
          <w:rtl/>
        </w:rPr>
        <w:t xml:space="preserve"> </w:t>
      </w:r>
      <w:r w:rsidR="005F4222" w:rsidRPr="00D863BF">
        <w:rPr>
          <w:rFonts w:hint="cs"/>
          <w:rtl/>
        </w:rPr>
        <w:t>به طور کلی</w:t>
      </w:r>
      <w:r w:rsidR="00DC695E" w:rsidRPr="00D863BF">
        <w:rPr>
          <w:rFonts w:hint="cs"/>
          <w:rtl/>
        </w:rPr>
        <w:t xml:space="preserve"> 1)</w:t>
      </w:r>
      <w:r w:rsidR="00D339AC">
        <w:rPr>
          <w:rFonts w:hint="cs"/>
          <w:rtl/>
        </w:rPr>
        <w:t xml:space="preserve"> </w:t>
      </w:r>
      <w:r w:rsidR="00DC695E" w:rsidRPr="00D863BF">
        <w:rPr>
          <w:rFonts w:hint="cs"/>
          <w:rtl/>
        </w:rPr>
        <w:t xml:space="preserve">استفاده حداقلی از </w:t>
      </w:r>
      <w:r w:rsidR="00DC695E" w:rsidRPr="00D863BF">
        <w:rPr>
          <w:rtl/>
        </w:rPr>
        <w:t>پهنا</w:t>
      </w:r>
      <w:r w:rsidR="00DC695E" w:rsidRPr="00D863BF">
        <w:rPr>
          <w:rFonts w:hint="cs"/>
          <w:rtl/>
        </w:rPr>
        <w:t>ی</w:t>
      </w:r>
      <w:r w:rsidR="00DC695E" w:rsidRPr="00D863BF">
        <w:rPr>
          <w:rtl/>
        </w:rPr>
        <w:t xml:space="preserve"> باند</w:t>
      </w:r>
      <w:r w:rsidR="00DC695E" w:rsidRPr="00D863BF">
        <w:rPr>
          <w:rFonts w:hint="cs"/>
          <w:rtl/>
        </w:rPr>
        <w:t>، 2)</w:t>
      </w:r>
      <w:r w:rsidR="00D339AC">
        <w:rPr>
          <w:rFonts w:hint="cs"/>
          <w:rtl/>
        </w:rPr>
        <w:t xml:space="preserve"> </w:t>
      </w:r>
      <w:r w:rsidR="00DC695E" w:rsidRPr="00D863BF">
        <w:rPr>
          <w:rFonts w:hint="cs"/>
          <w:rtl/>
        </w:rPr>
        <w:t xml:space="preserve">انتخاب </w:t>
      </w:r>
      <w:r w:rsidR="00DC695E" w:rsidRPr="00D863BF">
        <w:rPr>
          <w:rtl/>
        </w:rPr>
        <w:t xml:space="preserve">نوع </w:t>
      </w:r>
      <w:r w:rsidR="00DC695E" w:rsidRPr="00D863BF">
        <w:rPr>
          <w:rFonts w:hint="cs"/>
          <w:rtl/>
        </w:rPr>
        <w:t xml:space="preserve">مناسب </w:t>
      </w:r>
      <w:r w:rsidR="00DC695E" w:rsidRPr="00D863BF">
        <w:rPr>
          <w:rtl/>
        </w:rPr>
        <w:t>فشرده‌</w:t>
      </w:r>
      <w:r w:rsidR="00DC695E" w:rsidRPr="00D863BF">
        <w:rPr>
          <w:rFonts w:hint="cs"/>
          <w:rtl/>
        </w:rPr>
        <w:t xml:space="preserve">سازی و </w:t>
      </w:r>
      <w:r w:rsidR="00DC695E" w:rsidRPr="00D863BF">
        <w:rPr>
          <w:rtl/>
        </w:rPr>
        <w:t>کدک</w:t>
      </w:r>
      <w:r w:rsidR="00DC695E" w:rsidRPr="00D863BF">
        <w:rPr>
          <w:rFonts w:hint="cs"/>
          <w:rtl/>
        </w:rPr>
        <w:t>، 3)</w:t>
      </w:r>
      <w:r w:rsidR="00D339AC">
        <w:rPr>
          <w:rFonts w:hint="cs"/>
          <w:rtl/>
        </w:rPr>
        <w:t xml:space="preserve"> </w:t>
      </w:r>
      <w:r w:rsidR="00DC695E" w:rsidRPr="00D863BF">
        <w:rPr>
          <w:rtl/>
        </w:rPr>
        <w:t>ک</w:t>
      </w:r>
      <w:r w:rsidR="00DC695E" w:rsidRPr="00D863BF">
        <w:rPr>
          <w:rFonts w:hint="cs"/>
          <w:rtl/>
        </w:rPr>
        <w:t>یفیت</w:t>
      </w:r>
      <w:r w:rsidR="00DC695E" w:rsidRPr="00D863BF">
        <w:rPr>
          <w:rtl/>
        </w:rPr>
        <w:t xml:space="preserve"> مطلوب</w:t>
      </w:r>
      <w:r w:rsidR="00DC695E" w:rsidRPr="00D863BF">
        <w:rPr>
          <w:rFonts w:hint="cs"/>
          <w:rtl/>
        </w:rPr>
        <w:t xml:space="preserve"> صدا، 4)</w:t>
      </w:r>
      <w:r w:rsidR="00D339AC">
        <w:rPr>
          <w:rFonts w:hint="cs"/>
          <w:rtl/>
        </w:rPr>
        <w:t xml:space="preserve"> </w:t>
      </w:r>
      <w:r w:rsidR="00DC695E" w:rsidRPr="00D863BF">
        <w:rPr>
          <w:rFonts w:hint="cs"/>
          <w:rtl/>
        </w:rPr>
        <w:t xml:space="preserve">ساخت </w:t>
      </w:r>
      <w:r w:rsidR="00DC695E" w:rsidRPr="00D863BF">
        <w:rPr>
          <w:rtl/>
        </w:rPr>
        <w:t>شبکه انتقال صوت</w:t>
      </w:r>
      <w:r w:rsidR="00DC695E" w:rsidRPr="00D863BF">
        <w:rPr>
          <w:rFonts w:hint="cs"/>
          <w:rtl/>
        </w:rPr>
        <w:t xml:space="preserve"> و 5)</w:t>
      </w:r>
      <w:r w:rsidR="00D339AC">
        <w:rPr>
          <w:rFonts w:hint="cs"/>
          <w:rtl/>
        </w:rPr>
        <w:t xml:space="preserve"> </w:t>
      </w:r>
      <w:r w:rsidR="00DC695E" w:rsidRPr="00D863BF">
        <w:rPr>
          <w:rFonts w:hint="cs"/>
          <w:rtl/>
        </w:rPr>
        <w:t>تعریف</w:t>
      </w:r>
      <w:r w:rsidR="00DC695E" w:rsidRPr="00D863BF"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 w:rsidR="00DC695E" w:rsidRPr="00D863BF">
        <w:rPr>
          <w:rFonts w:hint="cs"/>
          <w:rtl/>
        </w:rPr>
        <w:t>های</w:t>
      </w:r>
      <w:r w:rsidR="00DC695E" w:rsidRPr="00D863BF">
        <w:rPr>
          <w:rtl/>
        </w:rPr>
        <w:t xml:space="preserve"> ارتباط</w:t>
      </w:r>
      <w:r w:rsidR="00DC695E" w:rsidRPr="00D863BF">
        <w:rPr>
          <w:rFonts w:hint="cs"/>
          <w:rtl/>
        </w:rPr>
        <w:t>ی</w:t>
      </w:r>
      <w:r w:rsidR="005F4222" w:rsidRPr="00D863BF">
        <w:rPr>
          <w:rFonts w:hint="cs"/>
          <w:rtl/>
        </w:rPr>
        <w:t xml:space="preserve"> از جمله پارامترهای مهم</w:t>
      </w:r>
      <w:r w:rsidR="004C1020" w:rsidRPr="00D863BF">
        <w:rPr>
          <w:rFonts w:hint="cs"/>
          <w:rtl/>
        </w:rPr>
        <w:t xml:space="preserve"> در طراحی نرم افزار انتقال صوت بین دو ایستگاه زمینی با استفاده از واسط ماهواره</w:t>
      </w:r>
      <w:r w:rsidR="004C1020" w:rsidRPr="00D863BF">
        <w:rPr>
          <w:rtl/>
        </w:rPr>
        <w:softHyphen/>
      </w:r>
      <w:r w:rsidR="004C1020" w:rsidRPr="00D863BF">
        <w:rPr>
          <w:rFonts w:hint="cs"/>
          <w:rtl/>
        </w:rPr>
        <w:t>ای</w:t>
      </w:r>
      <w:r w:rsidR="005F4222" w:rsidRPr="00D863BF">
        <w:rPr>
          <w:rFonts w:hint="cs"/>
          <w:rtl/>
        </w:rPr>
        <w:t xml:space="preserve"> </w:t>
      </w:r>
      <w:r w:rsidR="008D1F02" w:rsidRPr="00D863BF">
        <w:rPr>
          <w:rFonts w:hint="cs"/>
          <w:rtl/>
        </w:rPr>
        <w:t>می</w:t>
      </w:r>
      <w:r w:rsidR="008D1F02" w:rsidRPr="00D863BF">
        <w:rPr>
          <w:rtl/>
        </w:rPr>
        <w:softHyphen/>
      </w:r>
      <w:r w:rsidR="008D1F02" w:rsidRPr="00D863BF">
        <w:rPr>
          <w:rFonts w:hint="cs"/>
          <w:rtl/>
        </w:rPr>
        <w:t>باشند</w:t>
      </w:r>
      <w:r w:rsidR="00700792" w:rsidRPr="00D863BF">
        <w:rPr>
          <w:rFonts w:hint="cs"/>
          <w:rtl/>
        </w:rPr>
        <w:t xml:space="preserve">. </w:t>
      </w:r>
      <w:r w:rsidR="005206EC" w:rsidRPr="00D863BF">
        <w:rPr>
          <w:rtl/>
        </w:rPr>
        <w:t>نرم افزار بوم</w:t>
      </w:r>
      <w:r w:rsidR="005206EC" w:rsidRPr="00D863BF">
        <w:rPr>
          <w:rFonts w:hint="cs"/>
          <w:rtl/>
        </w:rPr>
        <w:t>ی</w:t>
      </w:r>
      <w:r w:rsidR="005206EC" w:rsidRPr="00D863BF">
        <w:rPr>
          <w:rtl/>
        </w:rPr>
        <w:t xml:space="preserve"> مد</w:t>
      </w:r>
      <w:r w:rsidR="005206EC" w:rsidRPr="00D863BF">
        <w:rPr>
          <w:rFonts w:hint="cs"/>
          <w:rtl/>
        </w:rPr>
        <w:t>یریت</w:t>
      </w:r>
      <w:r w:rsidR="005206EC" w:rsidRPr="00D863BF">
        <w:rPr>
          <w:rtl/>
        </w:rPr>
        <w:t xml:space="preserve"> تماس ماهواره</w:t>
      </w:r>
      <w:r w:rsidR="00DB660E">
        <w:rPr>
          <w:rFonts w:ascii="Cambria" w:hAnsi="Cambria" w:cs="Times New Roman" w:hint="cs"/>
          <w:rtl/>
        </w:rPr>
        <w:t>‌‌</w:t>
      </w:r>
      <w:r w:rsidR="005206EC" w:rsidRPr="00D863BF">
        <w:rPr>
          <w:rFonts w:hint="cs"/>
          <w:rtl/>
        </w:rPr>
        <w:t xml:space="preserve">ای </w:t>
      </w:r>
      <w:r w:rsidR="00DC695E" w:rsidRPr="00D863BF">
        <w:rPr>
          <w:rFonts w:hint="cs"/>
          <w:rtl/>
        </w:rPr>
        <w:t xml:space="preserve">با معماری </w:t>
      </w:r>
      <w:r w:rsidR="00DC695E" w:rsidRPr="00D863BF">
        <w:rPr>
          <w:rtl/>
        </w:rPr>
        <w:t>لا</w:t>
      </w:r>
      <w:r w:rsidR="00DC695E" w:rsidRPr="00D863BF">
        <w:rPr>
          <w:rFonts w:hint="cs"/>
          <w:rtl/>
        </w:rPr>
        <w:t>یه</w:t>
      </w:r>
      <w:r w:rsidR="00DC695E" w:rsidRPr="00D863BF">
        <w:rPr>
          <w:rtl/>
        </w:rPr>
        <w:t xml:space="preserve"> ا</w:t>
      </w:r>
      <w:r w:rsidR="00DC695E" w:rsidRPr="00D863BF">
        <w:rPr>
          <w:rFonts w:hint="cs"/>
          <w:rtl/>
        </w:rPr>
        <w:t>ی</w:t>
      </w:r>
      <w:r w:rsidR="005A61C8" w:rsidRPr="00D863BF">
        <w:rPr>
          <w:rFonts w:hint="cs"/>
          <w:rtl/>
        </w:rPr>
        <w:t xml:space="preserve">، بر </w:t>
      </w:r>
      <w:r w:rsidR="00DC695E" w:rsidRPr="00D863BF">
        <w:rPr>
          <w:rtl/>
        </w:rPr>
        <w:t xml:space="preserve">بستر </w:t>
      </w:r>
      <w:r w:rsidR="007562F2">
        <w:rPr>
          <w:rtl/>
        </w:rPr>
        <w:fldChar w:fldCharType="begin" w:fldLock="1"/>
      </w:r>
      <w:r w:rsidR="007562F2">
        <w:instrText>ADDIN CSL_CITATION {"citationItems":[{"id":"ITEM-1","itemData":{"author":[{"dropping-particle":"","family":"Goode","given":"Bur","non-dropping-particle":"","parse-names":false,"suffix":""}],"container-title":"Proceedings of the IEEE","id":"ITEM-1","issue":"9","issued":{"date-parts":[["2002"]]},"page":"1495-1517","publisher":"IEEE","title":"Voice over internet protocol (VoIP)","type":"article-journal","volume":"90"},"uris":["http://www.mendeley.com/documents/?uuid=9c813904-a8f5-4707-b28e-c1d2ee4b3752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562F2">
        <w:rPr>
          <w:rtl/>
        </w:rPr>
        <w:fldChar w:fldCharType="separate"/>
      </w:r>
      <w:r w:rsidR="007562F2" w:rsidRPr="007562F2">
        <w:rPr>
          <w:noProof/>
        </w:rPr>
        <w:t>[1]</w:t>
      </w:r>
      <w:r w:rsidR="007562F2">
        <w:rPr>
          <w:rtl/>
        </w:rPr>
        <w:fldChar w:fldCharType="end"/>
      </w:r>
      <w:r w:rsidR="00E64ED6" w:rsidRPr="00D863BF">
        <w:t>VOIP</w:t>
      </w:r>
      <w:r w:rsidR="006B53BB" w:rsidRPr="00D863BF">
        <w:rPr>
          <w:rFonts w:hint="cs"/>
          <w:rtl/>
        </w:rPr>
        <w:t xml:space="preserve"> </w:t>
      </w:r>
      <w:r w:rsidR="005206EC" w:rsidRPr="00D863BF">
        <w:rPr>
          <w:rFonts w:hint="cs"/>
          <w:rtl/>
        </w:rPr>
        <w:t xml:space="preserve">با </w:t>
      </w:r>
      <w:r w:rsidR="005206EC" w:rsidRPr="00D863BF">
        <w:rPr>
          <w:rtl/>
        </w:rPr>
        <w:t>رعا</w:t>
      </w:r>
      <w:r w:rsidR="005206EC" w:rsidRPr="00D863BF">
        <w:rPr>
          <w:rFonts w:hint="cs"/>
          <w:rtl/>
        </w:rPr>
        <w:t>یت</w:t>
      </w:r>
      <w:r w:rsidR="005206EC" w:rsidRPr="00D863BF"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 w:rsidR="005206EC" w:rsidRPr="00D863BF">
        <w:rPr>
          <w:rFonts w:hint="cs"/>
          <w:rtl/>
        </w:rPr>
        <w:t>های</w:t>
      </w:r>
      <w:r w:rsidR="005206EC" w:rsidRPr="00D863BF">
        <w:rPr>
          <w:rtl/>
        </w:rPr>
        <w:t xml:space="preserve"> استاندارد </w:t>
      </w:r>
      <w:r w:rsidR="00AC25F8" w:rsidRPr="00D863BF">
        <w:t>VOIP</w:t>
      </w:r>
      <w:r w:rsidR="005A61C8" w:rsidRPr="00D863BF">
        <w:rPr>
          <w:rFonts w:hint="cs"/>
          <w:rtl/>
        </w:rPr>
        <w:t xml:space="preserve"> </w:t>
      </w:r>
      <w:r w:rsidR="00537C81" w:rsidRPr="00D863BF">
        <w:rPr>
          <w:rFonts w:hint="cs"/>
          <w:rtl/>
        </w:rPr>
        <w:t xml:space="preserve">و با </w:t>
      </w:r>
      <w:r w:rsidR="00B97F8B" w:rsidRPr="00D863BF">
        <w:rPr>
          <w:rtl/>
        </w:rPr>
        <w:t>استفاده از کدک</w:t>
      </w:r>
      <w:r w:rsidR="005206EC" w:rsidRPr="00D863BF">
        <w:t>G729(Annex A or B)</w:t>
      </w:r>
      <w:r w:rsidR="007562F2">
        <w:fldChar w:fldCharType="begin" w:fldLock="1"/>
      </w:r>
      <w:r w:rsidR="007562F2">
        <w:instrText>ADDIN CSL_CITATION {"citationItems":[{"id":"ITEM-1","itemData":{"author":[{"dropping-particle":"","family":"Daengsi","given":"Therdpong","non-dropping-particle":"","parse-names":false,"suffix":""},{"dropping-particle":"","family":"Wutiwiwatchai","given":"Chai","non-dropping-particle":"","parse-names":false,"suffix":""},{"dropping-particle":"","family":"Preechayasomboon","given":"Apiruck","non-dropping-particle":"","parse-names":false,"suffix":""},{"dropping-particle":"","family":"Sukparungsee","given":"Saowanit","non-dropping-particle":"","parse-names":false,"suffix":""}],"container-title":"2012 IEEE Consumer Communications and Networking Conference (CCNC)","id":"ITEM-1","issued":{"date-parts":[["2012"]]},"page":"342-345","title":"A study of VoIP quality evaluation: User perception of voice quality from G. 729, G. 711 and G. 722","type":"paper-conference"},"uris":["http://www.mendeley.com/documents/?uuid=ce48703a-fc56-4e96-ac1e-1de2bd60e0ba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562F2">
        <w:fldChar w:fldCharType="separate"/>
      </w:r>
      <w:r w:rsidR="007562F2" w:rsidRPr="007562F2">
        <w:rPr>
          <w:noProof/>
        </w:rPr>
        <w:t>[2]</w:t>
      </w:r>
      <w:r w:rsidR="007562F2">
        <w:fldChar w:fldCharType="end"/>
      </w:r>
      <w:r w:rsidR="00B97F8B" w:rsidRPr="00D863BF">
        <w:rPr>
          <w:rFonts w:hint="cs"/>
          <w:rtl/>
        </w:rPr>
        <w:t xml:space="preserve"> طراحی و پیاده سازی شده است</w:t>
      </w:r>
      <w:r w:rsidR="005D50D6" w:rsidRPr="00D863BF">
        <w:rPr>
          <w:rFonts w:hint="cs"/>
          <w:rtl/>
        </w:rPr>
        <w:t xml:space="preserve">. </w:t>
      </w:r>
      <w:r w:rsidR="00F63520" w:rsidRPr="00D863BF">
        <w:rPr>
          <w:rFonts w:hint="cs"/>
          <w:rtl/>
        </w:rPr>
        <w:t xml:space="preserve">علاوه بر رعایت معیارهای مطرح شده، </w:t>
      </w:r>
      <w:r w:rsidR="00171F05" w:rsidRPr="00D863BF">
        <w:rPr>
          <w:rFonts w:hint="cs"/>
          <w:rtl/>
        </w:rPr>
        <w:t xml:space="preserve">سادگی استفاده به دلیل </w:t>
      </w:r>
      <w:r w:rsidR="00C81B38" w:rsidRPr="00D863BF">
        <w:rPr>
          <w:rtl/>
        </w:rPr>
        <w:t>استفاده از تلفن</w:t>
      </w:r>
      <w:r w:rsidR="00DB660E">
        <w:rPr>
          <w:rFonts w:ascii="Cambria" w:hAnsi="Cambria" w:cs="Times New Roman" w:hint="cs"/>
          <w:rtl/>
        </w:rPr>
        <w:t>‌‌</w:t>
      </w:r>
      <w:r w:rsidR="00C81B38" w:rsidRPr="00D863BF">
        <w:rPr>
          <w:rFonts w:hint="cs"/>
          <w:rtl/>
        </w:rPr>
        <w:t>های</w:t>
      </w:r>
      <w:r w:rsidR="00C81B38" w:rsidRPr="00D863BF">
        <w:rPr>
          <w:rtl/>
        </w:rPr>
        <w:t xml:space="preserve"> </w:t>
      </w:r>
      <w:r w:rsidR="00C81B38" w:rsidRPr="00D863BF">
        <w:t>IP</w:t>
      </w:r>
      <w:r w:rsidR="000579E8" w:rsidRPr="00D863BF">
        <w:rPr>
          <w:rtl/>
        </w:rPr>
        <w:t xml:space="preserve"> </w:t>
      </w:r>
      <w:r w:rsidR="00C81B38" w:rsidRPr="00D863BF">
        <w:rPr>
          <w:rtl/>
        </w:rPr>
        <w:t>و کاربر پسند بودن آن</w:t>
      </w:r>
      <w:r w:rsidR="001F0045" w:rsidRPr="00D863BF">
        <w:rPr>
          <w:rFonts w:hint="cs"/>
          <w:rtl/>
        </w:rPr>
        <w:t xml:space="preserve"> از دیگر مزایای این نرم افزار می</w:t>
      </w:r>
      <w:r w:rsidR="001F0045" w:rsidRPr="00D863BF">
        <w:rPr>
          <w:rtl/>
        </w:rPr>
        <w:softHyphen/>
      </w:r>
      <w:r w:rsidR="001F0045" w:rsidRPr="00D863BF">
        <w:rPr>
          <w:rFonts w:hint="cs"/>
          <w:rtl/>
        </w:rPr>
        <w:t>باشند.</w:t>
      </w:r>
    </w:p>
    <w:p w14:paraId="2D106FDB" w14:textId="77777777" w:rsidR="004C1020" w:rsidRPr="00C913CC" w:rsidRDefault="004C1020" w:rsidP="006C46AE">
      <w:pPr>
        <w:pStyle w:val="af0"/>
        <w:rPr>
          <w:rtl/>
        </w:rPr>
      </w:pPr>
    </w:p>
    <w:p w14:paraId="6A9FF9AD" w14:textId="77777777" w:rsidR="00073BAA" w:rsidRPr="0018492A" w:rsidRDefault="0018492A" w:rsidP="00F137C0">
      <w:pPr>
        <w:pStyle w:val="Heading2"/>
        <w:rPr>
          <w:rFonts w:cs="B Nazanin"/>
          <w:b/>
          <w:bCs/>
          <w:sz w:val="24"/>
          <w:szCs w:val="24"/>
          <w:lang w:val="en-US" w:bidi="fa-IR"/>
        </w:rPr>
      </w:pPr>
      <w:bookmarkStart w:id="1" w:name="_Toc386291286"/>
      <w:bookmarkStart w:id="2" w:name="_Toc376183013"/>
      <w:bookmarkStart w:id="3" w:name="_Toc376590776"/>
      <w:r>
        <w:rPr>
          <w:rFonts w:cs="B Nazanin" w:hint="cs"/>
          <w:b/>
          <w:bCs/>
          <w:sz w:val="24"/>
          <w:szCs w:val="24"/>
          <w:rtl/>
          <w:lang w:val="en-US" w:bidi="fa-IR"/>
        </w:rPr>
        <w:t xml:space="preserve">نحوه کارکرد </w:t>
      </w:r>
      <w:r>
        <w:rPr>
          <w:rFonts w:cs="B Nazanin"/>
          <w:b/>
          <w:bCs/>
          <w:sz w:val="24"/>
          <w:szCs w:val="24"/>
          <w:lang w:val="en-US" w:bidi="fa-IR"/>
        </w:rPr>
        <w:t>VOIP</w:t>
      </w:r>
    </w:p>
    <w:p w14:paraId="163A48E0" w14:textId="77777777" w:rsidR="00073BAA" w:rsidRPr="0018492A" w:rsidRDefault="0018492A" w:rsidP="006C46AE">
      <w:pPr>
        <w:pStyle w:val="af0"/>
        <w:rPr>
          <w:rtl/>
        </w:rPr>
      </w:pPr>
      <w:r w:rsidRPr="0018492A">
        <w:rPr>
          <w:rtl/>
        </w:rPr>
        <w:t>ارتباط شبکه دو ا</w:t>
      </w:r>
      <w:r w:rsidRPr="0018492A">
        <w:rPr>
          <w:rFonts w:hint="cs"/>
          <w:rtl/>
        </w:rPr>
        <w:t>یستگاه</w:t>
      </w:r>
      <w:r w:rsidRPr="0018492A">
        <w:rPr>
          <w:rtl/>
        </w:rPr>
        <w:t xml:space="preserve"> تلفن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ر رو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ستر </w:t>
      </w:r>
      <w:r w:rsidRPr="0018492A">
        <w:t>VOIP</w:t>
      </w:r>
      <w:r w:rsidRPr="0018492A">
        <w:rPr>
          <w:rtl/>
        </w:rPr>
        <w:t xml:space="preserve"> </w:t>
      </w:r>
      <w:r>
        <w:rPr>
          <w:rFonts w:hint="cs"/>
          <w:rtl/>
        </w:rPr>
        <w:t xml:space="preserve">به این صورت است </w:t>
      </w:r>
      <w:r w:rsidRPr="0018492A">
        <w:rPr>
          <w:rtl/>
        </w:rPr>
        <w:t xml:space="preserve">که از </w:t>
      </w:r>
      <w:r w:rsidRPr="0018492A">
        <w:rPr>
          <w:rFonts w:hint="cs"/>
          <w:rtl/>
        </w:rPr>
        <w:t>یک</w:t>
      </w:r>
      <w:r w:rsidRPr="0018492A">
        <w:rPr>
          <w:rtl/>
        </w:rPr>
        <w:t xml:space="preserve"> </w:t>
      </w:r>
      <w:r w:rsidRPr="0018492A">
        <w:t>PBX(Call Server)</w:t>
      </w:r>
      <w:r w:rsidRPr="0018492A">
        <w:rPr>
          <w:rtl/>
        </w:rPr>
        <w:t xml:space="preserve"> برا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مد</w:t>
      </w:r>
      <w:r w:rsidRPr="0018492A">
        <w:rPr>
          <w:rFonts w:hint="cs"/>
          <w:rtl/>
        </w:rPr>
        <w:t>یریت</w:t>
      </w:r>
      <w:r w:rsidRPr="0018492A">
        <w:rPr>
          <w:rtl/>
        </w:rPr>
        <w:t xml:space="preserve"> تماس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و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انتق</w:t>
      </w:r>
      <w:r w:rsidRPr="0018492A">
        <w:rPr>
          <w:rtl/>
        </w:rPr>
        <w:t>ال صوت به ا</w:t>
      </w:r>
      <w:r w:rsidRPr="0018492A">
        <w:rPr>
          <w:rFonts w:hint="cs"/>
          <w:rtl/>
        </w:rPr>
        <w:t>یستگاه</w:t>
      </w:r>
      <w:r w:rsidRPr="0018492A">
        <w:rPr>
          <w:rtl/>
        </w:rPr>
        <w:t xml:space="preserve"> د</w:t>
      </w:r>
      <w:r w:rsidRPr="0018492A">
        <w:rPr>
          <w:rFonts w:hint="cs"/>
          <w:rtl/>
        </w:rPr>
        <w:t>یگر</w:t>
      </w:r>
      <w:r w:rsidRPr="0018492A">
        <w:rPr>
          <w:rtl/>
        </w:rPr>
        <w:t xml:space="preserve"> استفاده م</w:t>
      </w:r>
      <w:r w:rsidRPr="0018492A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شود،</w:t>
      </w:r>
      <w:r w:rsidRPr="0018492A">
        <w:rPr>
          <w:rtl/>
        </w:rPr>
        <w:t xml:space="preserve"> تلفن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می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توانند</w:t>
      </w:r>
      <w:r w:rsidRPr="0018492A">
        <w:rPr>
          <w:rtl/>
        </w:rPr>
        <w:t xml:space="preserve"> از طر</w:t>
      </w:r>
      <w:r w:rsidRPr="0018492A">
        <w:rPr>
          <w:rFonts w:hint="cs"/>
          <w:rtl/>
        </w:rPr>
        <w:t>یق</w:t>
      </w:r>
      <w:r w:rsidRPr="0018492A">
        <w:rPr>
          <w:rtl/>
        </w:rPr>
        <w:t xml:space="preserve"> </w:t>
      </w:r>
      <w:r w:rsidRPr="0018492A">
        <w:t>IP</w:t>
      </w:r>
      <w:r w:rsidRPr="0018492A">
        <w:rPr>
          <w:rtl/>
        </w:rPr>
        <w:t xml:space="preserve"> و با تلفن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ی</w:t>
      </w:r>
      <w:r w:rsidRPr="0018492A">
        <w:rPr>
          <w:rtl/>
        </w:rPr>
        <w:t xml:space="preserve"> سخت افزار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و </w:t>
      </w:r>
      <w:r w:rsidRPr="0018492A">
        <w:rPr>
          <w:rFonts w:hint="cs"/>
          <w:rtl/>
        </w:rPr>
        <w:t>یا</w:t>
      </w:r>
      <w:r w:rsidRPr="0018492A">
        <w:rPr>
          <w:rtl/>
        </w:rPr>
        <w:t xml:space="preserve"> بصورت </w:t>
      </w:r>
      <w:r w:rsidRPr="0018492A">
        <w:t>IP</w:t>
      </w:r>
      <w:r w:rsidRPr="0018492A">
        <w:rPr>
          <w:rtl/>
        </w:rPr>
        <w:t xml:space="preserve"> و بصور</w:t>
      </w:r>
      <w:r w:rsidRPr="0018492A">
        <w:rPr>
          <w:rFonts w:hint="cs"/>
          <w:rtl/>
        </w:rPr>
        <w:t>ت</w:t>
      </w:r>
      <w:r w:rsidRPr="0018492A">
        <w:rPr>
          <w:rtl/>
        </w:rPr>
        <w:t xml:space="preserve"> نرم افزار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ه س</w:t>
      </w:r>
      <w:r w:rsidRPr="0018492A">
        <w:rPr>
          <w:rFonts w:hint="cs"/>
          <w:rtl/>
        </w:rPr>
        <w:t>یستم</w:t>
      </w:r>
      <w:r w:rsidRPr="0018492A">
        <w:rPr>
          <w:rtl/>
        </w:rPr>
        <w:t xml:space="preserve"> مد</w:t>
      </w:r>
      <w:r w:rsidRPr="0018492A">
        <w:rPr>
          <w:rFonts w:hint="cs"/>
          <w:rtl/>
        </w:rPr>
        <w:t>یریت</w:t>
      </w:r>
      <w:r w:rsidRPr="0018492A">
        <w:rPr>
          <w:rtl/>
        </w:rPr>
        <w:t xml:space="preserve"> تماس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متصل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شوند</w:t>
      </w:r>
      <w:r w:rsidRPr="0018492A">
        <w:rPr>
          <w:rtl/>
        </w:rPr>
        <w:t>.</w:t>
      </w:r>
      <w:r w:rsidR="00D339AC">
        <w:rPr>
          <w:rFonts w:hint="cs"/>
          <w:rtl/>
        </w:rPr>
        <w:t xml:space="preserve"> </w:t>
      </w:r>
      <w:r w:rsidRPr="0018492A">
        <w:rPr>
          <w:rFonts w:hint="cs"/>
          <w:rtl/>
        </w:rPr>
        <w:t>هم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چنین</w:t>
      </w:r>
      <w:r w:rsidRPr="0018492A">
        <w:rPr>
          <w:rtl/>
        </w:rPr>
        <w:t xml:space="preserve"> جهت اتصال ن</w:t>
      </w:r>
      <w:r w:rsidRPr="0018492A">
        <w:rPr>
          <w:rFonts w:hint="cs"/>
          <w:rtl/>
        </w:rPr>
        <w:t>یاز</w:t>
      </w:r>
      <w:r w:rsidRPr="0018492A">
        <w:rPr>
          <w:rtl/>
        </w:rPr>
        <w:t xml:space="preserve"> به آدرس و نام کاربر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و رمز عبور م</w:t>
      </w:r>
      <w:r w:rsidRPr="0018492A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باشد</w:t>
      </w:r>
      <w:r w:rsidRPr="0018492A">
        <w:rPr>
          <w:rtl/>
        </w:rPr>
        <w:t xml:space="preserve"> که در ا</w:t>
      </w:r>
      <w:r w:rsidRPr="0018492A">
        <w:rPr>
          <w:rFonts w:hint="cs"/>
          <w:rtl/>
        </w:rPr>
        <w:t>ین</w:t>
      </w:r>
      <w:r w:rsidRPr="0018492A">
        <w:rPr>
          <w:rtl/>
        </w:rPr>
        <w:t xml:space="preserve"> روش با شماره گ</w:t>
      </w:r>
      <w:r w:rsidRPr="0018492A">
        <w:rPr>
          <w:rFonts w:hint="cs"/>
          <w:rtl/>
        </w:rPr>
        <w:t>یری</w:t>
      </w:r>
      <w:r w:rsidRPr="0018492A">
        <w:rPr>
          <w:rtl/>
        </w:rPr>
        <w:t xml:space="preserve"> داخل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</w:t>
      </w:r>
      <w:r w:rsidRPr="0018492A">
        <w:rPr>
          <w:rFonts w:hint="cs"/>
          <w:rtl/>
        </w:rPr>
        <w:t>یکدیگر</w:t>
      </w:r>
      <w:r w:rsidRPr="0018492A">
        <w:rPr>
          <w:rtl/>
        </w:rPr>
        <w:t xml:space="preserve"> توسط </w:t>
      </w:r>
      <w:r w:rsidRPr="0018492A">
        <w:t>PBX</w:t>
      </w:r>
      <w:r w:rsidRPr="0018492A">
        <w:rPr>
          <w:rtl/>
        </w:rPr>
        <w:t xml:space="preserve"> مس</w:t>
      </w:r>
      <w:r w:rsidRPr="0018492A">
        <w:rPr>
          <w:rFonts w:hint="cs"/>
          <w:rtl/>
        </w:rPr>
        <w:t>یریابی</w:t>
      </w:r>
      <w:r w:rsidRPr="0018492A">
        <w:rPr>
          <w:rtl/>
        </w:rPr>
        <w:t xml:space="preserve"> مناسب با توجه به </w:t>
      </w:r>
      <w:r w:rsidRPr="0018492A">
        <w:t>IP</w:t>
      </w:r>
      <w:r w:rsidRPr="0018492A">
        <w:rPr>
          <w:rtl/>
        </w:rPr>
        <w:t xml:space="preserve"> انجام م</w:t>
      </w:r>
      <w:r w:rsidRPr="0018492A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گیرد</w:t>
      </w:r>
      <w:r w:rsidRPr="0018492A">
        <w:rPr>
          <w:rtl/>
        </w:rPr>
        <w:t>. اما انتقال صوت در بستر فضا به ا</w:t>
      </w:r>
      <w:r w:rsidRPr="0018492A">
        <w:rPr>
          <w:rFonts w:hint="cs"/>
          <w:rtl/>
        </w:rPr>
        <w:t>ین</w:t>
      </w:r>
      <w:r w:rsidRPr="0018492A">
        <w:rPr>
          <w:rtl/>
        </w:rPr>
        <w:t xml:space="preserve"> روش پهنا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اند بس</w:t>
      </w:r>
      <w:r w:rsidRPr="0018492A">
        <w:rPr>
          <w:rFonts w:hint="cs"/>
          <w:rtl/>
        </w:rPr>
        <w:t>ی</w:t>
      </w:r>
      <w:r w:rsidRPr="0018492A">
        <w:rPr>
          <w:rtl/>
        </w:rPr>
        <w:t>ار ز</w:t>
      </w:r>
      <w:r w:rsidRPr="0018492A">
        <w:rPr>
          <w:rFonts w:hint="cs"/>
          <w:rtl/>
        </w:rPr>
        <w:t>یادی</w:t>
      </w:r>
      <w:r w:rsidRPr="0018492A">
        <w:rPr>
          <w:rtl/>
        </w:rPr>
        <w:t xml:space="preserve"> را بصورت مدوام اشغال م</w:t>
      </w:r>
      <w:r w:rsidRPr="0018492A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نماید</w:t>
      </w:r>
      <w:r w:rsidRPr="0018492A">
        <w:rPr>
          <w:rtl/>
        </w:rPr>
        <w:t xml:space="preserve"> که به</w:t>
      </w:r>
      <w:r w:rsidRPr="0018492A">
        <w:rPr>
          <w:rFonts w:hint="cs"/>
          <w:rtl/>
        </w:rPr>
        <w:t>ینه</w:t>
      </w:r>
      <w:r w:rsidRPr="0018492A">
        <w:rPr>
          <w:rtl/>
        </w:rPr>
        <w:t xml:space="preserve"> نم</w:t>
      </w:r>
      <w:r w:rsidRPr="0018492A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D339AC">
        <w:rPr>
          <w:rFonts w:hint="cs"/>
          <w:rtl/>
        </w:rPr>
        <w:t>باش</w:t>
      </w:r>
      <w:r w:rsidRPr="0018492A">
        <w:rPr>
          <w:rFonts w:hint="cs"/>
          <w:rtl/>
        </w:rPr>
        <w:t>د</w:t>
      </w:r>
      <w:r w:rsidRPr="0018492A">
        <w:rPr>
          <w:rtl/>
        </w:rPr>
        <w:t>. همچن</w:t>
      </w:r>
      <w:r w:rsidRPr="0018492A">
        <w:rPr>
          <w:rFonts w:hint="cs"/>
          <w:rtl/>
        </w:rPr>
        <w:t>ین</w:t>
      </w:r>
      <w:r w:rsidRPr="0018492A"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ی</w:t>
      </w:r>
      <w:r w:rsidRPr="0018492A">
        <w:rPr>
          <w:rtl/>
        </w:rPr>
        <w:t xml:space="preserve"> پ</w:t>
      </w:r>
      <w:r w:rsidRPr="0018492A">
        <w:rPr>
          <w:rFonts w:hint="cs"/>
          <w:rtl/>
        </w:rPr>
        <w:t>یاده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سازی</w:t>
      </w:r>
      <w:r w:rsidRPr="0018492A">
        <w:rPr>
          <w:rtl/>
        </w:rPr>
        <w:t xml:space="preserve"> شده در بستر </w:t>
      </w:r>
      <w:r w:rsidRPr="0018492A">
        <w:t>VOIP</w:t>
      </w:r>
      <w:r w:rsidRPr="0018492A">
        <w:rPr>
          <w:rtl/>
        </w:rPr>
        <w:t xml:space="preserve"> با</w:t>
      </w:r>
      <w:r w:rsidRPr="0018492A">
        <w:rPr>
          <w:rFonts w:hint="cs"/>
          <w:rtl/>
        </w:rPr>
        <w:t>ید</w:t>
      </w:r>
      <w:r w:rsidRPr="0018492A">
        <w:rPr>
          <w:rtl/>
        </w:rPr>
        <w:t xml:space="preserve"> داده</w:t>
      </w:r>
      <w:r w:rsidR="00DB660E">
        <w:rPr>
          <w:rFonts w:ascii="Cambria" w:hAnsi="Cambria" w:cs="Times New Roman" w:hint="cs"/>
          <w:rtl/>
        </w:rPr>
        <w:t>‌‌</w:t>
      </w:r>
      <w:r w:rsidRPr="0018492A">
        <w:rPr>
          <w:rFonts w:hint="cs"/>
          <w:rtl/>
        </w:rPr>
        <w:t>های</w:t>
      </w:r>
      <w:r w:rsidRPr="0018492A">
        <w:rPr>
          <w:rtl/>
        </w:rPr>
        <w:t xml:space="preserve"> خود را مستق</w:t>
      </w:r>
      <w:r w:rsidRPr="0018492A">
        <w:rPr>
          <w:rFonts w:hint="cs"/>
          <w:rtl/>
        </w:rPr>
        <w:t>یما</w:t>
      </w:r>
      <w:r w:rsidRPr="0018492A">
        <w:rPr>
          <w:rtl/>
        </w:rPr>
        <w:t xml:space="preserve"> بر رو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ستر </w:t>
      </w:r>
      <w:r w:rsidR="007562F2">
        <w:rPr>
          <w:rtl/>
        </w:rPr>
        <w:fldChar w:fldCharType="begin" w:fldLock="1"/>
      </w:r>
      <w:r w:rsidR="00C30146">
        <w:instrText>ADDIN CSL_CITATION {"citationItems":[{"id":"ITEM-1","itemData":{"author":[{"dropping-particle":"","family":"Forouzan","given":"Behrouz A","non-dropping-particle":"","parse-names":false,"suffix":""},{"dropping-particle":"","family":"Fegan","given":"Sophia Chung","non-dropping-particle":"","parse-names":false,"suffix":""}],"id":"ITEM-1","issued":{"date-parts":[["2006"]]},"publisher":"McGraw-Hill","title":"TCP/IP protocol suite","type":"book","volume":"2"},"uris":["http://www.mendeley.com/documents/?uuid=fac532b8-3858-441b-ae42-301804bc18d5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562F2">
        <w:rPr>
          <w:rtl/>
        </w:rPr>
        <w:fldChar w:fldCharType="separate"/>
      </w:r>
      <w:r w:rsidR="007562F2" w:rsidRPr="007562F2">
        <w:rPr>
          <w:noProof/>
        </w:rPr>
        <w:t>[3]</w:t>
      </w:r>
      <w:r w:rsidR="007562F2">
        <w:rPr>
          <w:rtl/>
        </w:rPr>
        <w:fldChar w:fldCharType="end"/>
      </w:r>
      <w:r w:rsidRPr="0018492A">
        <w:t>IP</w:t>
      </w:r>
      <w:r w:rsidRPr="0018492A">
        <w:rPr>
          <w:rtl/>
        </w:rPr>
        <w:t xml:space="preserve"> انتقال دهند و امکان انتقال اطلاعات از بستر</w:t>
      </w:r>
      <w:r w:rsidRPr="0018492A">
        <w:rPr>
          <w:rFonts w:hint="cs"/>
          <w:rtl/>
        </w:rPr>
        <w:t>ی</w:t>
      </w:r>
      <w:r w:rsidRPr="0018492A">
        <w:rPr>
          <w:rtl/>
        </w:rPr>
        <w:t xml:space="preserve"> به غ</w:t>
      </w:r>
      <w:r w:rsidRPr="0018492A">
        <w:rPr>
          <w:rFonts w:hint="cs"/>
          <w:rtl/>
        </w:rPr>
        <w:t>یر</w:t>
      </w:r>
      <w:r w:rsidRPr="0018492A">
        <w:rPr>
          <w:rtl/>
        </w:rPr>
        <w:t xml:space="preserve"> بستر </w:t>
      </w:r>
      <w:r w:rsidRPr="0018492A">
        <w:t>IP</w:t>
      </w:r>
      <w:r w:rsidRPr="0018492A">
        <w:rPr>
          <w:rtl/>
        </w:rPr>
        <w:t xml:space="preserve"> امکان پذ</w:t>
      </w:r>
      <w:r w:rsidRPr="0018492A">
        <w:rPr>
          <w:rFonts w:hint="cs"/>
          <w:rtl/>
        </w:rPr>
        <w:t>یر</w:t>
      </w:r>
      <w:r w:rsidRPr="0018492A">
        <w:rPr>
          <w:rtl/>
        </w:rPr>
        <w:t xml:space="preserve"> نخواهد بود.</w:t>
      </w:r>
    </w:p>
    <w:p w14:paraId="550A89D9" w14:textId="77777777" w:rsidR="00073BAA" w:rsidRDefault="00073BAA" w:rsidP="00F137C0">
      <w:pPr>
        <w:autoSpaceDE w:val="0"/>
        <w:autoSpaceDN w:val="0"/>
        <w:adjustRightInd w:val="0"/>
        <w:ind w:left="720"/>
        <w:jc w:val="left"/>
        <w:rPr>
          <w:rFonts w:ascii="Tahoma" w:hAnsi="Tahoma" w:cs="Tahoma"/>
          <w:lang w:bidi="ar"/>
        </w:rPr>
      </w:pPr>
    </w:p>
    <w:bookmarkEnd w:id="1"/>
    <w:p w14:paraId="105726D2" w14:textId="77777777" w:rsidR="00576B10" w:rsidRPr="00C913CC" w:rsidRDefault="0018492A" w:rsidP="00F137C0">
      <w:pPr>
        <w:pStyle w:val="Heading2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بررسی روش های فشرده سازی</w:t>
      </w:r>
    </w:p>
    <w:p w14:paraId="7A7909B9" w14:textId="3EE226A3" w:rsidR="00576B10" w:rsidRDefault="0018492A" w:rsidP="006C46AE">
      <w:pPr>
        <w:pStyle w:val="af0"/>
      </w:pPr>
      <w:r w:rsidRPr="00D863BF">
        <w:rPr>
          <w:rtl/>
        </w:rPr>
        <w:t xml:space="preserve">کدک </w:t>
      </w:r>
      <w:r w:rsidRPr="00D863BF">
        <w:t>G729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یک</w:t>
      </w:r>
      <w:r w:rsidRPr="00D863BF">
        <w:rPr>
          <w:rtl/>
        </w:rPr>
        <w:t xml:space="preserve"> کدک بس</w:t>
      </w:r>
      <w:r w:rsidRPr="00D863BF">
        <w:rPr>
          <w:rFonts w:hint="cs"/>
          <w:rtl/>
        </w:rPr>
        <w:t>یار</w:t>
      </w:r>
      <w:r w:rsidRPr="00D863BF">
        <w:rPr>
          <w:rtl/>
        </w:rPr>
        <w:t xml:space="preserve"> را</w:t>
      </w:r>
      <w:r w:rsidRPr="00D863BF">
        <w:rPr>
          <w:rFonts w:hint="cs"/>
          <w:rtl/>
        </w:rPr>
        <w:t>یج</w:t>
      </w:r>
      <w:r w:rsidRPr="00D863BF">
        <w:rPr>
          <w:rtl/>
        </w:rPr>
        <w:t xml:space="preserve"> م</w:t>
      </w:r>
      <w:r w:rsidRPr="00D863BF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باشد</w:t>
      </w:r>
      <w:r w:rsidRPr="00D863BF">
        <w:rPr>
          <w:rtl/>
        </w:rPr>
        <w:t xml:space="preserve"> که در ب</w:t>
      </w:r>
      <w:r w:rsidRPr="00D863BF">
        <w:rPr>
          <w:rFonts w:hint="cs"/>
          <w:rtl/>
        </w:rPr>
        <w:t>ین</w:t>
      </w:r>
      <w:r w:rsidRPr="00D863BF">
        <w:rPr>
          <w:rtl/>
        </w:rPr>
        <w:t xml:space="preserve"> کدک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های</w:t>
      </w:r>
      <w:r w:rsidRPr="00D863BF">
        <w:rPr>
          <w:rtl/>
        </w:rPr>
        <w:t xml:space="preserve"> تجار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را</w:t>
      </w:r>
      <w:r w:rsidRPr="00D863BF">
        <w:rPr>
          <w:rFonts w:hint="cs"/>
          <w:rtl/>
        </w:rPr>
        <w:t>یج</w:t>
      </w:r>
      <w:r w:rsidRPr="00D863BF">
        <w:rPr>
          <w:rtl/>
        </w:rPr>
        <w:t xml:space="preserve"> ا</w:t>
      </w:r>
      <w:r w:rsidRPr="00D863BF">
        <w:rPr>
          <w:rFonts w:hint="cs"/>
          <w:rtl/>
        </w:rPr>
        <w:t>ین</w:t>
      </w:r>
      <w:r w:rsidRPr="00D863BF">
        <w:rPr>
          <w:rtl/>
        </w:rPr>
        <w:t xml:space="preserve"> کدک به پهنا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باند کمتر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احت</w:t>
      </w:r>
      <w:r w:rsidRPr="00D863BF">
        <w:rPr>
          <w:rFonts w:hint="cs"/>
          <w:rtl/>
        </w:rPr>
        <w:t>یاج</w:t>
      </w:r>
      <w:r w:rsidRPr="00D863BF">
        <w:rPr>
          <w:rtl/>
        </w:rPr>
        <w:t xml:space="preserve"> دارد، همچن</w:t>
      </w:r>
      <w:r w:rsidRPr="00D863BF">
        <w:rPr>
          <w:rFonts w:hint="cs"/>
          <w:rtl/>
        </w:rPr>
        <w:t>ین</w:t>
      </w:r>
      <w:r w:rsidRPr="00D863BF">
        <w:rPr>
          <w:rtl/>
        </w:rPr>
        <w:t xml:space="preserve"> از لحاظ ک</w:t>
      </w:r>
      <w:r w:rsidRPr="00D863BF">
        <w:rPr>
          <w:rFonts w:hint="cs"/>
          <w:rtl/>
        </w:rPr>
        <w:t>یفیت</w:t>
      </w:r>
      <w:r w:rsidRPr="00D863BF">
        <w:rPr>
          <w:rtl/>
        </w:rPr>
        <w:t xml:space="preserve"> صوت از نمره بالا</w:t>
      </w:r>
      <w:r w:rsidRPr="00D863BF">
        <w:rPr>
          <w:rFonts w:hint="cs"/>
          <w:rtl/>
        </w:rPr>
        <w:t>یی</w:t>
      </w:r>
      <w:r w:rsidRPr="00D863BF">
        <w:rPr>
          <w:rtl/>
        </w:rPr>
        <w:t xml:space="preserve"> برخوردار است. در جدول 1 برخ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از نمونه کدک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ها</w:t>
      </w:r>
      <w:r w:rsidRPr="00D863BF">
        <w:rPr>
          <w:rtl/>
        </w:rPr>
        <w:t xml:space="preserve"> </w:t>
      </w:r>
      <w:r w:rsidRPr="00D863BF">
        <w:rPr>
          <w:rFonts w:hint="cs"/>
          <w:rtl/>
        </w:rPr>
        <w:t>آورده</w:t>
      </w:r>
      <w:r w:rsidRPr="00D863BF">
        <w:rPr>
          <w:rtl/>
        </w:rPr>
        <w:t xml:space="preserve"> شده است که به ترت</w:t>
      </w:r>
      <w:r w:rsidRPr="00D863BF">
        <w:rPr>
          <w:rFonts w:hint="cs"/>
          <w:rtl/>
        </w:rPr>
        <w:t>یب</w:t>
      </w:r>
      <w:r w:rsidRPr="00D863BF">
        <w:rPr>
          <w:rtl/>
        </w:rPr>
        <w:t xml:space="preserve"> کدک صوت</w:t>
      </w:r>
      <w:r w:rsidR="001774B7">
        <w:rPr>
          <w:rFonts w:hint="cs"/>
          <w:rtl/>
        </w:rPr>
        <w:t>ی</w:t>
      </w:r>
      <w:r w:rsidRPr="00D863BF">
        <w:rPr>
          <w:rtl/>
        </w:rPr>
        <w:t>، نمره ک</w:t>
      </w:r>
      <w:r w:rsidRPr="00D863BF">
        <w:rPr>
          <w:rFonts w:hint="cs"/>
          <w:rtl/>
        </w:rPr>
        <w:t>یفیت</w:t>
      </w:r>
      <w:r w:rsidRPr="00D863BF">
        <w:rPr>
          <w:rtl/>
        </w:rPr>
        <w:t xml:space="preserve"> صوت</w:t>
      </w:r>
      <w:r w:rsidR="001774B7">
        <w:rPr>
          <w:rFonts w:hint="cs"/>
          <w:rtl/>
        </w:rPr>
        <w:t>ی</w:t>
      </w:r>
      <w:r w:rsidRPr="00D863BF">
        <w:rPr>
          <w:rtl/>
        </w:rPr>
        <w:t>، تعداد با</w:t>
      </w:r>
      <w:r w:rsidRPr="00D863BF">
        <w:rPr>
          <w:rFonts w:hint="cs"/>
          <w:rtl/>
        </w:rPr>
        <w:t>یت</w:t>
      </w:r>
      <w:r w:rsidRPr="00D863BF">
        <w:rPr>
          <w:rtl/>
        </w:rPr>
        <w:t xml:space="preserve"> که قابل</w:t>
      </w:r>
      <w:r w:rsidRPr="00D863BF">
        <w:rPr>
          <w:rFonts w:hint="cs"/>
          <w:rtl/>
        </w:rPr>
        <w:t>یت</w:t>
      </w:r>
      <w:r w:rsidRPr="00D863BF">
        <w:rPr>
          <w:rtl/>
        </w:rPr>
        <w:t xml:space="preserve"> انتقال به کدک و فشرده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سازی</w:t>
      </w:r>
      <w:r w:rsidR="001774B7">
        <w:rPr>
          <w:rFonts w:hint="cs"/>
          <w:rtl/>
        </w:rPr>
        <w:t xml:space="preserve"> را دارند</w:t>
      </w:r>
      <w:r w:rsidRPr="00D863BF">
        <w:rPr>
          <w:rFonts w:hint="cs"/>
          <w:rtl/>
        </w:rPr>
        <w:t>،</w:t>
      </w:r>
      <w:r w:rsidRPr="00D863BF">
        <w:rPr>
          <w:rtl/>
        </w:rPr>
        <w:t xml:space="preserve"> فواصل زمان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جهت نمونه بردار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و انتقال به کدک، تعداد بسته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هایی</w:t>
      </w:r>
      <w:r w:rsidRPr="00D863BF">
        <w:rPr>
          <w:rtl/>
        </w:rPr>
        <w:t xml:space="preserve"> که در ثان</w:t>
      </w:r>
      <w:r w:rsidRPr="00D863BF">
        <w:rPr>
          <w:rFonts w:hint="cs"/>
          <w:rtl/>
        </w:rPr>
        <w:t>یه</w:t>
      </w:r>
      <w:r w:rsidRPr="00D863BF">
        <w:rPr>
          <w:rtl/>
        </w:rPr>
        <w:t xml:space="preserve"> نمونه-بردار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م</w:t>
      </w:r>
      <w:r w:rsidRPr="00D863BF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Pr="00D863BF">
        <w:rPr>
          <w:rFonts w:hint="cs"/>
          <w:rtl/>
        </w:rPr>
        <w:t>گردد</w:t>
      </w:r>
      <w:r w:rsidR="001774B7">
        <w:rPr>
          <w:rFonts w:hint="cs"/>
          <w:rtl/>
        </w:rPr>
        <w:t xml:space="preserve"> و ستون آخر</w:t>
      </w:r>
      <w:r w:rsidRPr="00D863BF">
        <w:rPr>
          <w:rtl/>
        </w:rPr>
        <w:t xml:space="preserve"> پهنا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باند مصرف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اندازه گ</w:t>
      </w:r>
      <w:r w:rsidRPr="00D863BF">
        <w:rPr>
          <w:rFonts w:hint="cs"/>
          <w:rtl/>
        </w:rPr>
        <w:t>یری</w:t>
      </w:r>
      <w:r w:rsidRPr="00D863BF">
        <w:rPr>
          <w:rtl/>
        </w:rPr>
        <w:t xml:space="preserve"> شده در شبکه ها</w:t>
      </w:r>
      <w:r w:rsidRPr="00D863BF">
        <w:rPr>
          <w:rFonts w:hint="cs"/>
          <w:rtl/>
        </w:rPr>
        <w:t>ی</w:t>
      </w:r>
      <w:r w:rsidRPr="00D863BF">
        <w:rPr>
          <w:rtl/>
        </w:rPr>
        <w:t xml:space="preserve"> </w:t>
      </w:r>
      <w:r w:rsidRPr="00D863BF">
        <w:t>VOIP</w:t>
      </w:r>
      <w:r w:rsidRPr="00D863BF">
        <w:rPr>
          <w:rtl/>
        </w:rPr>
        <w:t xml:space="preserve"> </w:t>
      </w:r>
      <w:r w:rsidR="001774B7">
        <w:rPr>
          <w:rFonts w:hint="cs"/>
          <w:rtl/>
        </w:rPr>
        <w:t>است</w:t>
      </w:r>
      <w:r w:rsidRPr="00D863BF">
        <w:rPr>
          <w:rtl/>
        </w:rPr>
        <w:t>.</w:t>
      </w:r>
      <w:r w:rsidR="0033256A" w:rsidRPr="00D863BF">
        <w:rPr>
          <w:rFonts w:hint="cs"/>
          <w:rtl/>
        </w:rPr>
        <w:t xml:space="preserve"> </w:t>
      </w:r>
      <w:r w:rsidR="0033256A" w:rsidRPr="00D863BF">
        <w:rPr>
          <w:rtl/>
        </w:rPr>
        <w:t>در ب</w:t>
      </w:r>
      <w:r w:rsidR="0033256A" w:rsidRPr="00D863BF">
        <w:rPr>
          <w:rFonts w:hint="cs"/>
          <w:rtl/>
        </w:rPr>
        <w:t>ین</w:t>
      </w:r>
      <w:r w:rsidR="0033256A" w:rsidRPr="00D863BF">
        <w:rPr>
          <w:rtl/>
        </w:rPr>
        <w:t xml:space="preserve"> کدک ها</w:t>
      </w:r>
      <w:r w:rsidR="0033256A" w:rsidRPr="00D863BF">
        <w:rPr>
          <w:rFonts w:hint="cs"/>
          <w:rtl/>
        </w:rPr>
        <w:t>ی</w:t>
      </w:r>
      <w:r w:rsidR="0033256A" w:rsidRPr="00D863BF">
        <w:rPr>
          <w:rtl/>
        </w:rPr>
        <w:t xml:space="preserve"> </w:t>
      </w:r>
      <w:r w:rsidR="001774B7">
        <w:rPr>
          <w:rFonts w:hint="cs"/>
          <w:rtl/>
        </w:rPr>
        <w:t>نامبرده،</w:t>
      </w:r>
      <w:r w:rsidR="0033256A" w:rsidRPr="00D863BF">
        <w:rPr>
          <w:rtl/>
        </w:rPr>
        <w:t xml:space="preserve"> کدک </w:t>
      </w:r>
      <w:r w:rsidR="0033256A" w:rsidRPr="00D863BF">
        <w:t>G729</w:t>
      </w:r>
      <w:r w:rsidR="0033256A" w:rsidRPr="00D863BF">
        <w:rPr>
          <w:rtl/>
        </w:rPr>
        <w:t xml:space="preserve">  از ک</w:t>
      </w:r>
      <w:r w:rsidR="0033256A" w:rsidRPr="00D863BF">
        <w:rPr>
          <w:rFonts w:hint="cs"/>
          <w:rtl/>
        </w:rPr>
        <w:t>یفیت</w:t>
      </w:r>
      <w:r w:rsidR="0033256A" w:rsidRPr="00D863BF">
        <w:rPr>
          <w:rtl/>
        </w:rPr>
        <w:t xml:space="preserve"> صوت</w:t>
      </w:r>
      <w:r w:rsidR="001774B7">
        <w:rPr>
          <w:rFonts w:hint="cs"/>
          <w:rtl/>
        </w:rPr>
        <w:t>ی</w:t>
      </w:r>
      <w:r w:rsidR="0033256A" w:rsidRPr="00D863BF">
        <w:rPr>
          <w:rtl/>
        </w:rPr>
        <w:t xml:space="preserve"> بالاتر و نرخ انتقال پا</w:t>
      </w:r>
      <w:r w:rsidR="0033256A" w:rsidRPr="00D863BF">
        <w:rPr>
          <w:rFonts w:hint="cs"/>
          <w:rtl/>
        </w:rPr>
        <w:t>یین</w:t>
      </w:r>
      <w:r w:rsidR="0033256A" w:rsidRPr="00D863BF">
        <w:rPr>
          <w:rtl/>
        </w:rPr>
        <w:t xml:space="preserve"> تر</w:t>
      </w:r>
      <w:r w:rsidR="0033256A" w:rsidRPr="00D863BF">
        <w:rPr>
          <w:rFonts w:hint="cs"/>
          <w:rtl/>
        </w:rPr>
        <w:t>ی</w:t>
      </w:r>
      <w:r w:rsidR="0033256A" w:rsidRPr="00D863BF">
        <w:rPr>
          <w:rtl/>
        </w:rPr>
        <w:t xml:space="preserve"> برخوردار م</w:t>
      </w:r>
      <w:r w:rsidR="0033256A" w:rsidRPr="00D863BF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باشد،</w:t>
      </w:r>
      <w:r w:rsidR="0033256A" w:rsidRPr="00D863BF">
        <w:rPr>
          <w:rtl/>
        </w:rPr>
        <w:t xml:space="preserve"> انتقال صوت در شبکه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های</w:t>
      </w:r>
      <w:r w:rsidR="0033256A" w:rsidRPr="00D863BF">
        <w:rPr>
          <w:rtl/>
        </w:rPr>
        <w:t xml:space="preserve"> نو</w:t>
      </w:r>
      <w:r w:rsidR="0033256A" w:rsidRPr="00D863BF">
        <w:rPr>
          <w:rFonts w:hint="cs"/>
          <w:rtl/>
        </w:rPr>
        <w:t>ین</w:t>
      </w:r>
      <w:r w:rsidR="0033256A" w:rsidRPr="00D863BF">
        <w:rPr>
          <w:rtl/>
        </w:rPr>
        <w:t xml:space="preserve"> کامپ</w:t>
      </w:r>
      <w:r w:rsidR="0033256A" w:rsidRPr="00D863BF">
        <w:rPr>
          <w:rFonts w:hint="cs"/>
          <w:rtl/>
        </w:rPr>
        <w:t>یوتری</w:t>
      </w:r>
      <w:r w:rsidR="0033256A" w:rsidRPr="00D863BF">
        <w:rPr>
          <w:rtl/>
        </w:rPr>
        <w:t xml:space="preserve"> با استفاده از پروتکل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های</w:t>
      </w:r>
      <w:r w:rsidR="0033256A" w:rsidRPr="00D863BF">
        <w:rPr>
          <w:rtl/>
        </w:rPr>
        <w:t xml:space="preserve"> استاندارد شده در بستر </w:t>
      </w:r>
      <w:r w:rsidR="0033256A" w:rsidRPr="00D863BF">
        <w:t>VOIP</w:t>
      </w:r>
      <w:r w:rsidR="0033256A" w:rsidRPr="00D863BF">
        <w:rPr>
          <w:rtl/>
        </w:rPr>
        <w:t xml:space="preserve">  انجام م</w:t>
      </w:r>
      <w:r w:rsidR="0033256A" w:rsidRPr="00D863BF"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گردد</w:t>
      </w:r>
      <w:r w:rsidR="0033256A" w:rsidRPr="00D863BF">
        <w:rPr>
          <w:rtl/>
        </w:rPr>
        <w:t xml:space="preserve"> که در ا</w:t>
      </w:r>
      <w:r w:rsidR="0033256A" w:rsidRPr="00D863BF">
        <w:rPr>
          <w:rFonts w:hint="cs"/>
          <w:rtl/>
        </w:rPr>
        <w:t>ین</w:t>
      </w:r>
      <w:r w:rsidR="0033256A" w:rsidRPr="00D863BF"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ها</w:t>
      </w:r>
      <w:r w:rsidR="0033256A" w:rsidRPr="00D863BF">
        <w:rPr>
          <w:rtl/>
        </w:rPr>
        <w:t xml:space="preserve"> </w:t>
      </w:r>
      <w:r w:rsidR="0033256A" w:rsidRPr="00D863BF">
        <w:rPr>
          <w:rFonts w:hint="cs"/>
          <w:rtl/>
        </w:rPr>
        <w:t>مدل</w:t>
      </w:r>
      <w:r w:rsidR="00DB660E">
        <w:rPr>
          <w:rFonts w:ascii="Cambria" w:hAnsi="Cambria" w:cs="Times New Roman" w:hint="cs"/>
          <w:rtl/>
        </w:rPr>
        <w:t>‌‌</w:t>
      </w:r>
      <w:r w:rsidR="0033256A" w:rsidRPr="00D863BF">
        <w:rPr>
          <w:rFonts w:hint="cs"/>
          <w:rtl/>
        </w:rPr>
        <w:t>های</w:t>
      </w:r>
      <w:r w:rsidR="0033256A" w:rsidRPr="00D863BF">
        <w:rPr>
          <w:rtl/>
        </w:rPr>
        <w:t xml:space="preserve"> جبران پذ</w:t>
      </w:r>
      <w:r w:rsidR="0033256A" w:rsidRPr="00D863BF">
        <w:rPr>
          <w:rFonts w:hint="cs"/>
          <w:rtl/>
        </w:rPr>
        <w:t>یری</w:t>
      </w:r>
      <w:r w:rsidR="0033256A" w:rsidRPr="00D863BF">
        <w:rPr>
          <w:rtl/>
        </w:rPr>
        <w:t xml:space="preserve"> تاخ</w:t>
      </w:r>
      <w:r w:rsidR="0033256A" w:rsidRPr="00D863BF">
        <w:rPr>
          <w:rFonts w:hint="cs"/>
          <w:rtl/>
        </w:rPr>
        <w:t>یر</w:t>
      </w:r>
      <w:r w:rsidR="0033256A" w:rsidRPr="00D863BF">
        <w:rPr>
          <w:rtl/>
        </w:rPr>
        <w:t xml:space="preserve"> صوت و کنترل کد</w:t>
      </w:r>
      <w:r w:rsidR="0033256A" w:rsidRPr="00D863BF">
        <w:rPr>
          <w:rFonts w:hint="cs"/>
          <w:rtl/>
        </w:rPr>
        <w:t>ک</w:t>
      </w:r>
      <w:r w:rsidR="0033256A" w:rsidRPr="00D863BF">
        <w:rPr>
          <w:rtl/>
        </w:rPr>
        <w:t xml:space="preserve"> ها</w:t>
      </w:r>
      <w:r w:rsidR="0033256A" w:rsidRPr="00D863BF">
        <w:rPr>
          <w:rFonts w:hint="cs"/>
          <w:rtl/>
        </w:rPr>
        <w:t>ی</w:t>
      </w:r>
      <w:r w:rsidR="00E000F8" w:rsidRPr="00D863BF">
        <w:rPr>
          <w:rtl/>
        </w:rPr>
        <w:t xml:space="preserve"> مختلف </w:t>
      </w:r>
      <w:r w:rsidR="0033256A" w:rsidRPr="00D863BF">
        <w:rPr>
          <w:rtl/>
        </w:rPr>
        <w:t>د</w:t>
      </w:r>
      <w:r w:rsidR="0033256A" w:rsidRPr="00D863BF">
        <w:rPr>
          <w:rFonts w:hint="cs"/>
          <w:rtl/>
        </w:rPr>
        <w:t>یده</w:t>
      </w:r>
      <w:r w:rsidR="0033256A" w:rsidRPr="00D863BF">
        <w:rPr>
          <w:rtl/>
        </w:rPr>
        <w:t xml:space="preserve"> شده است</w:t>
      </w:r>
      <w:r w:rsidR="00A418AF" w:rsidRPr="00D863BF">
        <w:rPr>
          <w:rFonts w:hint="cs"/>
          <w:rtl/>
        </w:rPr>
        <w:t>.</w:t>
      </w:r>
    </w:p>
    <w:p w14:paraId="5E611ABB" w14:textId="77777777" w:rsidR="001774B7" w:rsidRDefault="001774B7" w:rsidP="006C46AE">
      <w:pPr>
        <w:pStyle w:val="af0"/>
        <w:rPr>
          <w:rtl/>
        </w:rPr>
      </w:pPr>
    </w:p>
    <w:p w14:paraId="4E4B64A7" w14:textId="77777777" w:rsidR="00CB0206" w:rsidRPr="006C46AE" w:rsidRDefault="00CB0206" w:rsidP="00CB0206">
      <w:pPr>
        <w:pStyle w:val="ab"/>
        <w:rPr>
          <w:sz w:val="16"/>
          <w:szCs w:val="20"/>
          <w:rtl/>
        </w:rPr>
      </w:pPr>
      <w:r w:rsidRPr="006C46AE">
        <w:rPr>
          <w:sz w:val="16"/>
          <w:szCs w:val="20"/>
          <w:rtl/>
        </w:rPr>
        <w:t xml:space="preserve">جدول </w:t>
      </w:r>
      <w:r w:rsidRPr="006C46AE">
        <w:rPr>
          <w:sz w:val="16"/>
          <w:szCs w:val="20"/>
          <w:rtl/>
        </w:rPr>
        <w:fldChar w:fldCharType="begin"/>
      </w:r>
      <w:r w:rsidRPr="006C46AE">
        <w:rPr>
          <w:sz w:val="16"/>
          <w:szCs w:val="20"/>
          <w:rtl/>
        </w:rPr>
        <w:instrText xml:space="preserve"> </w:instrText>
      </w:r>
      <w:r w:rsidRPr="006C46AE">
        <w:rPr>
          <w:sz w:val="16"/>
          <w:szCs w:val="20"/>
        </w:rPr>
        <w:instrText xml:space="preserve">SEQ </w:instrText>
      </w:r>
      <w:r w:rsidRPr="006C46AE">
        <w:rPr>
          <w:sz w:val="16"/>
          <w:szCs w:val="20"/>
          <w:rtl/>
        </w:rPr>
        <w:instrText xml:space="preserve">جدول \* </w:instrText>
      </w:r>
      <w:r w:rsidRPr="006C46AE">
        <w:rPr>
          <w:sz w:val="16"/>
          <w:szCs w:val="20"/>
        </w:rPr>
        <w:instrText>ARABIC</w:instrText>
      </w:r>
      <w:r w:rsidRPr="006C46AE">
        <w:rPr>
          <w:sz w:val="16"/>
          <w:szCs w:val="20"/>
          <w:rtl/>
        </w:rPr>
        <w:instrText xml:space="preserve"> </w:instrText>
      </w:r>
      <w:r w:rsidRPr="006C46AE">
        <w:rPr>
          <w:sz w:val="16"/>
          <w:szCs w:val="20"/>
          <w:rtl/>
        </w:rPr>
        <w:fldChar w:fldCharType="separate"/>
      </w:r>
      <w:r w:rsidRPr="006C46AE">
        <w:rPr>
          <w:noProof/>
          <w:sz w:val="16"/>
          <w:szCs w:val="20"/>
          <w:rtl/>
        </w:rPr>
        <w:t>1</w:t>
      </w:r>
      <w:r w:rsidRPr="006C46AE">
        <w:rPr>
          <w:sz w:val="16"/>
          <w:szCs w:val="20"/>
          <w:rtl/>
        </w:rPr>
        <w:fldChar w:fldCharType="end"/>
      </w:r>
      <w:r w:rsidRPr="006C46AE">
        <w:rPr>
          <w:rFonts w:hint="cs"/>
          <w:sz w:val="16"/>
          <w:szCs w:val="20"/>
          <w:rtl/>
        </w:rPr>
        <w:t xml:space="preserve"> </w:t>
      </w:r>
      <w:r w:rsidRPr="006C46AE">
        <w:rPr>
          <w:rFonts w:cs="Roya"/>
          <w:noProof/>
          <w:sz w:val="16"/>
          <w:szCs w:val="20"/>
          <w:rtl/>
        </w:rPr>
        <w:t>بررس</w:t>
      </w:r>
      <w:r w:rsidRPr="006C46AE">
        <w:rPr>
          <w:rFonts w:cs="Roya" w:hint="cs"/>
          <w:noProof/>
          <w:sz w:val="16"/>
          <w:szCs w:val="20"/>
          <w:rtl/>
        </w:rPr>
        <w:t>ی</w:t>
      </w:r>
      <w:r w:rsidRPr="006C46AE">
        <w:rPr>
          <w:rFonts w:cs="Roya"/>
          <w:noProof/>
          <w:sz w:val="16"/>
          <w:szCs w:val="20"/>
          <w:rtl/>
        </w:rPr>
        <w:t xml:space="preserve"> کدکها</w:t>
      </w:r>
      <w:r w:rsidRPr="006C46AE">
        <w:rPr>
          <w:rFonts w:cs="Roya" w:hint="cs"/>
          <w:noProof/>
          <w:sz w:val="16"/>
          <w:szCs w:val="20"/>
          <w:rtl/>
        </w:rPr>
        <w:t>ی</w:t>
      </w:r>
      <w:r w:rsidRPr="006C46AE">
        <w:rPr>
          <w:rFonts w:cs="Roya"/>
          <w:noProof/>
          <w:sz w:val="16"/>
          <w:szCs w:val="20"/>
          <w:rtl/>
        </w:rPr>
        <w:t xml:space="preserve"> مختلف</w:t>
      </w:r>
    </w:p>
    <w:tbl>
      <w:tblPr>
        <w:tblpPr w:leftFromText="180" w:rightFromText="180" w:vertAnchor="text" w:horzAnchor="margin" w:tblpXSpec="center" w:tblpY="480"/>
        <w:bidiVisual/>
        <w:tblW w:w="95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846"/>
        <w:gridCol w:w="1990"/>
        <w:gridCol w:w="996"/>
        <w:gridCol w:w="995"/>
        <w:gridCol w:w="1280"/>
        <w:gridCol w:w="1421"/>
        <w:gridCol w:w="1987"/>
      </w:tblGrid>
      <w:tr w:rsidR="001A4739" w:rsidRPr="00B64FEC" w14:paraId="1965ED5B" w14:textId="77777777" w:rsidTr="00B64FEC">
        <w:trPr>
          <w:trHeight w:val="275"/>
        </w:trPr>
        <w:tc>
          <w:tcPr>
            <w:tcW w:w="846" w:type="dxa"/>
            <w:shd w:val="clear" w:color="auto" w:fill="auto"/>
          </w:tcPr>
          <w:p w14:paraId="5CB1AD6B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ردیف</w:t>
            </w:r>
          </w:p>
        </w:tc>
        <w:tc>
          <w:tcPr>
            <w:tcW w:w="1990" w:type="dxa"/>
            <w:shd w:val="clear" w:color="auto" w:fill="auto"/>
          </w:tcPr>
          <w:p w14:paraId="2756CC32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کدک و نرخ نمونه برداری</w:t>
            </w:r>
          </w:p>
        </w:tc>
        <w:tc>
          <w:tcPr>
            <w:tcW w:w="996" w:type="dxa"/>
            <w:shd w:val="clear" w:color="auto" w:fill="auto"/>
          </w:tcPr>
          <w:p w14:paraId="47E46A56" w14:textId="77777777" w:rsidR="001A4739" w:rsidRPr="00B64FEC" w:rsidRDefault="001A4739" w:rsidP="00B64FEC">
            <w:pPr>
              <w:jc w:val="center"/>
              <w:rPr>
                <w:rFonts w:eastAsia="Calibri" w:cs="B Nazanin"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MOS</w:t>
            </w:r>
          </w:p>
        </w:tc>
        <w:tc>
          <w:tcPr>
            <w:tcW w:w="995" w:type="dxa"/>
            <w:shd w:val="clear" w:color="auto" w:fill="auto"/>
          </w:tcPr>
          <w:p w14:paraId="20D04CB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تعداد نمونه</w:t>
            </w:r>
          </w:p>
          <w:p w14:paraId="721C02C3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(</w:t>
            </w:r>
            <w:r w:rsidRPr="00B64FEC">
              <w:rPr>
                <w:rFonts w:eastAsia="Calibri" w:cs="B Nazanin"/>
                <w:lang w:bidi="fa-IR"/>
              </w:rPr>
              <w:t>Byte</w:t>
            </w:r>
            <w:r w:rsidRPr="00B64FEC">
              <w:rPr>
                <w:rFonts w:eastAsia="Calibri" w:cs="B Nazanin" w:hint="cs"/>
                <w:rtl/>
                <w:lang w:bidi="fa-IR"/>
              </w:rPr>
              <w:t>)</w:t>
            </w:r>
          </w:p>
        </w:tc>
        <w:tc>
          <w:tcPr>
            <w:tcW w:w="1280" w:type="dxa"/>
            <w:shd w:val="clear" w:color="auto" w:fill="auto"/>
          </w:tcPr>
          <w:p w14:paraId="37A2DD77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فاصله زمانی</w:t>
            </w:r>
          </w:p>
          <w:p w14:paraId="7E16E3FC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(</w:t>
            </w:r>
            <w:r w:rsidRPr="00B64FEC">
              <w:rPr>
                <w:rFonts w:eastAsia="Calibri" w:cs="B Nazanin"/>
                <w:lang w:bidi="fa-IR"/>
              </w:rPr>
              <w:t xml:space="preserve"> MS </w:t>
            </w:r>
            <w:r w:rsidRPr="00B64FEC">
              <w:rPr>
                <w:rFonts w:eastAsia="Calibri" w:cs="B Nazanin" w:hint="cs"/>
                <w:rtl/>
                <w:lang w:bidi="fa-IR"/>
              </w:rPr>
              <w:t>)</w:t>
            </w:r>
          </w:p>
        </w:tc>
        <w:tc>
          <w:tcPr>
            <w:tcW w:w="1421" w:type="dxa"/>
            <w:shd w:val="clear" w:color="auto" w:fill="auto"/>
          </w:tcPr>
          <w:p w14:paraId="4F353EDF" w14:textId="77777777" w:rsidR="001A4739" w:rsidRPr="00B64FEC" w:rsidRDefault="001A4739" w:rsidP="00B64FEC">
            <w:pPr>
              <w:jc w:val="center"/>
              <w:rPr>
                <w:rFonts w:eastAsia="Calibri" w:cs="B Nazanin"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 xml:space="preserve">تعداد بسته در ثانیه </w:t>
            </w:r>
            <w:r w:rsidRPr="00B64FEC">
              <w:rPr>
                <w:rFonts w:eastAsia="Calibri" w:cs="B Nazanin"/>
                <w:lang w:bidi="fa-IR"/>
              </w:rPr>
              <w:t>(PPS)</w:t>
            </w:r>
          </w:p>
        </w:tc>
        <w:tc>
          <w:tcPr>
            <w:tcW w:w="1987" w:type="dxa"/>
            <w:shd w:val="clear" w:color="auto" w:fill="auto"/>
          </w:tcPr>
          <w:p w14:paraId="48B9C275" w14:textId="77777777" w:rsidR="001A4739" w:rsidRPr="00B64FEC" w:rsidRDefault="001A4739" w:rsidP="00B64FEC">
            <w:pPr>
              <w:jc w:val="center"/>
              <w:rPr>
                <w:rFonts w:eastAsia="Calibri" w:cs="B Nazanin"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 xml:space="preserve">پهنای باند مورد نیاز در شبکه </w:t>
            </w:r>
            <w:r w:rsidRPr="00B64FEC">
              <w:rPr>
                <w:rFonts w:eastAsia="Calibri" w:cs="B Nazanin"/>
                <w:lang w:bidi="fa-IR"/>
              </w:rPr>
              <w:t>(Kbps)</w:t>
            </w:r>
            <w:r w:rsidRPr="00B64FEC">
              <w:rPr>
                <w:rFonts w:eastAsia="Calibri" w:cs="B Nazanin" w:hint="cs"/>
                <w:rtl/>
                <w:lang w:bidi="fa-IR"/>
              </w:rPr>
              <w:t xml:space="preserve"> </w:t>
            </w:r>
          </w:p>
        </w:tc>
      </w:tr>
      <w:tr w:rsidR="001A4739" w:rsidRPr="00B64FEC" w14:paraId="35FC5BE0" w14:textId="77777777" w:rsidTr="00B64FEC">
        <w:trPr>
          <w:trHeight w:val="296"/>
        </w:trPr>
        <w:tc>
          <w:tcPr>
            <w:tcW w:w="846" w:type="dxa"/>
            <w:shd w:val="clear" w:color="auto" w:fill="auto"/>
          </w:tcPr>
          <w:p w14:paraId="764F704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1</w:t>
            </w:r>
          </w:p>
        </w:tc>
        <w:tc>
          <w:tcPr>
            <w:tcW w:w="1990" w:type="dxa"/>
            <w:shd w:val="clear" w:color="auto" w:fill="auto"/>
          </w:tcPr>
          <w:p w14:paraId="60936B25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G.711</w:t>
            </w:r>
            <w:r w:rsidRPr="00B64FEC">
              <w:rPr>
                <w:rFonts w:eastAsia="Calibri" w:cs="B Nazanin" w:hint="cs"/>
                <w:rtl/>
                <w:lang w:bidi="fa-IR"/>
              </w:rPr>
              <w:t xml:space="preserve"> </w:t>
            </w:r>
            <w:r w:rsidRPr="00B64FEC">
              <w:rPr>
                <w:rFonts w:eastAsia="Calibri" w:cs="B Nazanin"/>
                <w:lang w:bidi="fa-IR"/>
              </w:rPr>
              <w:t>(64 Kbps)</w:t>
            </w:r>
          </w:p>
        </w:tc>
        <w:tc>
          <w:tcPr>
            <w:tcW w:w="996" w:type="dxa"/>
            <w:shd w:val="clear" w:color="auto" w:fill="auto"/>
          </w:tcPr>
          <w:p w14:paraId="1282675A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4.1</w:t>
            </w:r>
          </w:p>
        </w:tc>
        <w:tc>
          <w:tcPr>
            <w:tcW w:w="995" w:type="dxa"/>
            <w:shd w:val="clear" w:color="auto" w:fill="auto"/>
          </w:tcPr>
          <w:p w14:paraId="2FC3934E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80</w:t>
            </w:r>
          </w:p>
        </w:tc>
        <w:tc>
          <w:tcPr>
            <w:tcW w:w="1280" w:type="dxa"/>
            <w:shd w:val="clear" w:color="auto" w:fill="auto"/>
          </w:tcPr>
          <w:p w14:paraId="7CF6E63B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10</w:t>
            </w:r>
          </w:p>
        </w:tc>
        <w:tc>
          <w:tcPr>
            <w:tcW w:w="1421" w:type="dxa"/>
            <w:shd w:val="clear" w:color="auto" w:fill="auto"/>
          </w:tcPr>
          <w:p w14:paraId="26EB6FE7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0</w:t>
            </w:r>
          </w:p>
        </w:tc>
        <w:tc>
          <w:tcPr>
            <w:tcW w:w="1987" w:type="dxa"/>
            <w:shd w:val="clear" w:color="auto" w:fill="auto"/>
          </w:tcPr>
          <w:p w14:paraId="3130BE2C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87.2</w:t>
            </w:r>
          </w:p>
        </w:tc>
      </w:tr>
      <w:tr w:rsidR="001A4739" w:rsidRPr="00B64FEC" w14:paraId="26D97D1B" w14:textId="77777777" w:rsidTr="00B64FEC">
        <w:trPr>
          <w:trHeight w:val="233"/>
        </w:trPr>
        <w:tc>
          <w:tcPr>
            <w:tcW w:w="846" w:type="dxa"/>
            <w:shd w:val="clear" w:color="auto" w:fill="auto"/>
          </w:tcPr>
          <w:p w14:paraId="2D5D7B90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</w:t>
            </w:r>
          </w:p>
        </w:tc>
        <w:tc>
          <w:tcPr>
            <w:tcW w:w="1990" w:type="dxa"/>
            <w:shd w:val="clear" w:color="auto" w:fill="auto"/>
          </w:tcPr>
          <w:p w14:paraId="765A1F52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(8 Kbps) G.729</w:t>
            </w:r>
          </w:p>
        </w:tc>
        <w:tc>
          <w:tcPr>
            <w:tcW w:w="996" w:type="dxa"/>
            <w:shd w:val="clear" w:color="auto" w:fill="auto"/>
          </w:tcPr>
          <w:p w14:paraId="7A708F1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.92</w:t>
            </w:r>
          </w:p>
        </w:tc>
        <w:tc>
          <w:tcPr>
            <w:tcW w:w="995" w:type="dxa"/>
            <w:shd w:val="clear" w:color="auto" w:fill="auto"/>
          </w:tcPr>
          <w:p w14:paraId="4B2E3A6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10</w:t>
            </w:r>
          </w:p>
        </w:tc>
        <w:tc>
          <w:tcPr>
            <w:tcW w:w="1280" w:type="dxa"/>
            <w:shd w:val="clear" w:color="auto" w:fill="auto"/>
          </w:tcPr>
          <w:p w14:paraId="47833B30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10</w:t>
            </w:r>
          </w:p>
        </w:tc>
        <w:tc>
          <w:tcPr>
            <w:tcW w:w="1421" w:type="dxa"/>
            <w:shd w:val="clear" w:color="auto" w:fill="auto"/>
          </w:tcPr>
          <w:p w14:paraId="10827C01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0</w:t>
            </w:r>
          </w:p>
        </w:tc>
        <w:tc>
          <w:tcPr>
            <w:tcW w:w="1987" w:type="dxa"/>
            <w:shd w:val="clear" w:color="auto" w:fill="auto"/>
          </w:tcPr>
          <w:p w14:paraId="78DBE47D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1.2</w:t>
            </w:r>
          </w:p>
        </w:tc>
      </w:tr>
      <w:tr w:rsidR="001A4739" w:rsidRPr="00B64FEC" w14:paraId="531E8D8E" w14:textId="77777777" w:rsidTr="00B64FEC">
        <w:trPr>
          <w:trHeight w:val="233"/>
        </w:trPr>
        <w:tc>
          <w:tcPr>
            <w:tcW w:w="846" w:type="dxa"/>
            <w:shd w:val="clear" w:color="auto" w:fill="auto"/>
          </w:tcPr>
          <w:p w14:paraId="00A14BA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</w:t>
            </w:r>
          </w:p>
        </w:tc>
        <w:tc>
          <w:tcPr>
            <w:tcW w:w="1990" w:type="dxa"/>
            <w:shd w:val="clear" w:color="auto" w:fill="auto"/>
          </w:tcPr>
          <w:p w14:paraId="46E00D2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(6.3 Kbps) G.723.1</w:t>
            </w:r>
          </w:p>
        </w:tc>
        <w:tc>
          <w:tcPr>
            <w:tcW w:w="996" w:type="dxa"/>
            <w:shd w:val="clear" w:color="auto" w:fill="auto"/>
          </w:tcPr>
          <w:p w14:paraId="1C654F9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.9</w:t>
            </w:r>
          </w:p>
        </w:tc>
        <w:tc>
          <w:tcPr>
            <w:tcW w:w="995" w:type="dxa"/>
            <w:shd w:val="clear" w:color="auto" w:fill="auto"/>
          </w:tcPr>
          <w:p w14:paraId="75AAF831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4</w:t>
            </w:r>
          </w:p>
        </w:tc>
        <w:tc>
          <w:tcPr>
            <w:tcW w:w="1280" w:type="dxa"/>
            <w:shd w:val="clear" w:color="auto" w:fill="auto"/>
          </w:tcPr>
          <w:p w14:paraId="3B0073AD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0</w:t>
            </w:r>
          </w:p>
        </w:tc>
        <w:tc>
          <w:tcPr>
            <w:tcW w:w="1421" w:type="dxa"/>
            <w:shd w:val="clear" w:color="auto" w:fill="auto"/>
          </w:tcPr>
          <w:p w14:paraId="1B6281B3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3.3</w:t>
            </w:r>
          </w:p>
        </w:tc>
        <w:tc>
          <w:tcPr>
            <w:tcW w:w="1987" w:type="dxa"/>
            <w:shd w:val="clear" w:color="auto" w:fill="auto"/>
          </w:tcPr>
          <w:p w14:paraId="2D167F4E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1.9</w:t>
            </w:r>
          </w:p>
        </w:tc>
      </w:tr>
      <w:tr w:rsidR="001A4739" w:rsidRPr="00B64FEC" w14:paraId="14F5D70B" w14:textId="77777777" w:rsidTr="00B64FEC">
        <w:trPr>
          <w:trHeight w:val="233"/>
        </w:trPr>
        <w:tc>
          <w:tcPr>
            <w:tcW w:w="846" w:type="dxa"/>
            <w:shd w:val="clear" w:color="auto" w:fill="auto"/>
          </w:tcPr>
          <w:p w14:paraId="56295F9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4</w:t>
            </w:r>
          </w:p>
        </w:tc>
        <w:tc>
          <w:tcPr>
            <w:tcW w:w="1990" w:type="dxa"/>
            <w:shd w:val="clear" w:color="auto" w:fill="auto"/>
          </w:tcPr>
          <w:p w14:paraId="0C453059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(5.3 Kbps) G.723.1</w:t>
            </w:r>
          </w:p>
        </w:tc>
        <w:tc>
          <w:tcPr>
            <w:tcW w:w="996" w:type="dxa"/>
            <w:shd w:val="clear" w:color="auto" w:fill="auto"/>
          </w:tcPr>
          <w:p w14:paraId="555C8FE9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.8</w:t>
            </w:r>
          </w:p>
        </w:tc>
        <w:tc>
          <w:tcPr>
            <w:tcW w:w="995" w:type="dxa"/>
            <w:shd w:val="clear" w:color="auto" w:fill="auto"/>
          </w:tcPr>
          <w:p w14:paraId="5B09C5B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0</w:t>
            </w:r>
          </w:p>
        </w:tc>
        <w:tc>
          <w:tcPr>
            <w:tcW w:w="1280" w:type="dxa"/>
            <w:shd w:val="clear" w:color="auto" w:fill="auto"/>
          </w:tcPr>
          <w:p w14:paraId="20F3092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0</w:t>
            </w:r>
          </w:p>
        </w:tc>
        <w:tc>
          <w:tcPr>
            <w:tcW w:w="1421" w:type="dxa"/>
            <w:shd w:val="clear" w:color="auto" w:fill="auto"/>
          </w:tcPr>
          <w:p w14:paraId="26B2C076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3.3</w:t>
            </w:r>
          </w:p>
        </w:tc>
        <w:tc>
          <w:tcPr>
            <w:tcW w:w="1987" w:type="dxa"/>
            <w:shd w:val="clear" w:color="auto" w:fill="auto"/>
          </w:tcPr>
          <w:p w14:paraId="328E378C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0.8</w:t>
            </w:r>
          </w:p>
        </w:tc>
      </w:tr>
      <w:tr w:rsidR="001A4739" w:rsidRPr="00B64FEC" w14:paraId="46EE12EC" w14:textId="77777777" w:rsidTr="00B64FEC">
        <w:trPr>
          <w:trHeight w:val="233"/>
        </w:trPr>
        <w:tc>
          <w:tcPr>
            <w:tcW w:w="846" w:type="dxa"/>
            <w:shd w:val="clear" w:color="auto" w:fill="auto"/>
          </w:tcPr>
          <w:p w14:paraId="36478B07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</w:t>
            </w:r>
          </w:p>
        </w:tc>
        <w:tc>
          <w:tcPr>
            <w:tcW w:w="1990" w:type="dxa"/>
            <w:shd w:val="clear" w:color="auto" w:fill="auto"/>
          </w:tcPr>
          <w:p w14:paraId="71AD50B3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/>
                <w:lang w:bidi="fa-IR"/>
              </w:rPr>
              <w:t>(32 Kbps) G.726</w:t>
            </w:r>
          </w:p>
        </w:tc>
        <w:tc>
          <w:tcPr>
            <w:tcW w:w="996" w:type="dxa"/>
            <w:shd w:val="clear" w:color="auto" w:fill="auto"/>
          </w:tcPr>
          <w:p w14:paraId="20FDD5F8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3.85</w:t>
            </w:r>
          </w:p>
        </w:tc>
        <w:tc>
          <w:tcPr>
            <w:tcW w:w="995" w:type="dxa"/>
            <w:shd w:val="clear" w:color="auto" w:fill="auto"/>
          </w:tcPr>
          <w:p w14:paraId="45065725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20</w:t>
            </w:r>
          </w:p>
        </w:tc>
        <w:tc>
          <w:tcPr>
            <w:tcW w:w="1280" w:type="dxa"/>
            <w:shd w:val="clear" w:color="auto" w:fill="auto"/>
          </w:tcPr>
          <w:p w14:paraId="1F4A0E4B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</w:t>
            </w:r>
          </w:p>
        </w:tc>
        <w:tc>
          <w:tcPr>
            <w:tcW w:w="1421" w:type="dxa"/>
            <w:shd w:val="clear" w:color="auto" w:fill="auto"/>
          </w:tcPr>
          <w:p w14:paraId="771323A4" w14:textId="77777777" w:rsidR="001A4739" w:rsidRPr="00B64FEC" w:rsidRDefault="001A4739" w:rsidP="00B64FEC">
            <w:pPr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0</w:t>
            </w:r>
          </w:p>
        </w:tc>
        <w:tc>
          <w:tcPr>
            <w:tcW w:w="1987" w:type="dxa"/>
            <w:shd w:val="clear" w:color="auto" w:fill="auto"/>
          </w:tcPr>
          <w:p w14:paraId="344B46F6" w14:textId="77777777" w:rsidR="001A4739" w:rsidRPr="00B64FEC" w:rsidRDefault="001A4739" w:rsidP="00B64FEC">
            <w:pPr>
              <w:keepNext/>
              <w:jc w:val="center"/>
              <w:rPr>
                <w:rFonts w:eastAsia="Calibri" w:cs="B Nazanin"/>
                <w:rtl/>
                <w:lang w:bidi="fa-IR"/>
              </w:rPr>
            </w:pPr>
            <w:r w:rsidRPr="00B64FEC">
              <w:rPr>
                <w:rFonts w:eastAsia="Calibri" w:cs="B Nazanin" w:hint="cs"/>
                <w:rtl/>
                <w:lang w:bidi="fa-IR"/>
              </w:rPr>
              <w:t>55.2</w:t>
            </w:r>
          </w:p>
        </w:tc>
      </w:tr>
    </w:tbl>
    <w:p w14:paraId="3658D37B" w14:textId="77777777" w:rsidR="00C913CC" w:rsidRDefault="00C913CC" w:rsidP="006C46AE">
      <w:pPr>
        <w:pStyle w:val="af0"/>
        <w:rPr>
          <w:rtl/>
        </w:rPr>
      </w:pPr>
    </w:p>
    <w:bookmarkEnd w:id="2"/>
    <w:bookmarkEnd w:id="3"/>
    <w:p w14:paraId="47D7EC29" w14:textId="77777777" w:rsidR="00576B10" w:rsidRPr="00D863BF" w:rsidRDefault="00D863BF" w:rsidP="00F137C0">
      <w:pPr>
        <w:pStyle w:val="Heading2"/>
        <w:keepNext w:val="0"/>
        <w:jc w:val="left"/>
        <w:rPr>
          <w:rFonts w:cs="B Nazanin"/>
          <w:b/>
          <w:bCs/>
          <w:sz w:val="24"/>
          <w:szCs w:val="24"/>
          <w:rtl/>
          <w:lang w:val="en-US"/>
        </w:rPr>
      </w:pPr>
      <w:r>
        <w:rPr>
          <w:rFonts w:cs="B Nazanin" w:hint="cs"/>
          <w:b/>
          <w:bCs/>
          <w:sz w:val="24"/>
          <w:szCs w:val="24"/>
          <w:rtl/>
          <w:lang w:val="en-US"/>
        </w:rPr>
        <w:t>م</w:t>
      </w:r>
      <w:r w:rsidRPr="00D863BF">
        <w:rPr>
          <w:rFonts w:cs="B Nazanin"/>
          <w:b/>
          <w:bCs/>
          <w:sz w:val="24"/>
          <w:szCs w:val="24"/>
          <w:rtl/>
          <w:lang w:val="en-US"/>
        </w:rPr>
        <w:t>عمار</w:t>
      </w:r>
      <w:r w:rsidRPr="00D863BF">
        <w:rPr>
          <w:rFonts w:cs="B Nazanin" w:hint="cs"/>
          <w:b/>
          <w:bCs/>
          <w:sz w:val="24"/>
          <w:szCs w:val="24"/>
          <w:rtl/>
          <w:lang w:val="en-US"/>
        </w:rPr>
        <w:t>ی</w:t>
      </w:r>
      <w:r w:rsidRPr="00D863BF">
        <w:rPr>
          <w:rFonts w:cs="B Nazanin"/>
          <w:b/>
          <w:bCs/>
          <w:sz w:val="24"/>
          <w:szCs w:val="24"/>
          <w:rtl/>
          <w:lang w:val="en-US"/>
        </w:rPr>
        <w:t xml:space="preserve"> نرم افزار</w:t>
      </w:r>
    </w:p>
    <w:p w14:paraId="418BBBEF" w14:textId="77777777" w:rsidR="00CB0206" w:rsidRDefault="00CB0206" w:rsidP="006C46AE">
      <w:pPr>
        <w:pStyle w:val="af0"/>
        <w:rPr>
          <w:rtl/>
        </w:rPr>
      </w:pPr>
      <w:r>
        <w:rPr>
          <w:rtl/>
        </w:rPr>
        <w:t>در ا</w:t>
      </w:r>
      <w:r>
        <w:rPr>
          <w:rFonts w:hint="cs"/>
          <w:rtl/>
        </w:rPr>
        <w:t>ین</w:t>
      </w:r>
      <w:r>
        <w:rPr>
          <w:rtl/>
        </w:rPr>
        <w:t xml:space="preserve"> نرم افزار</w:t>
      </w:r>
      <w:r w:rsidR="001774B7">
        <w:rPr>
          <w:rFonts w:hint="cs"/>
          <w:rtl/>
        </w:rPr>
        <w:t>،</w:t>
      </w:r>
      <w:r>
        <w:rPr>
          <w:rtl/>
        </w:rPr>
        <w:t xml:space="preserve"> شبکه</w:t>
      </w:r>
      <w:r w:rsidR="001774B7">
        <w:rPr>
          <w:rFonts w:hint="cs"/>
          <w:rtl/>
        </w:rPr>
        <w:t xml:space="preserve"> ارتباطی</w:t>
      </w:r>
      <w:r>
        <w:rPr>
          <w:rtl/>
        </w:rPr>
        <w:t xml:space="preserve"> رو</w:t>
      </w:r>
      <w:r>
        <w:rPr>
          <w:rFonts w:hint="cs"/>
          <w:rtl/>
        </w:rPr>
        <w:t>ی</w:t>
      </w:r>
      <w:r>
        <w:rPr>
          <w:rtl/>
        </w:rPr>
        <w:t xml:space="preserve"> بسترها</w:t>
      </w:r>
      <w:r>
        <w:rPr>
          <w:rFonts w:hint="cs"/>
          <w:rtl/>
        </w:rPr>
        <w:t>ی</w:t>
      </w:r>
      <w:r>
        <w:rPr>
          <w:rtl/>
        </w:rPr>
        <w:t xml:space="preserve"> فضا</w:t>
      </w:r>
      <w:r>
        <w:rPr>
          <w:rFonts w:hint="cs"/>
          <w:rtl/>
        </w:rPr>
        <w:t>یی</w:t>
      </w:r>
      <w:r>
        <w:rPr>
          <w:rtl/>
        </w:rPr>
        <w:t xml:space="preserve"> پ</w:t>
      </w:r>
      <w:r>
        <w:rPr>
          <w:rFonts w:hint="cs"/>
          <w:rtl/>
        </w:rPr>
        <w:t>یاده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سازی</w:t>
      </w:r>
      <w:r>
        <w:rPr>
          <w:rtl/>
        </w:rPr>
        <w:t xml:space="preserve"> شده است. در ا</w:t>
      </w:r>
      <w:r>
        <w:rPr>
          <w:rFonts w:hint="cs"/>
          <w:rtl/>
        </w:rPr>
        <w:t>ین</w:t>
      </w:r>
      <w:r>
        <w:rPr>
          <w:rtl/>
        </w:rPr>
        <w:t xml:space="preserve"> نرم افزار با رعا</w:t>
      </w:r>
      <w:r>
        <w:rPr>
          <w:rFonts w:hint="cs"/>
          <w:rtl/>
        </w:rPr>
        <w:t>یت</w:t>
      </w:r>
      <w:r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های</w:t>
      </w:r>
      <w:r>
        <w:rPr>
          <w:rtl/>
        </w:rPr>
        <w:t xml:space="preserve"> استاندارد </w:t>
      </w:r>
      <w:r>
        <w:t>VOIP</w:t>
      </w:r>
      <w:r>
        <w:rPr>
          <w:rtl/>
        </w:rPr>
        <w:t xml:space="preserve">  نظ</w:t>
      </w:r>
      <w:r>
        <w:rPr>
          <w:rFonts w:hint="cs"/>
          <w:rtl/>
        </w:rPr>
        <w:t>یر</w:t>
      </w:r>
      <w:r>
        <w:rPr>
          <w:rtl/>
        </w:rPr>
        <w:t xml:space="preserve"> </w:t>
      </w:r>
      <w:r>
        <w:t>SIP</w:t>
      </w:r>
      <w:r>
        <w:rPr>
          <w:rtl/>
        </w:rPr>
        <w:t xml:space="preserve"> و </w:t>
      </w:r>
      <w:r>
        <w:t>AIX</w:t>
      </w:r>
      <w:r>
        <w:rPr>
          <w:rtl/>
        </w:rPr>
        <w:t xml:space="preserve"> </w:t>
      </w:r>
      <w:r w:rsidR="001774B7">
        <w:rPr>
          <w:rFonts w:hint="cs"/>
          <w:rtl/>
        </w:rPr>
        <w:t>،</w:t>
      </w:r>
      <w:r>
        <w:rPr>
          <w:rtl/>
        </w:rPr>
        <w:t xml:space="preserve"> ارتباط ب</w:t>
      </w:r>
      <w:r>
        <w:rPr>
          <w:rFonts w:hint="cs"/>
          <w:rtl/>
        </w:rPr>
        <w:t>ین</w:t>
      </w:r>
      <w:r>
        <w:rPr>
          <w:rtl/>
        </w:rPr>
        <w:t xml:space="preserve"> دو ا</w:t>
      </w:r>
      <w:r>
        <w:rPr>
          <w:rFonts w:hint="cs"/>
          <w:rtl/>
        </w:rPr>
        <w:t>یستگاه</w:t>
      </w:r>
      <w:r>
        <w:rPr>
          <w:rtl/>
        </w:rPr>
        <w:t xml:space="preserve"> تلفن</w:t>
      </w:r>
      <w:r>
        <w:rPr>
          <w:rFonts w:hint="cs"/>
          <w:rtl/>
        </w:rPr>
        <w:t>ی</w:t>
      </w:r>
      <w:r>
        <w:rPr>
          <w:rtl/>
        </w:rPr>
        <w:t xml:space="preserve"> با استفاده از کدک </w:t>
      </w:r>
      <w:r>
        <w:t>G729(Annex A or B)</w:t>
      </w:r>
      <w:r>
        <w:rPr>
          <w:rtl/>
        </w:rPr>
        <w:t xml:space="preserve"> پ</w:t>
      </w:r>
      <w:r>
        <w:rPr>
          <w:rFonts w:hint="cs"/>
          <w:rtl/>
        </w:rPr>
        <w:t>یاده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 شده است. ا</w:t>
      </w:r>
      <w:r>
        <w:rPr>
          <w:rFonts w:hint="cs"/>
          <w:rtl/>
        </w:rPr>
        <w:t>ین</w:t>
      </w:r>
      <w:r>
        <w:rPr>
          <w:rtl/>
        </w:rPr>
        <w:t xml:space="preserve"> نرم افزار با مشخصات ز</w:t>
      </w:r>
      <w:r>
        <w:rPr>
          <w:rFonts w:hint="cs"/>
          <w:rtl/>
        </w:rPr>
        <w:t>یر</w:t>
      </w:r>
      <w:r>
        <w:rPr>
          <w:rtl/>
        </w:rPr>
        <w:t xml:space="preserve"> طراح</w:t>
      </w:r>
      <w:r>
        <w:rPr>
          <w:rFonts w:hint="cs"/>
          <w:rtl/>
        </w:rPr>
        <w:t>ی</w:t>
      </w:r>
      <w:r>
        <w:rPr>
          <w:rtl/>
        </w:rPr>
        <w:t xml:space="preserve"> شده است:</w:t>
      </w:r>
    </w:p>
    <w:p w14:paraId="28B58DE7" w14:textId="77777777" w:rsidR="00CB0206" w:rsidRDefault="00CB0206" w:rsidP="006C46AE">
      <w:pPr>
        <w:pStyle w:val="af0"/>
        <w:rPr>
          <w:rtl/>
        </w:rPr>
      </w:pPr>
      <w:r>
        <w:rPr>
          <w:rFonts w:cs="Times New Roman" w:hint="cs"/>
          <w:rtl/>
        </w:rPr>
        <w:t>•</w:t>
      </w:r>
      <w:r>
        <w:rPr>
          <w:rtl/>
        </w:rPr>
        <w:tab/>
      </w:r>
      <w:r>
        <w:rPr>
          <w:rFonts w:hint="cs"/>
          <w:rtl/>
        </w:rPr>
        <w:t>زبان</w:t>
      </w:r>
      <w:r>
        <w:rPr>
          <w:rtl/>
        </w:rPr>
        <w:t xml:space="preserve"> </w:t>
      </w:r>
      <w:r>
        <w:rPr>
          <w:rFonts w:hint="cs"/>
          <w:rtl/>
        </w:rPr>
        <w:t>پیاده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شده ا</w:t>
      </w:r>
      <w:r>
        <w:rPr>
          <w:rFonts w:hint="cs"/>
          <w:rtl/>
        </w:rPr>
        <w:t>ین</w:t>
      </w:r>
      <w:r>
        <w:rPr>
          <w:rtl/>
        </w:rPr>
        <w:t xml:space="preserve"> نرم افزار </w:t>
      </w:r>
      <w:r>
        <w:t>Python</w:t>
      </w:r>
      <w:r>
        <w:rPr>
          <w:rtl/>
        </w:rPr>
        <w:t xml:space="preserve"> است.</w:t>
      </w:r>
    </w:p>
    <w:p w14:paraId="581194BC" w14:textId="77777777" w:rsidR="00CB0206" w:rsidRDefault="00CB0206" w:rsidP="006C46AE">
      <w:pPr>
        <w:pStyle w:val="af0"/>
        <w:rPr>
          <w:rtl/>
        </w:rPr>
      </w:pPr>
      <w:r>
        <w:rPr>
          <w:rFonts w:cs="Times New Roman" w:hint="cs"/>
          <w:rtl/>
        </w:rPr>
        <w:t>•</w:t>
      </w:r>
      <w:r>
        <w:rPr>
          <w:rtl/>
        </w:rPr>
        <w:tab/>
        <w:t>ا</w:t>
      </w:r>
      <w:r>
        <w:rPr>
          <w:rFonts w:hint="cs"/>
          <w:rtl/>
        </w:rPr>
        <w:t>ین</w:t>
      </w:r>
      <w:r>
        <w:rPr>
          <w:rtl/>
        </w:rPr>
        <w:t xml:space="preserve"> نرم افزار قابل</w:t>
      </w:r>
      <w:r>
        <w:rPr>
          <w:rFonts w:hint="cs"/>
          <w:rtl/>
        </w:rPr>
        <w:t>یت</w:t>
      </w:r>
      <w:r>
        <w:rPr>
          <w:rtl/>
        </w:rPr>
        <w:t xml:space="preserve"> اجرا در س</w:t>
      </w:r>
      <w:r>
        <w:rPr>
          <w:rFonts w:hint="cs"/>
          <w:rtl/>
        </w:rPr>
        <w:t>یستم</w:t>
      </w:r>
      <w:r>
        <w:rPr>
          <w:rtl/>
        </w:rPr>
        <w:t xml:space="preserve"> عامل ها</w:t>
      </w:r>
      <w:r>
        <w:rPr>
          <w:rFonts w:hint="cs"/>
          <w:rtl/>
        </w:rPr>
        <w:t>ی</w:t>
      </w:r>
      <w:r>
        <w:rPr>
          <w:rtl/>
        </w:rPr>
        <w:t xml:space="preserve"> 32 و 64 ب</w:t>
      </w:r>
      <w:r>
        <w:rPr>
          <w:rFonts w:hint="cs"/>
          <w:rtl/>
        </w:rPr>
        <w:t>یتی</w:t>
      </w:r>
      <w:r>
        <w:rPr>
          <w:rtl/>
        </w:rPr>
        <w:t xml:space="preserve"> را داراست.</w:t>
      </w:r>
    </w:p>
    <w:p w14:paraId="3583C484" w14:textId="77777777" w:rsidR="00CB0206" w:rsidRDefault="00CB0206" w:rsidP="006C46AE">
      <w:pPr>
        <w:pStyle w:val="af0"/>
        <w:rPr>
          <w:rtl/>
        </w:rPr>
      </w:pPr>
      <w:r>
        <w:rPr>
          <w:rFonts w:cs="Times New Roman" w:hint="cs"/>
          <w:rtl/>
        </w:rPr>
        <w:t>•</w:t>
      </w:r>
      <w:r>
        <w:rPr>
          <w:rtl/>
        </w:rPr>
        <w:tab/>
        <w:t>ا</w:t>
      </w:r>
      <w:r>
        <w:rPr>
          <w:rFonts w:hint="cs"/>
          <w:rtl/>
        </w:rPr>
        <w:t>ین</w:t>
      </w:r>
      <w:r>
        <w:rPr>
          <w:rtl/>
        </w:rPr>
        <w:t xml:space="preserve"> نرم افزار کل</w:t>
      </w:r>
      <w:r>
        <w:rPr>
          <w:rFonts w:hint="cs"/>
          <w:rtl/>
        </w:rPr>
        <w:t>یه</w:t>
      </w:r>
      <w:r>
        <w:rPr>
          <w:rtl/>
        </w:rPr>
        <w:t xml:space="preserve"> پروتکل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های</w:t>
      </w:r>
      <w:r>
        <w:rPr>
          <w:rtl/>
        </w:rPr>
        <w:t xml:space="preserve"> استاندارد </w:t>
      </w:r>
      <w:r>
        <w:t>SIP</w:t>
      </w:r>
      <w:r>
        <w:rPr>
          <w:rtl/>
        </w:rPr>
        <w:t xml:space="preserve"> جهت ارتباط با تلفن و </w:t>
      </w:r>
      <w:r>
        <w:t>PBX</w:t>
      </w:r>
      <w:r>
        <w:rPr>
          <w:rtl/>
        </w:rPr>
        <w:t xml:space="preserve"> را رعا</w:t>
      </w:r>
      <w:r>
        <w:rPr>
          <w:rFonts w:hint="cs"/>
          <w:rtl/>
        </w:rPr>
        <w:t>یت</w:t>
      </w:r>
      <w:r>
        <w:rPr>
          <w:rtl/>
        </w:rPr>
        <w:t xml:space="preserve"> کرده است.</w:t>
      </w:r>
    </w:p>
    <w:p w14:paraId="1B16DC17" w14:textId="77777777" w:rsidR="00CB0206" w:rsidRDefault="00CB0206" w:rsidP="006C46AE">
      <w:pPr>
        <w:pStyle w:val="af0"/>
        <w:rPr>
          <w:rtl/>
        </w:rPr>
      </w:pPr>
      <w:r>
        <w:rPr>
          <w:rFonts w:cs="Times New Roman" w:hint="cs"/>
          <w:rtl/>
        </w:rPr>
        <w:t>•</w:t>
      </w:r>
      <w:r>
        <w:rPr>
          <w:rtl/>
        </w:rPr>
        <w:tab/>
        <w:t>ا</w:t>
      </w:r>
      <w:r>
        <w:rPr>
          <w:rFonts w:hint="cs"/>
          <w:rtl/>
        </w:rPr>
        <w:t>ین</w:t>
      </w:r>
      <w:r>
        <w:rPr>
          <w:rtl/>
        </w:rPr>
        <w:t xml:space="preserve"> نرم افزار تاخ</w:t>
      </w:r>
      <w:r>
        <w:rPr>
          <w:rFonts w:hint="cs"/>
          <w:rtl/>
        </w:rPr>
        <w:t>یری</w:t>
      </w:r>
      <w:r>
        <w:rPr>
          <w:rtl/>
        </w:rPr>
        <w:t xml:space="preserve"> کمتر از 30  م</w:t>
      </w:r>
      <w:r>
        <w:rPr>
          <w:rFonts w:hint="cs"/>
          <w:rtl/>
        </w:rPr>
        <w:t>یلی</w:t>
      </w:r>
      <w:r>
        <w:rPr>
          <w:rtl/>
        </w:rPr>
        <w:t xml:space="preserve"> ثان</w:t>
      </w:r>
      <w:r>
        <w:rPr>
          <w:rFonts w:hint="cs"/>
          <w:rtl/>
        </w:rPr>
        <w:t>یه</w:t>
      </w:r>
      <w:r>
        <w:rPr>
          <w:rtl/>
        </w:rPr>
        <w:t xml:space="preserve"> بر رو</w:t>
      </w:r>
      <w:r>
        <w:rPr>
          <w:rFonts w:hint="cs"/>
          <w:rtl/>
        </w:rPr>
        <w:t>ی</w:t>
      </w:r>
      <w:r>
        <w:rPr>
          <w:rtl/>
        </w:rPr>
        <w:t xml:space="preserve"> هر تماس ا</w:t>
      </w:r>
      <w:r>
        <w:rPr>
          <w:rFonts w:hint="cs"/>
          <w:rtl/>
        </w:rPr>
        <w:t>یجاد</w:t>
      </w:r>
      <w:r>
        <w:rPr>
          <w:rtl/>
        </w:rPr>
        <w:t xml:space="preserve"> کرده است که توسط گوش انسان قابل حس نم</w:t>
      </w:r>
      <w:r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باشد</w:t>
      </w:r>
      <w:r>
        <w:rPr>
          <w:rtl/>
        </w:rPr>
        <w:t>.</w:t>
      </w:r>
    </w:p>
    <w:p w14:paraId="5706138E" w14:textId="77777777" w:rsidR="00CB0206" w:rsidRDefault="00CB0206" w:rsidP="006C46AE">
      <w:pPr>
        <w:pStyle w:val="af0"/>
        <w:rPr>
          <w:rtl/>
        </w:rPr>
      </w:pPr>
      <w:r>
        <w:rPr>
          <w:rFonts w:cs="Times New Roman" w:hint="cs"/>
          <w:rtl/>
        </w:rPr>
        <w:t>•</w:t>
      </w:r>
      <w:r>
        <w:rPr>
          <w:rtl/>
        </w:rPr>
        <w:tab/>
        <w:t>جهت ارتباط با گ</w:t>
      </w:r>
      <w:r>
        <w:rPr>
          <w:rFonts w:hint="cs"/>
          <w:rtl/>
        </w:rPr>
        <w:t>یرنده</w:t>
      </w:r>
      <w:r>
        <w:rPr>
          <w:rtl/>
        </w:rPr>
        <w:t xml:space="preserve"> و فرستند از </w:t>
      </w:r>
      <w:r>
        <w:t>Serial Port</w:t>
      </w:r>
      <w:r>
        <w:rPr>
          <w:rtl/>
        </w:rPr>
        <w:t xml:space="preserve"> استفاده شده است.</w:t>
      </w:r>
    </w:p>
    <w:p w14:paraId="1F290714" w14:textId="77777777" w:rsidR="00E07F77" w:rsidRDefault="00CB0206" w:rsidP="006C46AE">
      <w:pPr>
        <w:pStyle w:val="af0"/>
        <w:rPr>
          <w:rtl/>
        </w:rPr>
      </w:pPr>
      <w:r>
        <w:rPr>
          <w:rFonts w:hint="cs"/>
          <w:rtl/>
        </w:rPr>
        <w:t>در</w:t>
      </w:r>
      <w:r>
        <w:rPr>
          <w:rtl/>
        </w:rPr>
        <w:t xml:space="preserve"> شکل شماره 1  </w:t>
      </w:r>
      <w:r w:rsidR="001774B7">
        <w:rPr>
          <w:rFonts w:hint="cs"/>
          <w:rtl/>
        </w:rPr>
        <w:t xml:space="preserve">بلوک دیاگرام سامانه </w:t>
      </w:r>
      <w:r>
        <w:rPr>
          <w:rtl/>
        </w:rPr>
        <w:t>برقرار</w:t>
      </w:r>
      <w:r>
        <w:rPr>
          <w:rFonts w:hint="cs"/>
          <w:rtl/>
        </w:rPr>
        <w:t>ی</w:t>
      </w:r>
      <w:r>
        <w:rPr>
          <w:rtl/>
        </w:rPr>
        <w:t xml:space="preserve"> ارتباط را مشاهده م</w:t>
      </w:r>
      <w:r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کنید</w:t>
      </w:r>
      <w:r>
        <w:rPr>
          <w:rtl/>
        </w:rPr>
        <w:t>. در ا</w:t>
      </w:r>
      <w:r>
        <w:rPr>
          <w:rFonts w:hint="cs"/>
          <w:rtl/>
        </w:rPr>
        <w:t>ین</w:t>
      </w:r>
      <w:r>
        <w:rPr>
          <w:rtl/>
        </w:rPr>
        <w:t xml:space="preserve"> شکل نرم افزار بر 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t>PBX</w:t>
      </w:r>
      <w:r>
        <w:rPr>
          <w:rtl/>
        </w:rPr>
        <w:t xml:space="preserve"> نصب گرد</w:t>
      </w:r>
      <w:r>
        <w:rPr>
          <w:rFonts w:hint="cs"/>
          <w:rtl/>
        </w:rPr>
        <w:t>یده</w:t>
      </w:r>
      <w:r>
        <w:rPr>
          <w:rtl/>
        </w:rPr>
        <w:t xml:space="preserve"> است. که در ا</w:t>
      </w:r>
      <w:r>
        <w:rPr>
          <w:rFonts w:hint="cs"/>
          <w:rtl/>
        </w:rPr>
        <w:t>ین</w:t>
      </w:r>
      <w:r>
        <w:rPr>
          <w:rtl/>
        </w:rPr>
        <w:t xml:space="preserve"> نمونه از </w:t>
      </w:r>
      <w:r>
        <w:t>PBX</w:t>
      </w:r>
      <w:r>
        <w:rPr>
          <w:rtl/>
        </w:rPr>
        <w:t xml:space="preserve">  ا</w:t>
      </w:r>
      <w:r>
        <w:rPr>
          <w:rFonts w:hint="cs"/>
          <w:rtl/>
        </w:rPr>
        <w:t>ی</w:t>
      </w:r>
      <w:r>
        <w:rPr>
          <w:rtl/>
        </w:rPr>
        <w:t xml:space="preserve"> استفاده شده است که نرم افزار </w:t>
      </w:r>
      <w:r>
        <w:t>Asterisk</w:t>
      </w:r>
      <w:r>
        <w:rPr>
          <w:rtl/>
        </w:rPr>
        <w:t xml:space="preserve"> بر رو</w:t>
      </w:r>
      <w:r>
        <w:rPr>
          <w:rFonts w:hint="cs"/>
          <w:rtl/>
        </w:rPr>
        <w:t>ی</w:t>
      </w:r>
      <w:r>
        <w:rPr>
          <w:rtl/>
        </w:rPr>
        <w:t xml:space="preserve"> آن نصب گرد</w:t>
      </w:r>
      <w:r>
        <w:rPr>
          <w:rFonts w:hint="cs"/>
          <w:rtl/>
        </w:rPr>
        <w:t>یده</w:t>
      </w:r>
      <w:r>
        <w:rPr>
          <w:rtl/>
        </w:rPr>
        <w:t xml:space="preserve"> است. </w:t>
      </w:r>
    </w:p>
    <w:p w14:paraId="0401519A" w14:textId="77777777" w:rsidR="00CB0206" w:rsidRDefault="00CB0206" w:rsidP="006C46AE">
      <w:pPr>
        <w:pStyle w:val="af0"/>
      </w:pPr>
      <w:r w:rsidRPr="00791171">
        <w:object w:dxaOrig="14652" w:dyaOrig="9750" w14:anchorId="494AA9AB">
          <v:shape id="_x0000_i1026" type="#_x0000_t75" style="width:464.45pt;height:309.05pt" o:ole="">
            <v:imagedata r:id="rId8" o:title=""/>
          </v:shape>
          <o:OLEObject Type="Embed" ProgID="Visio.Drawing.15" ShapeID="_x0000_i1026" DrawAspect="Content" ObjectID="_1634814678" r:id="rId9"/>
        </w:object>
      </w:r>
    </w:p>
    <w:p w14:paraId="41A4316D" w14:textId="77777777" w:rsidR="00872746" w:rsidRPr="008817A8" w:rsidRDefault="00CB0206" w:rsidP="00CB0206">
      <w:pPr>
        <w:pStyle w:val="af1"/>
        <w:rPr>
          <w:sz w:val="20"/>
          <w:szCs w:val="22"/>
          <w:rtl/>
        </w:rPr>
      </w:pPr>
      <w:r w:rsidRPr="008817A8">
        <w:rPr>
          <w:sz w:val="20"/>
          <w:szCs w:val="22"/>
          <w:rtl/>
        </w:rPr>
        <w:lastRenderedPageBreak/>
        <w:t>تصو</w:t>
      </w:r>
      <w:r w:rsidRPr="008817A8">
        <w:rPr>
          <w:rFonts w:hint="cs"/>
          <w:sz w:val="20"/>
          <w:szCs w:val="22"/>
          <w:rtl/>
        </w:rPr>
        <w:t>ی</w:t>
      </w:r>
      <w:r w:rsidRPr="008817A8">
        <w:rPr>
          <w:rFonts w:hint="eastAsia"/>
          <w:sz w:val="20"/>
          <w:szCs w:val="22"/>
          <w:rtl/>
        </w:rPr>
        <w:t>ر</w:t>
      </w:r>
      <w:r w:rsidRPr="008817A8">
        <w:rPr>
          <w:sz w:val="20"/>
          <w:szCs w:val="22"/>
          <w:rtl/>
        </w:rPr>
        <w:t xml:space="preserve"> </w:t>
      </w:r>
      <w:r w:rsidRPr="008817A8">
        <w:rPr>
          <w:sz w:val="20"/>
          <w:szCs w:val="22"/>
          <w:rtl/>
        </w:rPr>
        <w:fldChar w:fldCharType="begin"/>
      </w:r>
      <w:r w:rsidRPr="008817A8">
        <w:rPr>
          <w:sz w:val="20"/>
          <w:szCs w:val="22"/>
          <w:rtl/>
        </w:rPr>
        <w:instrText xml:space="preserve"> </w:instrText>
      </w:r>
      <w:r w:rsidRPr="008817A8">
        <w:rPr>
          <w:sz w:val="20"/>
          <w:szCs w:val="22"/>
        </w:rPr>
        <w:instrText xml:space="preserve">SEQ </w:instrText>
      </w:r>
      <w:r w:rsidRPr="008817A8">
        <w:rPr>
          <w:sz w:val="20"/>
          <w:szCs w:val="22"/>
          <w:rtl/>
        </w:rPr>
        <w:instrText>تصو</w:instrText>
      </w:r>
      <w:r w:rsidRPr="008817A8">
        <w:rPr>
          <w:rFonts w:hint="cs"/>
          <w:sz w:val="20"/>
          <w:szCs w:val="22"/>
          <w:rtl/>
        </w:rPr>
        <w:instrText>ی</w:instrText>
      </w:r>
      <w:r w:rsidRPr="008817A8">
        <w:rPr>
          <w:rFonts w:hint="eastAsia"/>
          <w:sz w:val="20"/>
          <w:szCs w:val="22"/>
          <w:rtl/>
        </w:rPr>
        <w:instrText>ر</w:instrText>
      </w:r>
      <w:r w:rsidRPr="008817A8">
        <w:rPr>
          <w:sz w:val="20"/>
          <w:szCs w:val="22"/>
          <w:rtl/>
        </w:rPr>
        <w:instrText xml:space="preserve"> \* </w:instrText>
      </w:r>
      <w:r w:rsidRPr="008817A8">
        <w:rPr>
          <w:sz w:val="20"/>
          <w:szCs w:val="22"/>
        </w:rPr>
        <w:instrText>ARABIC</w:instrText>
      </w:r>
      <w:r w:rsidRPr="008817A8">
        <w:rPr>
          <w:sz w:val="20"/>
          <w:szCs w:val="22"/>
          <w:rtl/>
        </w:rPr>
        <w:instrText xml:space="preserve"> </w:instrText>
      </w:r>
      <w:r w:rsidRPr="008817A8">
        <w:rPr>
          <w:sz w:val="20"/>
          <w:szCs w:val="22"/>
          <w:rtl/>
        </w:rPr>
        <w:fldChar w:fldCharType="separate"/>
      </w:r>
      <w:r w:rsidRPr="008817A8">
        <w:rPr>
          <w:noProof/>
          <w:sz w:val="20"/>
          <w:szCs w:val="22"/>
          <w:rtl/>
        </w:rPr>
        <w:t>1</w:t>
      </w:r>
      <w:r w:rsidRPr="008817A8">
        <w:rPr>
          <w:sz w:val="20"/>
          <w:szCs w:val="22"/>
          <w:rtl/>
        </w:rPr>
        <w:fldChar w:fldCharType="end"/>
      </w:r>
      <w:r w:rsidRPr="008817A8">
        <w:rPr>
          <w:rFonts w:hint="cs"/>
          <w:sz w:val="20"/>
          <w:szCs w:val="22"/>
          <w:rtl/>
        </w:rPr>
        <w:t xml:space="preserve"> شماتیک نرم افزار در سامانه</w:t>
      </w:r>
    </w:p>
    <w:p w14:paraId="5308EA14" w14:textId="77777777" w:rsidR="00CB0206" w:rsidRDefault="00CB0206" w:rsidP="006C46AE">
      <w:pPr>
        <w:pStyle w:val="af0"/>
        <w:rPr>
          <w:rtl/>
        </w:rPr>
      </w:pPr>
      <w:r>
        <w:rPr>
          <w:rtl/>
        </w:rPr>
        <w:t>نرم افزار داده ها</w:t>
      </w:r>
      <w:r>
        <w:rPr>
          <w:rFonts w:hint="cs"/>
          <w:rtl/>
        </w:rPr>
        <w:t>ی</w:t>
      </w:r>
      <w:r>
        <w:rPr>
          <w:rtl/>
        </w:rPr>
        <w:t xml:space="preserve"> خود را </w:t>
      </w:r>
      <w:r w:rsidR="002A5186">
        <w:rPr>
          <w:rFonts w:hint="cs"/>
          <w:rtl/>
        </w:rPr>
        <w:t>از طریق</w:t>
      </w:r>
      <w:r>
        <w:rPr>
          <w:rtl/>
        </w:rPr>
        <w:t xml:space="preserve"> تلفن</w:t>
      </w:r>
      <w:r w:rsidR="002A5186">
        <w:rPr>
          <w:rFonts w:hint="cs"/>
          <w:rtl/>
        </w:rPr>
        <w:t xml:space="preserve"> </w:t>
      </w:r>
      <w:r w:rsidR="002A5186">
        <w:rPr>
          <w:lang w:val="en-US"/>
        </w:rPr>
        <w:t>VOIP</w:t>
      </w:r>
      <w:r>
        <w:rPr>
          <w:rtl/>
        </w:rPr>
        <w:t xml:space="preserve"> با استفاده از پروتکل </w:t>
      </w:r>
      <w:r w:rsidR="00C30146">
        <w:rPr>
          <w:rtl/>
        </w:rPr>
        <w:fldChar w:fldCharType="begin" w:fldLock="1"/>
      </w:r>
      <w:r w:rsidR="00C30146">
        <w:instrText>ADDIN CSL_CITATION {"citationItems":[{"id":"ITEM-1","itemData":{"author":[{"dropping-particle":"","family":"Donovan","given":"Steve","non-dropping-particle":"","parse-names":false,"suffix":""}],"id":"ITEM-1","issued":{"date-parts":[["2000"]]},"title":"The sip info method","type":"article-journal"},"uris":["http://www.mendeley.com/documents/?uuid=ca0eca57-f697-4bfa-8c32-d5721c12a2a9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C30146">
        <w:rPr>
          <w:rtl/>
        </w:rPr>
        <w:fldChar w:fldCharType="separate"/>
      </w:r>
      <w:r w:rsidR="00C30146" w:rsidRPr="00C30146">
        <w:rPr>
          <w:noProof/>
        </w:rPr>
        <w:t>[4]</w:t>
      </w:r>
      <w:r w:rsidR="00C30146">
        <w:rPr>
          <w:rtl/>
        </w:rPr>
        <w:fldChar w:fldCharType="end"/>
      </w:r>
      <w:r>
        <w:t>SIP</w:t>
      </w:r>
      <w:r>
        <w:rPr>
          <w:rtl/>
        </w:rPr>
        <w:t xml:space="preserve"> انتقال م</w:t>
      </w:r>
      <w:r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دهد</w:t>
      </w:r>
      <w:r>
        <w:rPr>
          <w:rtl/>
        </w:rPr>
        <w:t>. تا بتواند س</w:t>
      </w:r>
      <w:r>
        <w:rPr>
          <w:rFonts w:hint="cs"/>
          <w:rtl/>
        </w:rPr>
        <w:t>یگنال</w:t>
      </w:r>
      <w:r>
        <w:rPr>
          <w:rtl/>
        </w:rPr>
        <w:t xml:space="preserve"> تماس </w:t>
      </w:r>
      <w:r>
        <w:rPr>
          <w:rFonts w:hint="cs"/>
          <w:rtl/>
        </w:rPr>
        <w:t>یا</w:t>
      </w:r>
      <w:r>
        <w:rPr>
          <w:rtl/>
        </w:rPr>
        <w:t xml:space="preserve"> پا</w:t>
      </w:r>
      <w:r>
        <w:rPr>
          <w:rFonts w:hint="cs"/>
          <w:rtl/>
        </w:rPr>
        <w:t>یان</w:t>
      </w:r>
      <w:r>
        <w:rPr>
          <w:rtl/>
        </w:rPr>
        <w:t xml:space="preserve"> تماس را انتقال دهد و از  پروتکل </w:t>
      </w:r>
      <w:r>
        <w:t>RTP</w:t>
      </w:r>
      <w:r>
        <w:rPr>
          <w:rtl/>
        </w:rPr>
        <w:t xml:space="preserve"> جهت انتقال صوت استفاده م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د</w:t>
      </w:r>
      <w:r>
        <w:rPr>
          <w:rtl/>
        </w:rPr>
        <w:t>. در ادامه</w:t>
      </w:r>
      <w:r w:rsidR="002A5186">
        <w:rPr>
          <w:rFonts w:hint="cs"/>
          <w:rtl/>
        </w:rPr>
        <w:t>،</w:t>
      </w:r>
      <w:r>
        <w:rPr>
          <w:rtl/>
        </w:rPr>
        <w:t xml:space="preserve"> روند کار س</w:t>
      </w:r>
      <w:r>
        <w:rPr>
          <w:rFonts w:hint="cs"/>
          <w:rtl/>
        </w:rPr>
        <w:t>یستم</w:t>
      </w:r>
      <w:r>
        <w:rPr>
          <w:rtl/>
        </w:rPr>
        <w:t xml:space="preserve"> و تعامل نرم افزار با کاربر </w:t>
      </w:r>
      <w:r w:rsidR="002A5186">
        <w:rPr>
          <w:rFonts w:hint="cs"/>
          <w:rtl/>
        </w:rPr>
        <w:t>مورد</w:t>
      </w:r>
      <w:r>
        <w:rPr>
          <w:rtl/>
        </w:rPr>
        <w:t xml:space="preserve"> </w:t>
      </w:r>
      <w:r w:rsidR="002A5186">
        <w:rPr>
          <w:rFonts w:hint="cs"/>
          <w:rtl/>
        </w:rPr>
        <w:t>بررسی</w:t>
      </w:r>
      <w:r>
        <w:rPr>
          <w:rtl/>
        </w:rPr>
        <w:t xml:space="preserve"> </w:t>
      </w:r>
      <w:r w:rsidR="002A5186">
        <w:rPr>
          <w:rFonts w:hint="cs"/>
          <w:rtl/>
        </w:rPr>
        <w:t>قرار می</w:t>
      </w:r>
      <w:r w:rsidR="002A5186">
        <w:rPr>
          <w:rtl/>
        </w:rPr>
        <w:softHyphen/>
      </w:r>
      <w:r w:rsidR="002A5186">
        <w:rPr>
          <w:rFonts w:hint="cs"/>
          <w:rtl/>
        </w:rPr>
        <w:t>گیرد</w:t>
      </w:r>
      <w:r>
        <w:rPr>
          <w:rtl/>
        </w:rPr>
        <w:t>:</w:t>
      </w:r>
    </w:p>
    <w:p w14:paraId="1808E60C" w14:textId="77777777" w:rsidR="00CB0206" w:rsidRDefault="00CB0206" w:rsidP="006C46AE">
      <w:pPr>
        <w:pStyle w:val="af0"/>
        <w:rPr>
          <w:rtl/>
        </w:rPr>
      </w:pPr>
      <w:r>
        <w:rPr>
          <w:rtl/>
        </w:rPr>
        <w:t>1-</w:t>
      </w:r>
      <w:r>
        <w:rPr>
          <w:rtl/>
        </w:rPr>
        <w:tab/>
        <w:t>کاربر گوش</w:t>
      </w:r>
      <w:r>
        <w:rPr>
          <w:rFonts w:hint="cs"/>
          <w:rtl/>
        </w:rPr>
        <w:t>ی</w:t>
      </w:r>
      <w:r>
        <w:rPr>
          <w:rtl/>
        </w:rPr>
        <w:t xml:space="preserve"> را برداشته و برا</w:t>
      </w:r>
      <w:r>
        <w:rPr>
          <w:rFonts w:hint="cs"/>
          <w:rtl/>
        </w:rPr>
        <w:t>ی</w:t>
      </w:r>
      <w:r>
        <w:rPr>
          <w:rtl/>
        </w:rPr>
        <w:t xml:space="preserve"> مثال داخل</w:t>
      </w:r>
      <w:r>
        <w:rPr>
          <w:rFonts w:hint="cs"/>
          <w:rtl/>
        </w:rPr>
        <w:t>ی</w:t>
      </w:r>
      <w:r>
        <w:rPr>
          <w:rtl/>
        </w:rPr>
        <w:t xml:space="preserve"> 100 را شماره گ</w:t>
      </w:r>
      <w:r>
        <w:rPr>
          <w:rFonts w:hint="cs"/>
          <w:rtl/>
        </w:rPr>
        <w:t>یر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، </w:t>
      </w:r>
    </w:p>
    <w:p w14:paraId="286E199A" w14:textId="77777777" w:rsidR="00CB0206" w:rsidRDefault="00CB0206" w:rsidP="006C46AE">
      <w:pPr>
        <w:pStyle w:val="af0"/>
        <w:rPr>
          <w:rtl/>
        </w:rPr>
      </w:pPr>
      <w:r>
        <w:rPr>
          <w:rtl/>
        </w:rPr>
        <w:t>2-</w:t>
      </w:r>
      <w:r>
        <w:rPr>
          <w:rtl/>
        </w:rPr>
        <w:tab/>
        <w:t>نرم افزار داده س</w:t>
      </w:r>
      <w:r>
        <w:rPr>
          <w:rFonts w:hint="cs"/>
          <w:rtl/>
        </w:rPr>
        <w:t>یگنالینگ</w:t>
      </w:r>
      <w:r>
        <w:rPr>
          <w:rtl/>
        </w:rPr>
        <w:t xml:space="preserve"> توسط پروتکل </w:t>
      </w:r>
      <w:r>
        <w:t>SIP</w:t>
      </w:r>
      <w:r>
        <w:rPr>
          <w:rtl/>
        </w:rPr>
        <w:t xml:space="preserve"> را در</w:t>
      </w:r>
      <w:r>
        <w:rPr>
          <w:rFonts w:hint="cs"/>
          <w:rtl/>
        </w:rPr>
        <w:t>یافت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کند</w:t>
      </w:r>
      <w:r>
        <w:rPr>
          <w:rtl/>
        </w:rPr>
        <w:t xml:space="preserve"> که در ا</w:t>
      </w:r>
      <w:r>
        <w:rPr>
          <w:rFonts w:hint="cs"/>
          <w:rtl/>
        </w:rPr>
        <w:t>ین</w:t>
      </w:r>
      <w:r>
        <w:rPr>
          <w:rtl/>
        </w:rPr>
        <w:t xml:space="preserve"> بسته کاملا مشخص م</w:t>
      </w:r>
      <w:r>
        <w:rPr>
          <w:rFonts w:hint="cs"/>
          <w:rtl/>
        </w:rPr>
        <w:t>ی</w:t>
      </w:r>
      <w:r>
        <w:rPr>
          <w:rtl/>
        </w:rPr>
        <w:t xml:space="preserve"> باشد که کاربر با چه داخل</w:t>
      </w:r>
      <w:r>
        <w:rPr>
          <w:rFonts w:hint="cs"/>
          <w:rtl/>
        </w:rPr>
        <w:t>ی</w:t>
      </w:r>
      <w:r>
        <w:rPr>
          <w:rtl/>
        </w:rPr>
        <w:t xml:space="preserve"> و چه کاربر</w:t>
      </w:r>
      <w:r>
        <w:rPr>
          <w:rFonts w:hint="cs"/>
          <w:rtl/>
        </w:rPr>
        <w:t>ی</w:t>
      </w:r>
      <w:r>
        <w:rPr>
          <w:rtl/>
        </w:rPr>
        <w:t xml:space="preserve"> قصد تماس دارد. درصورت</w:t>
      </w:r>
      <w:r>
        <w:rPr>
          <w:rFonts w:hint="cs"/>
          <w:rtl/>
        </w:rPr>
        <w:t>ی</w:t>
      </w:r>
      <w:r>
        <w:rPr>
          <w:rtl/>
        </w:rPr>
        <w:t xml:space="preserve"> که کاربر شماره داخل</w:t>
      </w:r>
      <w:r>
        <w:rPr>
          <w:rFonts w:hint="cs"/>
          <w:rtl/>
        </w:rPr>
        <w:t>ی</w:t>
      </w:r>
      <w:r>
        <w:rPr>
          <w:rtl/>
        </w:rPr>
        <w:t xml:space="preserve"> اشتباه را وارد نما</w:t>
      </w:r>
      <w:r>
        <w:rPr>
          <w:rFonts w:hint="cs"/>
          <w:rtl/>
        </w:rPr>
        <w:t>ید</w:t>
      </w:r>
      <w:r>
        <w:rPr>
          <w:rtl/>
        </w:rPr>
        <w:t xml:space="preserve"> چند بوق ممتد و را</w:t>
      </w:r>
      <w:r>
        <w:rPr>
          <w:rFonts w:hint="cs"/>
          <w:rtl/>
        </w:rPr>
        <w:t>یج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کاربر پخش م</w:t>
      </w:r>
      <w:r>
        <w:rPr>
          <w:rFonts w:hint="cs"/>
          <w:rtl/>
        </w:rPr>
        <w:t>ی</w:t>
      </w:r>
      <w:r>
        <w:rPr>
          <w:rtl/>
        </w:rPr>
        <w:t xml:space="preserve"> گردد و تماس قطع م</w:t>
      </w:r>
      <w:r>
        <w:rPr>
          <w:rFonts w:hint="cs"/>
          <w:rtl/>
        </w:rPr>
        <w:t>ی</w:t>
      </w:r>
      <w:r>
        <w:rPr>
          <w:rtl/>
        </w:rPr>
        <w:t xml:space="preserve"> گردد و کاربر را متوجه اشتباه م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د</w:t>
      </w:r>
      <w:r>
        <w:rPr>
          <w:rtl/>
        </w:rPr>
        <w:t xml:space="preserve">. </w:t>
      </w:r>
    </w:p>
    <w:p w14:paraId="22D8E81D" w14:textId="77777777" w:rsidR="00CB0206" w:rsidRDefault="00CB0206" w:rsidP="006C46AE">
      <w:pPr>
        <w:pStyle w:val="af0"/>
        <w:rPr>
          <w:rtl/>
        </w:rPr>
      </w:pPr>
      <w:r>
        <w:rPr>
          <w:rtl/>
        </w:rPr>
        <w:t>3-</w:t>
      </w:r>
      <w:r>
        <w:rPr>
          <w:rtl/>
        </w:rPr>
        <w:tab/>
        <w:t>اطلاعات س</w:t>
      </w:r>
      <w:r>
        <w:rPr>
          <w:rFonts w:hint="cs"/>
          <w:rtl/>
        </w:rPr>
        <w:t>یگنالینگ</w:t>
      </w:r>
      <w:r>
        <w:rPr>
          <w:rtl/>
        </w:rPr>
        <w:t xml:space="preserve"> که توسط پروتکل </w:t>
      </w:r>
      <w:r>
        <w:t>SIP</w:t>
      </w:r>
      <w:r>
        <w:rPr>
          <w:rtl/>
        </w:rPr>
        <w:t xml:space="preserve"> در</w:t>
      </w:r>
      <w:r>
        <w:rPr>
          <w:rFonts w:hint="cs"/>
          <w:rtl/>
        </w:rPr>
        <w:t>یافت</w:t>
      </w:r>
      <w:r>
        <w:rPr>
          <w:rtl/>
        </w:rPr>
        <w:t xml:space="preserve"> نموده بود را با حجم کمتر</w:t>
      </w:r>
      <w:r>
        <w:rPr>
          <w:rFonts w:hint="cs"/>
          <w:rtl/>
        </w:rPr>
        <w:t>ی</w:t>
      </w:r>
      <w:r>
        <w:rPr>
          <w:rtl/>
        </w:rPr>
        <w:t xml:space="preserve"> به ا</w:t>
      </w:r>
      <w:r>
        <w:rPr>
          <w:rFonts w:hint="cs"/>
          <w:rtl/>
        </w:rPr>
        <w:t>یستگاه</w:t>
      </w:r>
      <w:r>
        <w:rPr>
          <w:rtl/>
        </w:rPr>
        <w:t xml:space="preserve"> متناظر جهت زنگ خوردن تلفن ارسال م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د</w:t>
      </w:r>
      <w:r>
        <w:rPr>
          <w:rtl/>
        </w:rPr>
        <w:t>.</w:t>
      </w:r>
    </w:p>
    <w:p w14:paraId="764D58BA" w14:textId="77777777" w:rsidR="00CB0206" w:rsidRDefault="00CB0206" w:rsidP="006C46AE">
      <w:pPr>
        <w:pStyle w:val="af0"/>
        <w:rPr>
          <w:rtl/>
        </w:rPr>
      </w:pPr>
      <w:r>
        <w:rPr>
          <w:rtl/>
        </w:rPr>
        <w:t>4-</w:t>
      </w:r>
      <w:r>
        <w:rPr>
          <w:rtl/>
        </w:rPr>
        <w:tab/>
        <w:t>ا</w:t>
      </w:r>
      <w:r>
        <w:rPr>
          <w:rFonts w:hint="cs"/>
          <w:rtl/>
        </w:rPr>
        <w:t>یستگاه</w:t>
      </w:r>
      <w:r>
        <w:rPr>
          <w:rtl/>
        </w:rPr>
        <w:t xml:space="preserve"> دوم پس از در</w:t>
      </w:r>
      <w:r>
        <w:rPr>
          <w:rFonts w:hint="cs"/>
          <w:rtl/>
        </w:rPr>
        <w:t>یافت</w:t>
      </w:r>
      <w:r>
        <w:rPr>
          <w:rtl/>
        </w:rPr>
        <w:t xml:space="preserve"> ا</w:t>
      </w:r>
      <w:r>
        <w:rPr>
          <w:rFonts w:hint="cs"/>
          <w:rtl/>
        </w:rPr>
        <w:t>ین</w:t>
      </w:r>
      <w:r>
        <w:rPr>
          <w:rtl/>
        </w:rPr>
        <w:t xml:space="preserve"> اطلاعات توسط پروتکل </w:t>
      </w:r>
      <w:r>
        <w:t>SIP</w:t>
      </w:r>
      <w:r>
        <w:rPr>
          <w:rtl/>
        </w:rPr>
        <w:t>، بسته 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t>SIP</w:t>
      </w:r>
      <w:r>
        <w:rPr>
          <w:rtl/>
        </w:rPr>
        <w:t xml:space="preserve"> مورد ن</w:t>
      </w:r>
      <w:r>
        <w:rPr>
          <w:rFonts w:hint="cs"/>
          <w:rtl/>
        </w:rPr>
        <w:t>یاز</w:t>
      </w:r>
      <w:r>
        <w:rPr>
          <w:rtl/>
        </w:rPr>
        <w:t xml:space="preserve"> جهت زنگ خوردن تلفن را ارسال م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د</w:t>
      </w:r>
      <w:r>
        <w:rPr>
          <w:rtl/>
        </w:rPr>
        <w:t xml:space="preserve"> و تلفن پس از در</w:t>
      </w:r>
      <w:r>
        <w:rPr>
          <w:rFonts w:hint="cs"/>
          <w:rtl/>
        </w:rPr>
        <w:t>یافت</w:t>
      </w:r>
      <w:r>
        <w:rPr>
          <w:rtl/>
        </w:rPr>
        <w:t xml:space="preserve"> ا</w:t>
      </w:r>
      <w:r>
        <w:rPr>
          <w:rFonts w:hint="cs"/>
          <w:rtl/>
        </w:rPr>
        <w:t>ین</w:t>
      </w:r>
      <w:r>
        <w:rPr>
          <w:rtl/>
        </w:rPr>
        <w:t xml:space="preserve"> بسته ها شروع به زنگ خوردن م</w:t>
      </w:r>
      <w:r>
        <w:rPr>
          <w:rFonts w:hint="cs"/>
          <w:rtl/>
        </w:rPr>
        <w:t>ی</w:t>
      </w:r>
      <w:r>
        <w:rPr>
          <w:rtl/>
        </w:rPr>
        <w:t xml:space="preserve"> کند. </w:t>
      </w:r>
    </w:p>
    <w:p w14:paraId="1051E09E" w14:textId="77777777" w:rsidR="00CB0206" w:rsidRDefault="00CB0206" w:rsidP="006C46AE">
      <w:pPr>
        <w:pStyle w:val="af0"/>
        <w:rPr>
          <w:rtl/>
        </w:rPr>
      </w:pPr>
      <w:r>
        <w:rPr>
          <w:rtl/>
        </w:rPr>
        <w:t>5-</w:t>
      </w:r>
      <w:r>
        <w:rPr>
          <w:rtl/>
        </w:rPr>
        <w:tab/>
        <w:t>در فاصله زمان</w:t>
      </w:r>
      <w:r>
        <w:rPr>
          <w:rFonts w:hint="cs"/>
          <w:rtl/>
        </w:rPr>
        <w:t>ی</w:t>
      </w:r>
      <w:r>
        <w:rPr>
          <w:rtl/>
        </w:rPr>
        <w:t xml:space="preserve"> که نرم افزار به ا</w:t>
      </w:r>
      <w:r>
        <w:rPr>
          <w:rFonts w:hint="cs"/>
          <w:rtl/>
        </w:rPr>
        <w:t>یستگاه</w:t>
      </w:r>
      <w:r>
        <w:rPr>
          <w:rtl/>
        </w:rPr>
        <w:t xml:space="preserve"> دوم س</w:t>
      </w:r>
      <w:r>
        <w:rPr>
          <w:rFonts w:hint="cs"/>
          <w:rtl/>
        </w:rPr>
        <w:t>یگنال</w:t>
      </w:r>
      <w:r>
        <w:rPr>
          <w:rtl/>
        </w:rPr>
        <w:t xml:space="preserve"> زنگ خوردن را ارسال م</w:t>
      </w:r>
      <w:r>
        <w:rPr>
          <w:rFonts w:hint="cs"/>
          <w:rtl/>
        </w:rPr>
        <w:t>ی</w:t>
      </w:r>
      <w:r>
        <w:rPr>
          <w:rtl/>
        </w:rPr>
        <w:t xml:space="preserve"> نما</w:t>
      </w:r>
      <w:r>
        <w:rPr>
          <w:rFonts w:hint="cs"/>
          <w:rtl/>
        </w:rPr>
        <w:t>ید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کاربر </w:t>
      </w:r>
      <w:r>
        <w:rPr>
          <w:rFonts w:hint="cs"/>
          <w:rtl/>
        </w:rPr>
        <w:t>یک</w:t>
      </w:r>
      <w:r>
        <w:rPr>
          <w:rtl/>
        </w:rPr>
        <w:t xml:space="preserve"> آهنگ پ</w:t>
      </w:r>
      <w:r>
        <w:rPr>
          <w:rFonts w:hint="cs"/>
          <w:rtl/>
        </w:rPr>
        <w:t>یشواز</w:t>
      </w:r>
      <w:r w:rsidR="006E01C2">
        <w:rPr>
          <w:lang w:val="en-US"/>
        </w:rPr>
        <w:t>(</w:t>
      </w:r>
      <w:proofErr w:type="spellStart"/>
      <w:r w:rsidR="006E01C2">
        <w:t>MusicOnHold</w:t>
      </w:r>
      <w:proofErr w:type="spellEnd"/>
      <w:r w:rsidR="006E01C2">
        <w:t>)</w:t>
      </w:r>
      <w:r w:rsidR="006E01C2">
        <w:rPr>
          <w:lang w:val="en-US"/>
        </w:rPr>
        <w:t xml:space="preserve"> </w:t>
      </w:r>
      <w:r w:rsidR="006E01C2">
        <w:rPr>
          <w:rFonts w:hint="cs"/>
          <w:rtl/>
          <w:lang w:val="en-US"/>
        </w:rPr>
        <w:t xml:space="preserve"> </w:t>
      </w:r>
      <w:r>
        <w:rPr>
          <w:rtl/>
        </w:rPr>
        <w:t>جهت انتظار، پخش م</w:t>
      </w:r>
      <w:r>
        <w:rPr>
          <w:rFonts w:hint="cs"/>
          <w:rtl/>
        </w:rPr>
        <w:t>ی</w:t>
      </w:r>
      <w:r>
        <w:rPr>
          <w:rtl/>
        </w:rPr>
        <w:t xml:space="preserve"> گردد. </w:t>
      </w:r>
    </w:p>
    <w:p w14:paraId="3022C96B" w14:textId="77777777" w:rsidR="00CB0206" w:rsidRDefault="00CB0206" w:rsidP="006C46AE">
      <w:pPr>
        <w:pStyle w:val="af0"/>
        <w:rPr>
          <w:rtl/>
        </w:rPr>
      </w:pPr>
      <w:r>
        <w:rPr>
          <w:rtl/>
        </w:rPr>
        <w:t>6-</w:t>
      </w:r>
      <w:r>
        <w:rPr>
          <w:rtl/>
        </w:rPr>
        <w:tab/>
        <w:t>پس از ا</w:t>
      </w:r>
      <w:r>
        <w:rPr>
          <w:rFonts w:hint="cs"/>
          <w:rtl/>
        </w:rPr>
        <w:t>ینکه</w:t>
      </w:r>
      <w:r>
        <w:rPr>
          <w:rtl/>
        </w:rPr>
        <w:t xml:space="preserve"> کاربر در ا</w:t>
      </w:r>
      <w:r>
        <w:rPr>
          <w:rFonts w:hint="cs"/>
          <w:rtl/>
        </w:rPr>
        <w:t>یستگاه</w:t>
      </w:r>
      <w:r>
        <w:rPr>
          <w:rtl/>
        </w:rPr>
        <w:t xml:space="preserve"> دوم گوش</w:t>
      </w:r>
      <w:r>
        <w:rPr>
          <w:rFonts w:hint="cs"/>
          <w:rtl/>
        </w:rPr>
        <w:t>ی</w:t>
      </w:r>
      <w:r>
        <w:rPr>
          <w:rtl/>
        </w:rPr>
        <w:t xml:space="preserve"> را جهت پاسخگو</w:t>
      </w:r>
      <w:r>
        <w:rPr>
          <w:rFonts w:hint="cs"/>
          <w:rtl/>
        </w:rPr>
        <w:t>یی</w:t>
      </w:r>
      <w:r>
        <w:rPr>
          <w:rtl/>
        </w:rPr>
        <w:t xml:space="preserve"> بر م</w:t>
      </w:r>
      <w:r>
        <w:rPr>
          <w:rFonts w:hint="cs"/>
          <w:rtl/>
        </w:rPr>
        <w:t>یدارد</w:t>
      </w:r>
      <w:r>
        <w:rPr>
          <w:rtl/>
        </w:rPr>
        <w:t xml:space="preserve"> </w:t>
      </w:r>
      <w:r w:rsidR="00FC6134">
        <w:rPr>
          <w:rFonts w:hint="cs"/>
          <w:rtl/>
        </w:rPr>
        <w:t>آهنگ پیشواز</w:t>
      </w:r>
      <w:r>
        <w:rPr>
          <w:rtl/>
        </w:rPr>
        <w:t xml:space="preserve"> قطع </w:t>
      </w:r>
      <w:r w:rsidR="00FC6134">
        <w:rPr>
          <w:rFonts w:hint="cs"/>
          <w:rtl/>
        </w:rPr>
        <w:t xml:space="preserve">شده </w:t>
      </w:r>
      <w:r>
        <w:rPr>
          <w:rtl/>
        </w:rPr>
        <w:t>و اطلاعات صوت از ا</w:t>
      </w:r>
      <w:r>
        <w:rPr>
          <w:rFonts w:hint="cs"/>
          <w:rtl/>
        </w:rPr>
        <w:t>یستگاه</w:t>
      </w:r>
      <w:r>
        <w:rPr>
          <w:rtl/>
        </w:rPr>
        <w:t xml:space="preserve"> اول به ا</w:t>
      </w:r>
      <w:r>
        <w:rPr>
          <w:rFonts w:hint="cs"/>
          <w:rtl/>
        </w:rPr>
        <w:t>یستگاه</w:t>
      </w:r>
      <w:r>
        <w:rPr>
          <w:rtl/>
        </w:rPr>
        <w:t xml:space="preserve"> دوم و برعکس ارسال م</w:t>
      </w:r>
      <w:r>
        <w:rPr>
          <w:rFonts w:hint="cs"/>
          <w:rtl/>
        </w:rPr>
        <w:t>ی</w:t>
      </w:r>
      <w:r w:rsidR="00DB660E">
        <w:rPr>
          <w:rFonts w:ascii="Cambria" w:hAnsi="Cambria" w:cs="Times New Roman" w:hint="cs"/>
          <w:rtl/>
        </w:rPr>
        <w:t>‌‌</w:t>
      </w:r>
      <w:r>
        <w:rPr>
          <w:rFonts w:hint="cs"/>
          <w:rtl/>
        </w:rPr>
        <w:t>گردد</w:t>
      </w:r>
      <w:r>
        <w:rPr>
          <w:rtl/>
        </w:rPr>
        <w:t xml:space="preserve">. </w:t>
      </w:r>
    </w:p>
    <w:p w14:paraId="4195D44E" w14:textId="77777777" w:rsidR="00CB0206" w:rsidRDefault="00CB0206" w:rsidP="006C46AE">
      <w:pPr>
        <w:pStyle w:val="af0"/>
        <w:rPr>
          <w:rtl/>
        </w:rPr>
      </w:pPr>
      <w:r>
        <w:rPr>
          <w:rFonts w:hint="cs"/>
          <w:rtl/>
        </w:rPr>
        <w:t>همانطور</w:t>
      </w:r>
      <w:r>
        <w:rPr>
          <w:rtl/>
        </w:rPr>
        <w:t xml:space="preserve"> که گفته شد اطلاعات صوت در بستر </w:t>
      </w:r>
      <w:r>
        <w:t>VOIP</w:t>
      </w:r>
      <w:r>
        <w:rPr>
          <w:rtl/>
        </w:rPr>
        <w:t xml:space="preserve"> بصورت پ</w:t>
      </w:r>
      <w:r>
        <w:rPr>
          <w:rFonts w:hint="cs"/>
          <w:rtl/>
        </w:rPr>
        <w:t>یش</w:t>
      </w:r>
      <w:r>
        <w:rPr>
          <w:rtl/>
        </w:rPr>
        <w:t xml:space="preserve"> فرض با استفاده از پروتکل </w:t>
      </w:r>
      <w:r>
        <w:t>RTP</w:t>
      </w:r>
      <w:r w:rsidR="00C30146">
        <w:fldChar w:fldCharType="begin" w:fldLock="1"/>
      </w:r>
      <w:r w:rsidR="00C30146">
        <w:instrText>ADDIN CSL_CITATION {"citationItems":[{"id":"ITEM-1","itemData":{"author":[{"dropping-particle":"","family":"Jacobson","given":"Van","non-dropping-particle":"","parse-names":false,"suffix":""},{"dropping-particle":"","family":"Frederick","given":"Ron","non-dropping-particle":"","parse-names":false,"suffix":""},{"dropping-particle":"","family":"Casner","given":"Steve","non-dropping-particle":"","parse-names":false,"suffix":""},{"dropping-particle":"","family":"Schulzrinne","given":"H","non-dropping-particle":"","parse-names":false,"suffix":""}],"id":"ITEM-1","issued":{"date-parts":[["2003"]]},"title":"RTP: A transport protocol for real-time applications","type":"article-journal"},"uris":["http://www.mendeley.com/documents/?uuid=43e670b9-437f-483a-a05d-dff6237d3f0d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C30146">
        <w:fldChar w:fldCharType="separate"/>
      </w:r>
      <w:r w:rsidR="00C30146" w:rsidRPr="00C30146">
        <w:rPr>
          <w:noProof/>
        </w:rPr>
        <w:t>[5]</w:t>
      </w:r>
      <w:r w:rsidR="00C30146">
        <w:fldChar w:fldCharType="end"/>
      </w:r>
      <w:r>
        <w:rPr>
          <w:rtl/>
        </w:rPr>
        <w:t xml:space="preserve"> انتقال پ</w:t>
      </w:r>
      <w:r>
        <w:rPr>
          <w:rFonts w:hint="cs"/>
          <w:rtl/>
        </w:rPr>
        <w:t>یدا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، اما اگر نرم افزار بخواهد اطلاعات صوت که بصورت کدک </w:t>
      </w:r>
      <w:r>
        <w:t>G729</w:t>
      </w:r>
      <w:r>
        <w:rPr>
          <w:rtl/>
        </w:rPr>
        <w:t xml:space="preserve"> در</w:t>
      </w:r>
      <w:r>
        <w:rPr>
          <w:rFonts w:hint="cs"/>
          <w:rtl/>
        </w:rPr>
        <w:t>یافت</w:t>
      </w:r>
      <w:r>
        <w:rPr>
          <w:rtl/>
        </w:rPr>
        <w:t xml:space="preserve"> م</w:t>
      </w:r>
      <w:r>
        <w:rPr>
          <w:rFonts w:hint="cs"/>
          <w:rtl/>
        </w:rPr>
        <w:t>یکند</w:t>
      </w:r>
      <w:r>
        <w:rPr>
          <w:rtl/>
        </w:rPr>
        <w:t xml:space="preserve"> را ب</w:t>
      </w:r>
      <w:r w:rsidR="00FC6134">
        <w:rPr>
          <w:rFonts w:hint="cs"/>
          <w:rtl/>
        </w:rPr>
        <w:t>ه</w:t>
      </w:r>
      <w:r>
        <w:rPr>
          <w:rtl/>
        </w:rPr>
        <w:t xml:space="preserve"> ا</w:t>
      </w:r>
      <w:r>
        <w:rPr>
          <w:rFonts w:hint="cs"/>
          <w:rtl/>
        </w:rPr>
        <w:t>یستگاه</w:t>
      </w:r>
      <w:r>
        <w:rPr>
          <w:rtl/>
        </w:rPr>
        <w:t xml:space="preserve"> دوم انتقال دهد به همان اندازه ا</w:t>
      </w:r>
      <w:r>
        <w:rPr>
          <w:rFonts w:hint="cs"/>
          <w:rtl/>
        </w:rPr>
        <w:t>ی</w:t>
      </w:r>
      <w:r>
        <w:rPr>
          <w:rtl/>
        </w:rPr>
        <w:t xml:space="preserve"> که در جدول شماره 1 اشاره شده است از په</w:t>
      </w:r>
      <w:r>
        <w:rPr>
          <w:rFonts w:hint="cs"/>
          <w:rtl/>
        </w:rPr>
        <w:t>نای</w:t>
      </w:r>
      <w:r>
        <w:rPr>
          <w:rtl/>
        </w:rPr>
        <w:t xml:space="preserve"> باند استفاده خواهد کرد به هم</w:t>
      </w:r>
      <w:r>
        <w:rPr>
          <w:rFonts w:hint="cs"/>
          <w:rtl/>
        </w:rPr>
        <w:t>ین</w:t>
      </w:r>
      <w:r>
        <w:rPr>
          <w:rtl/>
        </w:rPr>
        <w:t xml:space="preserve"> دل</w:t>
      </w:r>
      <w:r>
        <w:rPr>
          <w:rFonts w:hint="cs"/>
          <w:rtl/>
        </w:rPr>
        <w:t>یل</w:t>
      </w:r>
      <w:r>
        <w:rPr>
          <w:rtl/>
        </w:rPr>
        <w:t xml:space="preserve"> نرم افزار داده ها</w:t>
      </w:r>
      <w:r>
        <w:rPr>
          <w:rFonts w:hint="cs"/>
          <w:rtl/>
        </w:rPr>
        <w:t>ی</w:t>
      </w:r>
      <w:r>
        <w:rPr>
          <w:rtl/>
        </w:rPr>
        <w:t xml:space="preserve"> اضاف</w:t>
      </w:r>
      <w:r>
        <w:rPr>
          <w:rFonts w:hint="cs"/>
          <w:rtl/>
        </w:rPr>
        <w:t>ی</w:t>
      </w:r>
      <w:r>
        <w:rPr>
          <w:rtl/>
        </w:rPr>
        <w:t xml:space="preserve"> از بسته را برداشته و با قراردادن حدودا 5 با</w:t>
      </w:r>
      <w:r>
        <w:rPr>
          <w:rFonts w:hint="cs"/>
          <w:rtl/>
        </w:rPr>
        <w:t>یت</w:t>
      </w:r>
      <w:r>
        <w:rPr>
          <w:rtl/>
        </w:rPr>
        <w:t xml:space="preserve"> به ابتدا</w:t>
      </w:r>
      <w:r>
        <w:rPr>
          <w:rFonts w:hint="cs"/>
          <w:rtl/>
        </w:rPr>
        <w:t>ی</w:t>
      </w:r>
      <w:r>
        <w:rPr>
          <w:rtl/>
        </w:rPr>
        <w:t xml:space="preserve"> بسته صوت را به ا</w:t>
      </w:r>
      <w:r>
        <w:rPr>
          <w:rFonts w:hint="cs"/>
          <w:rtl/>
        </w:rPr>
        <w:t>یستگاه</w:t>
      </w:r>
      <w:r>
        <w:rPr>
          <w:rtl/>
        </w:rPr>
        <w:t xml:space="preserve"> دوم انتقال م</w:t>
      </w:r>
      <w:r>
        <w:rPr>
          <w:rFonts w:hint="cs"/>
          <w:rtl/>
        </w:rPr>
        <w:t>ی</w:t>
      </w:r>
      <w:r>
        <w:rPr>
          <w:rtl/>
        </w:rPr>
        <w:t xml:space="preserve"> دهد که با ا</w:t>
      </w:r>
      <w:r>
        <w:rPr>
          <w:rFonts w:hint="cs"/>
          <w:rtl/>
        </w:rPr>
        <w:t>ین</w:t>
      </w:r>
      <w:r>
        <w:rPr>
          <w:rtl/>
        </w:rPr>
        <w:t xml:space="preserve"> روش پهنا</w:t>
      </w:r>
      <w:r>
        <w:rPr>
          <w:rFonts w:hint="cs"/>
          <w:rtl/>
        </w:rPr>
        <w:t>ی</w:t>
      </w:r>
      <w:r>
        <w:rPr>
          <w:rtl/>
        </w:rPr>
        <w:t xml:space="preserve"> باند حدودا 8.3 ک</w:t>
      </w:r>
      <w:r>
        <w:rPr>
          <w:rFonts w:hint="cs"/>
          <w:rtl/>
        </w:rPr>
        <w:t>یلوبیت</w:t>
      </w:r>
      <w:r>
        <w:rPr>
          <w:rtl/>
        </w:rPr>
        <w:t xml:space="preserve"> بر ثان</w:t>
      </w:r>
      <w:r>
        <w:rPr>
          <w:rFonts w:hint="cs"/>
          <w:rtl/>
        </w:rPr>
        <w:t>یه</w:t>
      </w:r>
      <w:r>
        <w:rPr>
          <w:rtl/>
        </w:rPr>
        <w:t xml:space="preserve"> مشغول م</w:t>
      </w:r>
      <w:r>
        <w:rPr>
          <w:rFonts w:hint="cs"/>
          <w:rtl/>
        </w:rPr>
        <w:t>ی</w:t>
      </w:r>
      <w:r>
        <w:rPr>
          <w:rtl/>
        </w:rPr>
        <w:t xml:space="preserve"> شود که بس</w:t>
      </w:r>
      <w:r>
        <w:rPr>
          <w:rFonts w:hint="cs"/>
          <w:rtl/>
        </w:rPr>
        <w:t>یار</w:t>
      </w:r>
      <w:r>
        <w:rPr>
          <w:rtl/>
        </w:rPr>
        <w:t xml:space="preserve"> به</w:t>
      </w:r>
      <w:r>
        <w:rPr>
          <w:rFonts w:hint="cs"/>
          <w:rtl/>
        </w:rPr>
        <w:t>ینه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باشد.</w:t>
      </w:r>
    </w:p>
    <w:p w14:paraId="2BFE8449" w14:textId="77777777" w:rsidR="00E16364" w:rsidRDefault="00E16364" w:rsidP="006C46AE">
      <w:pPr>
        <w:pStyle w:val="af0"/>
        <w:rPr>
          <w:rtl/>
        </w:rPr>
      </w:pPr>
    </w:p>
    <w:p w14:paraId="5E25B717" w14:textId="77777777" w:rsidR="00A74556" w:rsidRDefault="00A74556" w:rsidP="00F137C0">
      <w:pPr>
        <w:pStyle w:val="Heading2"/>
        <w:keepNext w:val="0"/>
        <w:jc w:val="left"/>
        <w:rPr>
          <w:rFonts w:cs="B Nazanin"/>
          <w:b/>
          <w:bCs/>
          <w:sz w:val="24"/>
          <w:szCs w:val="24"/>
          <w:rtl/>
        </w:rPr>
      </w:pPr>
      <w:bookmarkStart w:id="4" w:name="_Toc376182827"/>
      <w:bookmarkStart w:id="5" w:name="_Toc376183015"/>
      <w:bookmarkEnd w:id="4"/>
      <w:bookmarkEnd w:id="5"/>
      <w:r>
        <w:rPr>
          <w:rFonts w:cs="B Nazanin" w:hint="cs"/>
          <w:b/>
          <w:bCs/>
          <w:sz w:val="24"/>
          <w:szCs w:val="24"/>
          <w:rtl/>
        </w:rPr>
        <w:t>روش ارزیابی</w:t>
      </w:r>
    </w:p>
    <w:p w14:paraId="720754FD" w14:textId="7E8309C2" w:rsidR="006D7B8F" w:rsidRDefault="007F774B" w:rsidP="00E30B98">
      <w:pPr>
        <w:ind w:firstLine="284"/>
        <w:rPr>
          <w:rFonts w:eastAsia="Times New Roman" w:cs="B Nazanin"/>
          <w:sz w:val="24"/>
          <w:szCs w:val="24"/>
          <w:rtl/>
          <w:lang w:eastAsia="x-none" w:bidi="fa-IR"/>
        </w:rPr>
      </w:pPr>
      <w:r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برای ارزیابی این نرم افزار در کنار روش های تست </w:t>
      </w:r>
      <w:r w:rsidR="006C1D2F">
        <w:rPr>
          <w:rFonts w:eastAsia="Times New Roman" w:cs="B Nazanin" w:hint="cs"/>
          <w:sz w:val="24"/>
          <w:szCs w:val="24"/>
          <w:rtl/>
          <w:lang w:eastAsia="x-none" w:bidi="fa-IR"/>
        </w:rPr>
        <w:t>کم</w:t>
      </w:r>
      <w:r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ی، </w:t>
      </w:r>
      <w:r w:rsidR="005D5882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از </w:t>
      </w:r>
      <w:r w:rsidR="006C1D2F">
        <w:rPr>
          <w:rFonts w:eastAsia="Times New Roman" w:cs="B Nazanin" w:hint="cs"/>
          <w:sz w:val="24"/>
          <w:szCs w:val="24"/>
          <w:rtl/>
          <w:lang w:eastAsia="x-none" w:bidi="fa-IR"/>
        </w:rPr>
        <w:t>روش</w:t>
      </w:r>
      <w:r w:rsidR="005F68C3" w:rsidRP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</w:t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>ارزیابی خبرگان</w:t>
      </w:r>
      <w:r w:rsidR="00C30146">
        <w:rPr>
          <w:rFonts w:eastAsia="Times New Roman" w:cs="B Nazanin"/>
          <w:sz w:val="24"/>
          <w:szCs w:val="24"/>
          <w:rtl/>
          <w:lang w:val="x-none" w:eastAsia="x-none" w:bidi="fa-IR"/>
        </w:rPr>
        <w:fldChar w:fldCharType="begin" w:fldLock="1"/>
      </w:r>
      <w:r w:rsidR="00C30146">
        <w:rPr>
          <w:rFonts w:eastAsia="Times New Roman" w:cs="B Nazanin"/>
          <w:sz w:val="24"/>
          <w:szCs w:val="24"/>
          <w:lang w:val="x-none" w:eastAsia="x-none" w:bidi="fa-IR"/>
        </w:rPr>
        <w:instrText>ADDIN CSL_CITATION {"citationItems":[{"id":"ITEM-1","itemData":{"author":[{"dropping-particle":"","family":"Quatrini Carvalho Passos Guimarães","given":"Helo\\'\\isa Cristina","non-dropping-particle":"","parse-names":false,"suffix":""},{"dropping-particle":"","family":"Pena","given":"Silvana Barbosa","non-dropping-particle":"","parse-names":false,"suffix":""},{"dropping-particle":"","family":"Lopes","given":"Juliana de Lima","non-dropping-particle":"","parse-names":false,"suffix":""},{"dropping-particle":"","family":"Lopes","given":"Camila Takao","non-dropping-particle":"","parse-names":false,"suffix":""},{"dropping-particle":"","family":"Barros","given":"Alba Lucia","non-dropping-particle":"de","parse-names":false,"suffix":""}],"container-title":"International journal of nursing knowledge","id":"ITEM-1","issue":"3","issued":{"date-parts":[["2016"]]},"page":"130-135","publisher":"Wiley Online Library","title":"Experts for validation studies in nursing: new proposal and selection criteria","type":"article-journal","volume":"27"},"uris":["http://www.mendeley.com/documents/?uuid=e4ea7068-7aaa-47bb-8d38-740645c5ac4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C30146">
        <w:rPr>
          <w:rFonts w:eastAsia="Times New Roman" w:cs="B Nazanin"/>
          <w:sz w:val="24"/>
          <w:szCs w:val="24"/>
          <w:rtl/>
          <w:lang w:val="x-none" w:eastAsia="x-none" w:bidi="fa-IR"/>
        </w:rPr>
        <w:fldChar w:fldCharType="separate"/>
      </w:r>
      <w:r w:rsidR="00C30146" w:rsidRPr="00C30146">
        <w:rPr>
          <w:rFonts w:eastAsia="Times New Roman" w:cs="B Nazanin"/>
          <w:noProof/>
          <w:sz w:val="24"/>
          <w:szCs w:val="24"/>
          <w:lang w:val="x-none" w:eastAsia="x-none" w:bidi="fa-IR"/>
        </w:rPr>
        <w:t>[6]</w:t>
      </w:r>
      <w:r w:rsidR="00C30146">
        <w:rPr>
          <w:rFonts w:eastAsia="Times New Roman" w:cs="B Nazanin"/>
          <w:sz w:val="24"/>
          <w:szCs w:val="24"/>
          <w:rtl/>
          <w:lang w:val="x-none" w:eastAsia="x-none" w:bidi="fa-IR"/>
        </w:rPr>
        <w:fldChar w:fldCharType="end"/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</w:t>
      </w:r>
      <w:r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نیز استفاده شد. افراد خبره از بین </w:t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6 نفر از افراد </w:t>
      </w:r>
      <w:r>
        <w:rPr>
          <w:rFonts w:eastAsia="Times New Roman" w:cs="B Nazanin" w:hint="cs"/>
          <w:sz w:val="24"/>
          <w:szCs w:val="24"/>
          <w:rtl/>
          <w:lang w:val="x-none" w:eastAsia="x-none" w:bidi="fa-IR"/>
        </w:rPr>
        <w:t>متبهر</w:t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در پژوهشگاه فضایی </w:t>
      </w:r>
      <w:r w:rsidR="00FC6134">
        <w:rPr>
          <w:rFonts w:eastAsia="Times New Roman" w:cs="B Nazanin" w:hint="cs"/>
          <w:sz w:val="24"/>
          <w:szCs w:val="24"/>
          <w:rtl/>
          <w:lang w:val="x-none" w:eastAsia="x-none" w:bidi="fa-IR"/>
        </w:rPr>
        <w:t>ایران</w:t>
      </w:r>
      <w:r w:rsidR="00E30B98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انتخاب شده اند. در طی ازمایش های </w:t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>کمی و کیفی</w:t>
      </w:r>
      <w:r w:rsidR="00FC6134">
        <w:rPr>
          <w:rFonts w:eastAsia="Times New Roman" w:cs="B Nazanin" w:hint="cs"/>
          <w:sz w:val="24"/>
          <w:szCs w:val="24"/>
          <w:rtl/>
          <w:lang w:val="x-none" w:eastAsia="x-none" w:bidi="fa-IR"/>
        </w:rPr>
        <w:t>،</w:t>
      </w:r>
      <w:r w:rsidR="005F68C3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کار کرد نرم افزار مورد </w:t>
      </w:r>
      <w:r w:rsidR="00FC6134">
        <w:rPr>
          <w:rFonts w:eastAsia="Times New Roman" w:cs="B Nazanin" w:hint="cs"/>
          <w:sz w:val="24"/>
          <w:szCs w:val="24"/>
          <w:rtl/>
          <w:lang w:val="x-none" w:eastAsia="x-none" w:bidi="fa-IR"/>
        </w:rPr>
        <w:t>ارزیابی</w:t>
      </w:r>
      <w:r w:rsidR="00EC3CA4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 قرار گرفت و پس از اصلاح </w:t>
      </w:r>
      <w:r w:rsidR="00FC6134">
        <w:rPr>
          <w:rFonts w:eastAsia="Times New Roman" w:cs="B Nazanin" w:hint="cs"/>
          <w:sz w:val="24"/>
          <w:szCs w:val="24"/>
          <w:rtl/>
          <w:lang w:val="x-none" w:eastAsia="x-none" w:bidi="fa-IR"/>
        </w:rPr>
        <w:t>آ</w:t>
      </w:r>
      <w:r w:rsidR="00EC3CA4">
        <w:rPr>
          <w:rFonts w:eastAsia="Times New Roman" w:cs="B Nazanin" w:hint="cs"/>
          <w:sz w:val="24"/>
          <w:szCs w:val="24"/>
          <w:rtl/>
          <w:lang w:val="x-none" w:eastAsia="x-none" w:bidi="fa-IR"/>
        </w:rPr>
        <w:t xml:space="preserve">ن توسط تیم توسعه نرم افزار، </w:t>
      </w:r>
      <w:r w:rsidR="00E30B98">
        <w:rPr>
          <w:rFonts w:eastAsia="Times New Roman" w:cs="B Nazanin" w:hint="cs"/>
          <w:sz w:val="24"/>
          <w:szCs w:val="24"/>
          <w:rtl/>
          <w:lang w:val="x-none" w:eastAsia="x-none" w:bidi="fa-IR"/>
        </w:rPr>
        <w:t>از نظر تیم آزمون، کیفیت نهایی نرم افزار مورد تایید قرار گرفت</w:t>
      </w:r>
      <w:r w:rsidR="00E30B98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. </w:t>
      </w:r>
    </w:p>
    <w:p w14:paraId="28F6CFB7" w14:textId="7968F732" w:rsidR="005F68C3" w:rsidRDefault="006D7B8F" w:rsidP="00735517">
      <w:pPr>
        <w:ind w:firstLine="284"/>
        <w:rPr>
          <w:rFonts w:eastAsia="Times New Roman" w:cs="B Nazanin"/>
          <w:sz w:val="24"/>
          <w:szCs w:val="24"/>
          <w:rtl/>
          <w:lang w:eastAsia="x-none" w:bidi="fa-IR"/>
        </w:rPr>
      </w:pPr>
      <w:r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روش کمی به این صورت بود که،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تلفن ها از طریق شبکه </w:t>
      </w:r>
      <w:r>
        <w:rPr>
          <w:rFonts w:eastAsia="Times New Roman" w:cs="B Nazanin"/>
          <w:sz w:val="24"/>
          <w:szCs w:val="24"/>
          <w:lang w:eastAsia="x-none" w:bidi="fa-IR"/>
        </w:rPr>
        <w:t>LAN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به برد</w:t>
      </w:r>
      <w:r w:rsidRPr="006D7B8F">
        <w:rPr>
          <w:rFonts w:eastAsia="Times New Roman" w:cs="B Nazanin"/>
          <w:sz w:val="24"/>
          <w:szCs w:val="24"/>
          <w:lang w:eastAsia="x-none" w:bidi="fa-IR"/>
        </w:rPr>
        <w:t>raspberry pi</w:t>
      </w:r>
      <w:r>
        <w:rPr>
          <w:rFonts w:eastAsia="Times New Roman" w:cs="B Nazanin"/>
          <w:sz w:val="24"/>
          <w:szCs w:val="24"/>
          <w:lang w:eastAsia="x-none" w:bidi="fa-IR"/>
        </w:rPr>
        <w:t xml:space="preserve"> </w:t>
      </w:r>
      <w:r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8758A3">
        <w:rPr>
          <w:rFonts w:eastAsia="Times New Roman" w:cs="B Nazanin" w:hint="cs"/>
          <w:sz w:val="24"/>
          <w:szCs w:val="24"/>
          <w:rtl/>
          <w:lang w:eastAsia="x-none" w:bidi="fa-IR"/>
        </w:rPr>
        <w:t>م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تصل شده و برد از طریق رابط سریال </w:t>
      </w:r>
      <w:r w:rsidR="00AD7B2F">
        <w:rPr>
          <w:rFonts w:eastAsia="Times New Roman" w:cs="B Nazanin"/>
          <w:sz w:val="24"/>
          <w:szCs w:val="24"/>
          <w:lang w:eastAsia="x-none" w:bidi="fa-IR"/>
        </w:rPr>
        <w:t>RS422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BF1089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به برد دیجیتال متصل شد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. اطلاعلات در برد دیجیتال مدوله شده </w:t>
      </w:r>
      <w:r w:rsidR="005D5882">
        <w:rPr>
          <w:rFonts w:eastAsia="Times New Roman" w:cs="B Nazanin" w:hint="cs"/>
          <w:sz w:val="24"/>
          <w:szCs w:val="24"/>
          <w:rtl/>
          <w:lang w:eastAsia="x-none" w:bidi="fa-IR"/>
        </w:rPr>
        <w:t>(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از طریق مدولایسون  </w:t>
      </w:r>
      <w:proofErr w:type="spellStart"/>
      <w:r w:rsidR="00AD7B2F">
        <w:rPr>
          <w:rFonts w:eastAsia="Times New Roman" w:cs="B Nazanin"/>
          <w:sz w:val="24"/>
          <w:szCs w:val="24"/>
          <w:lang w:eastAsia="x-none" w:bidi="fa-IR"/>
        </w:rPr>
        <w:t>qpsk</w:t>
      </w:r>
      <w:proofErr w:type="spellEnd"/>
      <w:r w:rsidR="005D5882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)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و به بخش </w:t>
      </w:r>
      <w:r w:rsidR="00AD7B2F">
        <w:rPr>
          <w:rFonts w:eastAsia="Times New Roman" w:cs="B Nazanin"/>
          <w:sz w:val="24"/>
          <w:szCs w:val="24"/>
          <w:lang w:eastAsia="x-none" w:bidi="fa-IR"/>
        </w:rPr>
        <w:t>RF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فرستاده و از طریق انتن فرستاده می شود. در طرف مقابل اطلاعات از طریق بخش </w:t>
      </w:r>
      <w:r w:rsidR="00AD7B2F">
        <w:rPr>
          <w:rFonts w:eastAsia="Times New Roman" w:cs="B Nazanin"/>
          <w:sz w:val="24"/>
          <w:szCs w:val="24"/>
          <w:lang w:eastAsia="x-none" w:bidi="fa-IR"/>
        </w:rPr>
        <w:t xml:space="preserve">RF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دریافت شده و به برد دیجیتال ارسال دشه و سئس اطلاعات دمودوله شده و با پروتکل </w:t>
      </w:r>
      <w:r w:rsidR="00AD7B2F">
        <w:rPr>
          <w:rFonts w:eastAsia="Times New Roman" w:cs="B Nazanin"/>
          <w:sz w:val="24"/>
          <w:szCs w:val="24"/>
          <w:lang w:eastAsia="x-none" w:bidi="fa-IR"/>
        </w:rPr>
        <w:t>RS422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5D5882">
        <w:rPr>
          <w:rFonts w:eastAsia="Times New Roman" w:cs="B Nazanin" w:hint="cs"/>
          <w:sz w:val="24"/>
          <w:szCs w:val="24"/>
          <w:rtl/>
          <w:lang w:eastAsia="x-none" w:bidi="fa-IR"/>
        </w:rPr>
        <w:t>به برد</w:t>
      </w:r>
      <w:r w:rsidR="005D5882" w:rsidRPr="006D7B8F">
        <w:rPr>
          <w:rFonts w:eastAsia="Times New Roman" w:cs="B Nazanin"/>
          <w:sz w:val="24"/>
          <w:szCs w:val="24"/>
          <w:lang w:eastAsia="x-none" w:bidi="fa-IR"/>
        </w:rPr>
        <w:t>raspberry pi</w:t>
      </w:r>
      <w:r w:rsidR="005D5882">
        <w:rPr>
          <w:rFonts w:eastAsia="Times New Roman" w:cs="B Nazanin"/>
          <w:sz w:val="24"/>
          <w:szCs w:val="24"/>
          <w:lang w:eastAsia="x-none" w:bidi="fa-IR"/>
        </w:rPr>
        <w:t xml:space="preserve"> </w:t>
      </w:r>
      <w:r w:rsidR="005D5882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منتقل شده و از طریق کابل </w:t>
      </w:r>
      <w:r w:rsidR="00076354">
        <w:rPr>
          <w:rFonts w:eastAsia="Times New Roman" w:cs="B Nazanin"/>
          <w:sz w:val="24"/>
          <w:szCs w:val="24"/>
          <w:lang w:eastAsia="x-none" w:bidi="fa-IR"/>
        </w:rPr>
        <w:t>LAN</w:t>
      </w:r>
      <w:r w:rsidR="00076354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>به تلفن ارسال می شود.</w:t>
      </w:r>
      <w:r w:rsidR="00735517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برای ارزیابی میزان تاخیر ابتدا سیگنال ورودی را از طریق فانکشن به ورودی تلفن ها دادیم و همین سیگنال را به </w:t>
      </w:r>
      <w:r w:rsidR="00076EA6" w:rsidRPr="00076EA6">
        <w:rPr>
          <w:rFonts w:eastAsia="Times New Roman" w:cs="B Nazanin"/>
          <w:sz w:val="24"/>
          <w:szCs w:val="24"/>
          <w:rtl/>
          <w:lang w:eastAsia="x-none" w:bidi="fa-IR"/>
        </w:rPr>
        <w:t>اس</w:t>
      </w:r>
      <w:r w:rsidR="00076EA6" w:rsidRPr="00076EA6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یلوسکوپ </w:t>
      </w:r>
      <w:r w:rsidR="00B722D6">
        <w:rPr>
          <w:rFonts w:eastAsia="Times New Roman" w:cs="B Nazanin" w:hint="cs"/>
          <w:sz w:val="24"/>
          <w:szCs w:val="24"/>
          <w:rtl/>
          <w:lang w:eastAsia="x-none" w:bidi="fa-IR"/>
        </w:rPr>
        <w:t>فرستاده شدند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. در طرف دیگر از خروحی تلفن سیگنال را </w:t>
      </w:r>
      <w:r w:rsidR="00A50E41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به </w:t>
      </w:r>
      <w:r w:rsidR="00A50E41" w:rsidRPr="00A50E41">
        <w:rPr>
          <w:rFonts w:eastAsia="Times New Roman" w:cs="B Nazanin"/>
          <w:sz w:val="24"/>
          <w:szCs w:val="24"/>
          <w:rtl/>
          <w:lang w:eastAsia="x-none" w:bidi="fa-IR"/>
        </w:rPr>
        <w:t>اس</w:t>
      </w:r>
      <w:r w:rsidR="00A50E41" w:rsidRPr="00A50E41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یلوسکوپ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فرستاده و تاخیر را مشاهده کردیم. تاخیر </w:t>
      </w:r>
      <w:r w:rsidR="00DC3C4E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به طور میانگین </w:t>
      </w:r>
      <w:r w:rsidR="00AD7B2F">
        <w:rPr>
          <w:rFonts w:eastAsia="Times New Roman" w:cs="B Nazanin" w:hint="cs"/>
          <w:sz w:val="24"/>
          <w:szCs w:val="24"/>
          <w:rtl/>
          <w:lang w:eastAsia="x-none" w:bidi="fa-IR"/>
        </w:rPr>
        <w:t xml:space="preserve">300 میلی ثانیه بود. </w:t>
      </w:r>
    </w:p>
    <w:p w14:paraId="4AE03625" w14:textId="77777777" w:rsidR="00B7642F" w:rsidRPr="00585230" w:rsidRDefault="00B7642F" w:rsidP="00735517">
      <w:pPr>
        <w:ind w:firstLine="284"/>
        <w:rPr>
          <w:rFonts w:eastAsia="Times New Roman" w:cs="B Nazanin"/>
          <w:sz w:val="24"/>
          <w:szCs w:val="24"/>
          <w:rtl/>
          <w:lang w:eastAsia="x-none" w:bidi="fa-IR"/>
        </w:rPr>
      </w:pPr>
    </w:p>
    <w:p w14:paraId="1F8B6FBB" w14:textId="77777777" w:rsidR="00576B10" w:rsidRPr="00F137C0" w:rsidRDefault="00A74556" w:rsidP="00F137C0">
      <w:pPr>
        <w:pStyle w:val="Heading2"/>
        <w:keepNext w:val="0"/>
        <w:jc w:val="left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lastRenderedPageBreak/>
        <w:t>نتیجه گیری</w:t>
      </w:r>
    </w:p>
    <w:p w14:paraId="434A2104" w14:textId="77777777" w:rsidR="00DD6E9E" w:rsidRPr="00A75857" w:rsidRDefault="00EC6C83" w:rsidP="006C46AE">
      <w:pPr>
        <w:pStyle w:val="af0"/>
        <w:rPr>
          <w:rtl/>
        </w:rPr>
      </w:pPr>
      <w:bookmarkStart w:id="6" w:name="_Toc345410518"/>
      <w:bookmarkStart w:id="7" w:name="_Toc376183017"/>
      <w:bookmarkStart w:id="8" w:name="_Toc376590785"/>
      <w:bookmarkStart w:id="9" w:name="_Toc386291296"/>
      <w:r>
        <w:rPr>
          <w:rFonts w:hint="cs"/>
          <w:rtl/>
        </w:rPr>
        <w:tab/>
      </w:r>
      <w:r w:rsidR="00A75857">
        <w:rPr>
          <w:rFonts w:hint="cs"/>
          <w:rtl/>
        </w:rPr>
        <w:t xml:space="preserve">در این مقاله روشی برای حل چالش </w:t>
      </w:r>
      <w:r w:rsidR="00A75857" w:rsidRPr="00A75857">
        <w:rPr>
          <w:rtl/>
        </w:rPr>
        <w:t>کم بودن بودجه ل</w:t>
      </w:r>
      <w:r w:rsidR="00A75857" w:rsidRPr="00A75857">
        <w:rPr>
          <w:rFonts w:hint="cs"/>
          <w:rtl/>
        </w:rPr>
        <w:t>ینک</w:t>
      </w:r>
      <w:r w:rsidR="00A75857" w:rsidRPr="00A75857">
        <w:rPr>
          <w:rtl/>
        </w:rPr>
        <w:t xml:space="preserve"> در ارتباط</w:t>
      </w:r>
      <w:r w:rsidR="00DB660E">
        <w:rPr>
          <w:rFonts w:ascii="Cambria" w:hAnsi="Cambria" w:cs="Times New Roman" w:hint="cs"/>
          <w:rtl/>
        </w:rPr>
        <w:t>‌‌</w:t>
      </w:r>
      <w:r w:rsidR="00A75857" w:rsidRPr="00A75857">
        <w:rPr>
          <w:rFonts w:hint="cs"/>
          <w:rtl/>
        </w:rPr>
        <w:t>های</w:t>
      </w:r>
      <w:r w:rsidR="00A75857" w:rsidRPr="00A75857">
        <w:rPr>
          <w:rtl/>
        </w:rPr>
        <w:t xml:space="preserve"> فضا</w:t>
      </w:r>
      <w:r w:rsidR="00A75857" w:rsidRPr="00A75857">
        <w:rPr>
          <w:rFonts w:hint="cs"/>
          <w:rtl/>
        </w:rPr>
        <w:t>یی</w:t>
      </w:r>
      <w:r w:rsidR="00A75857" w:rsidRPr="00A75857">
        <w:rPr>
          <w:rtl/>
        </w:rPr>
        <w:t xml:space="preserve"> </w:t>
      </w:r>
      <w:r w:rsidR="00A75857">
        <w:rPr>
          <w:rFonts w:hint="cs"/>
          <w:rtl/>
        </w:rPr>
        <w:t xml:space="preserve">برای </w:t>
      </w:r>
      <w:r w:rsidR="00A75857" w:rsidRPr="00A75857">
        <w:rPr>
          <w:rtl/>
        </w:rPr>
        <w:t>تماس تلفن</w:t>
      </w:r>
      <w:r w:rsidR="00A75857" w:rsidRPr="00A75857">
        <w:rPr>
          <w:rFonts w:hint="cs"/>
          <w:rtl/>
        </w:rPr>
        <w:t>ی</w:t>
      </w:r>
      <w:r w:rsidR="00A75857" w:rsidRPr="00A75857">
        <w:rPr>
          <w:rtl/>
        </w:rPr>
        <w:t xml:space="preserve"> ب</w:t>
      </w:r>
      <w:r w:rsidR="00A75857" w:rsidRPr="00A75857">
        <w:rPr>
          <w:rFonts w:hint="cs"/>
          <w:rtl/>
        </w:rPr>
        <w:t>ین</w:t>
      </w:r>
      <w:r w:rsidR="00A75857" w:rsidRPr="00A75857">
        <w:rPr>
          <w:rtl/>
        </w:rPr>
        <w:t xml:space="preserve"> </w:t>
      </w:r>
      <w:r w:rsidR="00A75857" w:rsidRPr="00A75857">
        <w:rPr>
          <w:rFonts w:hint="cs"/>
          <w:rtl/>
        </w:rPr>
        <w:t>دو</w:t>
      </w:r>
      <w:r w:rsidR="00A75857" w:rsidRPr="00A75857">
        <w:rPr>
          <w:rtl/>
        </w:rPr>
        <w:t xml:space="preserve"> ا</w:t>
      </w:r>
      <w:r w:rsidR="00A75857" w:rsidRPr="00A75857">
        <w:rPr>
          <w:rFonts w:hint="cs"/>
          <w:rtl/>
        </w:rPr>
        <w:t>یستگاه</w:t>
      </w:r>
      <w:r w:rsidR="00A75857" w:rsidRPr="00A75857">
        <w:rPr>
          <w:rtl/>
        </w:rPr>
        <w:t xml:space="preserve"> زم</w:t>
      </w:r>
      <w:r w:rsidR="00A75857" w:rsidRPr="00A75857">
        <w:rPr>
          <w:rFonts w:hint="cs"/>
          <w:rtl/>
        </w:rPr>
        <w:t>ینی</w:t>
      </w:r>
      <w:r w:rsidR="00A75857" w:rsidRPr="00A75857">
        <w:rPr>
          <w:rtl/>
        </w:rPr>
        <w:t xml:space="preserve"> از طر</w:t>
      </w:r>
      <w:r w:rsidR="00A75857" w:rsidRPr="00A75857">
        <w:rPr>
          <w:rFonts w:hint="cs"/>
          <w:rtl/>
        </w:rPr>
        <w:t>یق</w:t>
      </w:r>
      <w:r w:rsidR="00A75857" w:rsidRPr="00A75857">
        <w:rPr>
          <w:rtl/>
        </w:rPr>
        <w:t xml:space="preserve"> ماهواره</w:t>
      </w:r>
      <w:r w:rsidR="00A75857">
        <w:rPr>
          <w:rFonts w:hint="cs"/>
          <w:rtl/>
        </w:rPr>
        <w:t xml:space="preserve"> مطرح شد. در این کاربرد جه</w:t>
      </w:r>
      <w:r w:rsidR="00EC3CA4">
        <w:rPr>
          <w:rFonts w:hint="cs"/>
          <w:rtl/>
        </w:rPr>
        <w:t xml:space="preserve">ت دستیابی به کیفیت صدای مطلوب </w:t>
      </w:r>
      <w:r w:rsidR="00A75857">
        <w:rPr>
          <w:rFonts w:hint="cs"/>
          <w:rtl/>
        </w:rPr>
        <w:t>از معماری</w:t>
      </w:r>
      <w:r w:rsidR="00A75857" w:rsidRPr="00A75857">
        <w:rPr>
          <w:rtl/>
        </w:rPr>
        <w:t xml:space="preserve"> لا</w:t>
      </w:r>
      <w:r w:rsidR="00A75857" w:rsidRPr="00A75857">
        <w:rPr>
          <w:rFonts w:hint="cs"/>
          <w:rtl/>
        </w:rPr>
        <w:t>یه</w:t>
      </w:r>
      <w:r w:rsidR="00A75857" w:rsidRPr="00A75857">
        <w:rPr>
          <w:rtl/>
        </w:rPr>
        <w:t xml:space="preserve"> ا</w:t>
      </w:r>
      <w:r w:rsidR="00A75857" w:rsidRPr="00A75857">
        <w:rPr>
          <w:rFonts w:hint="cs"/>
          <w:rtl/>
        </w:rPr>
        <w:t>ی</w:t>
      </w:r>
      <w:r w:rsidR="00A75857">
        <w:rPr>
          <w:rFonts w:hint="cs"/>
          <w:rtl/>
        </w:rPr>
        <w:t>،</w:t>
      </w:r>
      <w:r w:rsidR="00EC3CA4">
        <w:rPr>
          <w:rFonts w:hint="cs"/>
          <w:rtl/>
        </w:rPr>
        <w:t xml:space="preserve"> بر</w:t>
      </w:r>
      <w:r w:rsidR="00A75857">
        <w:rPr>
          <w:rFonts w:hint="cs"/>
          <w:rtl/>
        </w:rPr>
        <w:t xml:space="preserve"> </w:t>
      </w:r>
      <w:r w:rsidR="00A75857" w:rsidRPr="00A75857">
        <w:rPr>
          <w:rtl/>
        </w:rPr>
        <w:t xml:space="preserve">بستر </w:t>
      </w:r>
      <w:r w:rsidR="00A75857">
        <w:t>VOIP</w:t>
      </w:r>
      <w:r w:rsidR="00A75857">
        <w:rPr>
          <w:rFonts w:hint="cs"/>
          <w:rtl/>
        </w:rPr>
        <w:t xml:space="preserve"> و </w:t>
      </w:r>
      <w:r w:rsidR="00A75857" w:rsidRPr="00A75857">
        <w:rPr>
          <w:rtl/>
        </w:rPr>
        <w:t xml:space="preserve">با استفاده از کدک </w:t>
      </w:r>
      <w:r w:rsidR="00A75857" w:rsidRPr="00A75857">
        <w:t>G729(Annex A or B)</w:t>
      </w:r>
      <w:r w:rsidR="00EC3CA4">
        <w:rPr>
          <w:rFonts w:hint="cs"/>
          <w:rtl/>
        </w:rPr>
        <w:t xml:space="preserve"> استفاده گردید. در نهایت این نرم افزار توسط افراد خبره مورد بررسی و ارزیابی قرار گرفت و در نهایت پس از اعمال اصلاحات</w:t>
      </w:r>
      <w:r w:rsidR="003114E2">
        <w:rPr>
          <w:rFonts w:hint="cs"/>
          <w:rtl/>
        </w:rPr>
        <w:t>،</w:t>
      </w:r>
      <w:r w:rsidR="00EC3CA4">
        <w:rPr>
          <w:rFonts w:hint="cs"/>
          <w:rtl/>
        </w:rPr>
        <w:t xml:space="preserve"> مورد تایید قرار گرفت.</w:t>
      </w:r>
    </w:p>
    <w:p w14:paraId="0DE16641" w14:textId="77777777" w:rsidR="00954782" w:rsidRPr="00F137C0" w:rsidRDefault="00954782" w:rsidP="006C46AE">
      <w:pPr>
        <w:pStyle w:val="af0"/>
        <w:rPr>
          <w:rtl/>
        </w:rPr>
      </w:pPr>
    </w:p>
    <w:p w14:paraId="1B1C9040" w14:textId="77777777" w:rsidR="00576B10" w:rsidRPr="00F137C0" w:rsidRDefault="00576B10" w:rsidP="00F137C0">
      <w:pPr>
        <w:pStyle w:val="Heading2"/>
        <w:keepNext w:val="0"/>
        <w:jc w:val="left"/>
        <w:rPr>
          <w:rFonts w:cs="B Nazanin"/>
          <w:b/>
          <w:bCs/>
          <w:sz w:val="24"/>
          <w:szCs w:val="24"/>
          <w:rtl/>
        </w:rPr>
      </w:pPr>
      <w:bookmarkStart w:id="10" w:name="_Toc386291297"/>
      <w:bookmarkEnd w:id="6"/>
      <w:bookmarkEnd w:id="7"/>
      <w:bookmarkEnd w:id="8"/>
      <w:bookmarkEnd w:id="9"/>
      <w:r w:rsidRPr="00F137C0">
        <w:rPr>
          <w:rFonts w:cs="B Nazanin" w:hint="cs"/>
          <w:b/>
          <w:bCs/>
          <w:sz w:val="24"/>
          <w:szCs w:val="24"/>
          <w:rtl/>
          <w:lang w:bidi="fa-IR"/>
        </w:rPr>
        <w:t>منابع</w:t>
      </w:r>
      <w:bookmarkEnd w:id="10"/>
    </w:p>
    <w:p w14:paraId="31D6A96A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  <w:szCs w:val="24"/>
        </w:rPr>
      </w:pPr>
      <w:r>
        <w:rPr>
          <w:rtl/>
        </w:rPr>
        <w:fldChar w:fldCharType="begin" w:fldLock="1"/>
      </w:r>
      <w:r>
        <w:instrText xml:space="preserve">ADDIN Mendeley Bibliography CSL_BIBLIOGRAPHY </w:instrText>
      </w:r>
      <w:r>
        <w:rPr>
          <w:rtl/>
        </w:rPr>
        <w:fldChar w:fldCharType="separate"/>
      </w:r>
      <w:r w:rsidRPr="00C30146">
        <w:rPr>
          <w:rFonts w:cs="Times New Roman"/>
          <w:noProof/>
          <w:sz w:val="24"/>
          <w:szCs w:val="24"/>
        </w:rPr>
        <w:t>[1]</w:t>
      </w:r>
      <w:r w:rsidRPr="00C30146">
        <w:rPr>
          <w:rFonts w:cs="Times New Roman"/>
          <w:noProof/>
          <w:sz w:val="24"/>
          <w:szCs w:val="24"/>
        </w:rPr>
        <w:tab/>
        <w:t xml:space="preserve">B. Goode, “Voice over internet protocol (VoIP),” </w:t>
      </w:r>
      <w:r w:rsidRPr="00C30146">
        <w:rPr>
          <w:rFonts w:cs="Times New Roman"/>
          <w:i/>
          <w:iCs/>
          <w:noProof/>
          <w:sz w:val="24"/>
          <w:szCs w:val="24"/>
        </w:rPr>
        <w:t>Proc. IEEE</w:t>
      </w:r>
      <w:r w:rsidRPr="00C30146">
        <w:rPr>
          <w:rFonts w:cs="Times New Roman"/>
          <w:noProof/>
          <w:sz w:val="24"/>
          <w:szCs w:val="24"/>
        </w:rPr>
        <w:t>, vol. 90, no. 9, pp. 1495–1517, 2002.</w:t>
      </w:r>
    </w:p>
    <w:p w14:paraId="132E09E6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  <w:szCs w:val="24"/>
        </w:rPr>
      </w:pPr>
      <w:r w:rsidRPr="00C30146">
        <w:rPr>
          <w:rFonts w:cs="Times New Roman"/>
          <w:noProof/>
          <w:sz w:val="24"/>
          <w:szCs w:val="24"/>
        </w:rPr>
        <w:t>[2]</w:t>
      </w:r>
      <w:r w:rsidRPr="00C30146">
        <w:rPr>
          <w:rFonts w:cs="Times New Roman"/>
          <w:noProof/>
          <w:sz w:val="24"/>
          <w:szCs w:val="24"/>
        </w:rPr>
        <w:tab/>
        <w:t xml:space="preserve">T. Daengsi, C. Wutiwiwatchai, A. Preechayasomboon, and S. Sukparungsee, “A study of VoIP quality evaluation: User perception of voice quality from G. 729, G. 711 and G. 722,” in </w:t>
      </w:r>
      <w:r w:rsidRPr="00C30146">
        <w:rPr>
          <w:rFonts w:cs="Times New Roman"/>
          <w:i/>
          <w:iCs/>
          <w:noProof/>
          <w:sz w:val="24"/>
          <w:szCs w:val="24"/>
        </w:rPr>
        <w:t>2012 IEEE Consumer Communications and Networking Conference (CCNC)</w:t>
      </w:r>
      <w:r w:rsidRPr="00C30146">
        <w:rPr>
          <w:rFonts w:cs="Times New Roman"/>
          <w:noProof/>
          <w:sz w:val="24"/>
          <w:szCs w:val="24"/>
        </w:rPr>
        <w:t>, 2012, pp. 342–345.</w:t>
      </w:r>
    </w:p>
    <w:p w14:paraId="683E6D7B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  <w:szCs w:val="24"/>
        </w:rPr>
      </w:pPr>
      <w:r w:rsidRPr="00C30146">
        <w:rPr>
          <w:rFonts w:cs="Times New Roman"/>
          <w:noProof/>
          <w:sz w:val="24"/>
          <w:szCs w:val="24"/>
        </w:rPr>
        <w:t>[3]</w:t>
      </w:r>
      <w:r w:rsidRPr="00C30146">
        <w:rPr>
          <w:rFonts w:cs="Times New Roman"/>
          <w:noProof/>
          <w:sz w:val="24"/>
          <w:szCs w:val="24"/>
        </w:rPr>
        <w:tab/>
        <w:t xml:space="preserve">B. A. Forouzan and S. C. Fegan, </w:t>
      </w:r>
      <w:r w:rsidRPr="00C30146">
        <w:rPr>
          <w:rFonts w:cs="Times New Roman"/>
          <w:i/>
          <w:iCs/>
          <w:noProof/>
          <w:sz w:val="24"/>
          <w:szCs w:val="24"/>
        </w:rPr>
        <w:t>TCP/IP protocol suite</w:t>
      </w:r>
      <w:r w:rsidRPr="00C30146">
        <w:rPr>
          <w:rFonts w:cs="Times New Roman"/>
          <w:noProof/>
          <w:sz w:val="24"/>
          <w:szCs w:val="24"/>
        </w:rPr>
        <w:t>, vol. 2. McGraw-Hill, 2006.</w:t>
      </w:r>
    </w:p>
    <w:p w14:paraId="3DFAF8FA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  <w:szCs w:val="24"/>
        </w:rPr>
      </w:pPr>
      <w:r w:rsidRPr="00C30146">
        <w:rPr>
          <w:rFonts w:cs="Times New Roman"/>
          <w:noProof/>
          <w:sz w:val="24"/>
          <w:szCs w:val="24"/>
        </w:rPr>
        <w:t>[4]</w:t>
      </w:r>
      <w:r w:rsidRPr="00C30146">
        <w:rPr>
          <w:rFonts w:cs="Times New Roman"/>
          <w:noProof/>
          <w:sz w:val="24"/>
          <w:szCs w:val="24"/>
        </w:rPr>
        <w:tab/>
        <w:t>S. Donovan, “The sip info method,” 2000.</w:t>
      </w:r>
    </w:p>
    <w:p w14:paraId="602E5ADF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  <w:szCs w:val="24"/>
        </w:rPr>
      </w:pPr>
      <w:r w:rsidRPr="00C30146">
        <w:rPr>
          <w:rFonts w:cs="Times New Roman"/>
          <w:noProof/>
          <w:sz w:val="24"/>
          <w:szCs w:val="24"/>
        </w:rPr>
        <w:t>[5]</w:t>
      </w:r>
      <w:r w:rsidRPr="00C30146">
        <w:rPr>
          <w:rFonts w:cs="Times New Roman"/>
          <w:noProof/>
          <w:sz w:val="24"/>
          <w:szCs w:val="24"/>
        </w:rPr>
        <w:tab/>
        <w:t>V. Jacobson, R. Frederick, S. Casner, and H. Schulzrinne, “RTP: A transport protocol for real-time applications,” 2003.</w:t>
      </w:r>
    </w:p>
    <w:p w14:paraId="6D6104DC" w14:textId="77777777" w:rsidR="00C30146" w:rsidRPr="00C30146" w:rsidRDefault="00C30146" w:rsidP="00C30146">
      <w:pPr>
        <w:widowControl w:val="0"/>
        <w:autoSpaceDE w:val="0"/>
        <w:autoSpaceDN w:val="0"/>
        <w:bidi w:val="0"/>
        <w:adjustRightInd w:val="0"/>
        <w:spacing w:before="240"/>
        <w:ind w:left="640" w:hanging="640"/>
        <w:rPr>
          <w:rFonts w:cs="Times New Roman"/>
          <w:noProof/>
          <w:sz w:val="24"/>
        </w:rPr>
      </w:pPr>
      <w:r w:rsidRPr="00C30146">
        <w:rPr>
          <w:rFonts w:cs="Times New Roman"/>
          <w:noProof/>
          <w:sz w:val="24"/>
          <w:szCs w:val="24"/>
        </w:rPr>
        <w:t>[6]</w:t>
      </w:r>
      <w:r w:rsidRPr="00C30146">
        <w:rPr>
          <w:rFonts w:cs="Times New Roman"/>
          <w:noProof/>
          <w:sz w:val="24"/>
          <w:szCs w:val="24"/>
        </w:rPr>
        <w:tab/>
        <w:t xml:space="preserve">H. C. Quatrini Carvalho Passos Guimarães, S. B. Pena, J. de L. Lopes, C. T. Lopes, and A. L. de Barros, “Experts for validation studies in nursing: new proposal and selection criteria,” </w:t>
      </w:r>
      <w:r w:rsidRPr="00C30146">
        <w:rPr>
          <w:rFonts w:cs="Times New Roman"/>
          <w:i/>
          <w:iCs/>
          <w:noProof/>
          <w:sz w:val="24"/>
          <w:szCs w:val="24"/>
        </w:rPr>
        <w:t>Int. J. Nurs. Knowl.</w:t>
      </w:r>
      <w:r w:rsidRPr="00C30146">
        <w:rPr>
          <w:rFonts w:cs="Times New Roman"/>
          <w:noProof/>
          <w:sz w:val="24"/>
          <w:szCs w:val="24"/>
        </w:rPr>
        <w:t>, vol. 27, no. 3, pp. 130–135, 2016.</w:t>
      </w:r>
    </w:p>
    <w:p w14:paraId="3E0462AF" w14:textId="77777777" w:rsidR="00954782" w:rsidRPr="007562F2" w:rsidRDefault="00C30146" w:rsidP="006C46AE">
      <w:pPr>
        <w:pStyle w:val="af0"/>
        <w:bidi w:val="0"/>
      </w:pPr>
      <w:r>
        <w:rPr>
          <w:rtl/>
        </w:rPr>
        <w:fldChar w:fldCharType="end"/>
      </w:r>
    </w:p>
    <w:sectPr w:rsidR="00954782" w:rsidRPr="007562F2" w:rsidSect="003136C1">
      <w:headerReference w:type="even" r:id="rId10"/>
      <w:headerReference w:type="default" r:id="rId11"/>
      <w:headerReference w:type="first" r:id="rId12"/>
      <w:footnotePr>
        <w:numRestart w:val="eachPage"/>
      </w:footnotePr>
      <w:pgSz w:w="11907" w:h="16839" w:code="9"/>
      <w:pgMar w:top="1418" w:right="1134" w:bottom="1134" w:left="1134" w:header="680" w:footer="720" w:gutter="0"/>
      <w:pgNumType w:start="1"/>
      <w:cols w:space="720"/>
      <w:titlePg/>
      <w:bidi/>
      <w:rtlGutter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1D0C30" w14:textId="77777777" w:rsidR="00A8333A" w:rsidRDefault="00A8333A">
      <w:r>
        <w:separator/>
      </w:r>
    </w:p>
  </w:endnote>
  <w:endnote w:type="continuationSeparator" w:id="0">
    <w:p w14:paraId="4BD11346" w14:textId="77777777" w:rsidR="00A8333A" w:rsidRDefault="00A83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Zar">
    <w:panose1 w:val="000005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tr">
    <w:panose1 w:val="000000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raditional Arabic">
    <w:panose1 w:val="02010000000000000000"/>
    <w:charset w:val="00"/>
    <w:family w:val="roman"/>
    <w:pitch w:val="variable"/>
    <w:sig w:usb0="00002003" w:usb1="80000000" w:usb2="00000008" w:usb3="00000000" w:csb0="00000041" w:csb1="00000000"/>
  </w:font>
  <w:font w:name="Lotus">
    <w:panose1 w:val="000005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Roya">
    <w:altName w:val="Courier New"/>
    <w:panose1 w:val="00000500000000000000"/>
    <w:charset w:val="B2"/>
    <w:family w:val="auto"/>
    <w:pitch w:val="variable"/>
    <w:sig w:usb0="00002000" w:usb1="80000000" w:usb2="00000008" w:usb3="00000000" w:csb0="00000040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80000000" w:usb2="00000008" w:usb3="00000000" w:csb0="00000040" w:csb1="00000000"/>
  </w:font>
  <w:font w:name="BNazanin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A25B4C" w14:textId="77777777" w:rsidR="00A8333A" w:rsidRPr="007568F0" w:rsidRDefault="00A8333A" w:rsidP="007568F0">
      <w:pPr>
        <w:pStyle w:val="Footer"/>
        <w:jc w:val="right"/>
        <w:rPr>
          <w:rtl/>
        </w:rPr>
      </w:pPr>
      <w:r>
        <w:separator/>
      </w:r>
    </w:p>
  </w:footnote>
  <w:footnote w:type="continuationSeparator" w:id="0">
    <w:p w14:paraId="0DE92DF1" w14:textId="77777777" w:rsidR="00A8333A" w:rsidRDefault="00A8333A" w:rsidP="00FA657B">
      <w:pPr>
        <w:rPr>
          <w:lang w:bidi="fa-IR"/>
        </w:rPr>
      </w:pPr>
      <w:r>
        <w:rPr>
          <w:rFonts w:hint="cs"/>
          <w:rtl/>
          <w:lang w:bidi="fa-IR"/>
        </w:rPr>
        <w:t>____________________________________________________________________</w:t>
      </w:r>
    </w:p>
  </w:footnote>
  <w:footnote w:type="continuationNotice" w:id="1">
    <w:p w14:paraId="5EB2F082" w14:textId="77777777" w:rsidR="00A8333A" w:rsidRDefault="00A8333A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D1FFA7" w14:textId="77C1A593" w:rsidR="00F9259D" w:rsidRPr="00CE03D3" w:rsidRDefault="00223108" w:rsidP="003E74A4">
    <w:pPr>
      <w:pStyle w:val="Header"/>
    </w:pPr>
    <w:r w:rsidRPr="00F137C0">
      <w:rPr>
        <w:rFonts w:cs="B Nazanin"/>
        <w:noProof/>
        <w:sz w:val="24"/>
        <w:szCs w:val="24"/>
        <w:rtl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1945B8F3" wp14:editId="22D4FA8D">
              <wp:simplePos x="0" y="0"/>
              <wp:positionH relativeFrom="column">
                <wp:posOffset>0</wp:posOffset>
              </wp:positionH>
              <wp:positionV relativeFrom="line">
                <wp:posOffset>240030</wp:posOffset>
              </wp:positionV>
              <wp:extent cx="6080760" cy="0"/>
              <wp:effectExtent l="19050" t="20955" r="24765" b="17145"/>
              <wp:wrapNone/>
              <wp:docPr id="4" name="Line 8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080760" cy="0"/>
                      </a:xfrm>
                      <a:prstGeom prst="line">
                        <a:avLst/>
                      </a:prstGeom>
                      <a:noFill/>
                      <a:ln w="31750" cmpd="thickThin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4A7985B9" id="Line 87" o:spid="_x0000_s1026" style="position:absolute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line;mso-width-percent:0;mso-height-percent:0;mso-width-relative:page;mso-height-relative:page" from="0,18.9pt" to="478.8pt,18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" strokeweight="2.5pt">
              <v:stroke linestyle="thickThin"/>
              <w10:wrap anchory="line"/>
            </v:line>
          </w:pict>
        </mc:Fallback>
      </mc:AlternateContent>
    </w:r>
    <w:r w:rsidR="00FC1A74" w:rsidRPr="00F137C0">
      <w:rPr>
        <w:rStyle w:val="PageNumber"/>
        <w:rFonts w:cs="B Nazanin" w:hint="cs"/>
        <w:sz w:val="24"/>
        <w:szCs w:val="24"/>
        <w:rtl/>
      </w:rPr>
      <w:t xml:space="preserve">    </w:t>
    </w:r>
    <w:r w:rsidR="00F9259D" w:rsidRPr="00F137C0">
      <w:rPr>
        <w:rStyle w:val="PageNumber"/>
        <w:rFonts w:cs="B Nazanin"/>
        <w:sz w:val="24"/>
        <w:szCs w:val="24"/>
        <w:rtl/>
      </w:rPr>
      <w:fldChar w:fldCharType="begin"/>
    </w:r>
    <w:r w:rsidR="00F9259D" w:rsidRPr="00F137C0">
      <w:rPr>
        <w:rStyle w:val="PageNumber"/>
        <w:rFonts w:cs="B Nazanin"/>
        <w:sz w:val="24"/>
        <w:szCs w:val="24"/>
      </w:rPr>
      <w:instrText xml:space="preserve">PAGE  </w:instrText>
    </w:r>
    <w:r w:rsidR="00F9259D" w:rsidRPr="00F137C0">
      <w:rPr>
        <w:rStyle w:val="PageNumber"/>
        <w:rFonts w:cs="B Nazanin"/>
        <w:sz w:val="24"/>
        <w:szCs w:val="24"/>
        <w:rtl/>
      </w:rPr>
      <w:fldChar w:fldCharType="separate"/>
    </w:r>
    <w:r w:rsidR="001F3971">
      <w:rPr>
        <w:rStyle w:val="PageNumber"/>
        <w:rFonts w:cs="B Nazanin"/>
        <w:noProof/>
        <w:sz w:val="24"/>
        <w:szCs w:val="24"/>
        <w:rtl/>
      </w:rPr>
      <w:t>4</w:t>
    </w:r>
    <w:r w:rsidR="00F9259D" w:rsidRPr="00F137C0">
      <w:rPr>
        <w:rStyle w:val="PageNumber"/>
        <w:rFonts w:cs="B Nazanin"/>
        <w:sz w:val="24"/>
        <w:szCs w:val="24"/>
        <w:rtl/>
      </w:rPr>
      <w:fldChar w:fldCharType="end"/>
    </w:r>
    <w:r w:rsidR="00F9259D">
      <w:rPr>
        <w:rStyle w:val="PageNumber"/>
        <w:rFonts w:cs="B Zar" w:hint="cs"/>
        <w:sz w:val="24"/>
        <w:szCs w:val="24"/>
        <w:rtl/>
        <w:lang w:bidi="fa-IR"/>
      </w:rPr>
      <w:t xml:space="preserve">                               </w:t>
    </w:r>
    <w:r w:rsidR="003136C1">
      <w:rPr>
        <w:rStyle w:val="PageNumber"/>
        <w:rFonts w:cs="B Zar" w:hint="cs"/>
        <w:sz w:val="24"/>
        <w:szCs w:val="24"/>
        <w:rtl/>
        <w:lang w:bidi="fa-IR"/>
      </w:rPr>
      <w:t xml:space="preserve">                                               </w:t>
    </w:r>
    <w:r w:rsidR="00FC1A74">
      <w:rPr>
        <w:rStyle w:val="PageNumber"/>
        <w:rFonts w:cs="B Zar" w:hint="cs"/>
        <w:sz w:val="24"/>
        <w:szCs w:val="24"/>
        <w:rtl/>
        <w:lang w:bidi="fa-IR"/>
      </w:rPr>
      <w:t xml:space="preserve">  </w:t>
    </w:r>
    <w:r w:rsidR="003E74A4">
      <w:rPr>
        <w:rFonts w:cs="B Nazanin" w:hint="cs"/>
        <w:b/>
        <w:bCs/>
        <w:sz w:val="22"/>
        <w:szCs w:val="22"/>
        <w:rtl/>
      </w:rPr>
      <w:t>پنجمین</w:t>
    </w:r>
    <w:r w:rsidR="00FC1A74" w:rsidRPr="00F137C0">
      <w:rPr>
        <w:rFonts w:cs="B Nazanin" w:hint="cs"/>
        <w:b/>
        <w:bCs/>
        <w:sz w:val="22"/>
        <w:szCs w:val="22"/>
        <w:rtl/>
        <w:lang w:bidi="fa-IR"/>
      </w:rPr>
      <w:t xml:space="preserve"> نشست تخصصی دستاوردهای علمی و فنی پژوهشگاه فضايي</w:t>
    </w:r>
    <w:r w:rsidR="003E74A4">
      <w:rPr>
        <w:rFonts w:cs="B Nazanin" w:hint="cs"/>
        <w:b/>
        <w:bCs/>
        <w:sz w:val="22"/>
        <w:szCs w:val="22"/>
        <w:rtl/>
        <w:lang w:bidi="fa-IR"/>
      </w:rPr>
      <w:t xml:space="preserve"> ایران </w:t>
    </w:r>
    <w:r w:rsidR="00FC1A74">
      <w:rPr>
        <w:rFonts w:cs="B Zar" w:hint="cs"/>
        <w:sz w:val="24"/>
        <w:szCs w:val="24"/>
        <w:rtl/>
        <w:lang w:bidi="fa-IR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CC5B53A" w14:textId="3F39ACB8" w:rsidR="00F9259D" w:rsidRPr="00F137C0" w:rsidRDefault="00FC1A74" w:rsidP="003136C1">
    <w:pPr>
      <w:ind w:left="-2" w:firstLine="2"/>
      <w:jc w:val="left"/>
      <w:rPr>
        <w:rStyle w:val="PageNumber"/>
        <w:rFonts w:cs="B Nazanin"/>
        <w:b/>
        <w:bCs/>
        <w:sz w:val="24"/>
        <w:szCs w:val="24"/>
      </w:rPr>
    </w:pPr>
    <w:r w:rsidRPr="00F137C0">
      <w:rPr>
        <w:rFonts w:cs="B Nazanin" w:hint="cs"/>
        <w:b/>
        <w:bCs/>
        <w:sz w:val="24"/>
        <w:szCs w:val="24"/>
        <w:rtl/>
        <w:lang w:bidi="fa-IR"/>
      </w:rPr>
      <w:t>عنوان مقاله</w:t>
    </w:r>
    <w:r w:rsidR="00F9259D" w:rsidRPr="00F137C0">
      <w:rPr>
        <w:rFonts w:cs="B Nazanin" w:hint="cs"/>
        <w:b/>
        <w:bCs/>
        <w:sz w:val="24"/>
        <w:szCs w:val="24"/>
        <w:rtl/>
        <w:lang w:bidi="fa-IR"/>
      </w:rPr>
      <w:t xml:space="preserve"> </w:t>
    </w:r>
    <w:r w:rsidRPr="00F137C0">
      <w:rPr>
        <w:rFonts w:cs="B Nazanin" w:hint="cs"/>
        <w:b/>
        <w:bCs/>
        <w:sz w:val="24"/>
        <w:szCs w:val="24"/>
        <w:rtl/>
        <w:lang w:bidi="fa-IR"/>
      </w:rPr>
      <w:t xml:space="preserve">      </w:t>
    </w:r>
    <w:r w:rsidR="003136C1">
      <w:rPr>
        <w:rFonts w:cs="B Nazanin" w:hint="cs"/>
        <w:b/>
        <w:bCs/>
        <w:sz w:val="24"/>
        <w:szCs w:val="24"/>
        <w:rtl/>
        <w:lang w:bidi="fa-IR"/>
      </w:rPr>
      <w:t xml:space="preserve">                                                 </w:t>
    </w:r>
    <w:r w:rsidRPr="00F137C0">
      <w:rPr>
        <w:rFonts w:cs="B Nazanin" w:hint="cs"/>
        <w:b/>
        <w:bCs/>
        <w:sz w:val="24"/>
        <w:szCs w:val="24"/>
        <w:rtl/>
        <w:lang w:bidi="fa-IR"/>
      </w:rPr>
      <w:t xml:space="preserve">                        </w:t>
    </w:r>
    <w:r w:rsidR="00F137C0">
      <w:rPr>
        <w:rFonts w:cs="B Nazanin" w:hint="cs"/>
        <w:b/>
        <w:bCs/>
        <w:sz w:val="24"/>
        <w:szCs w:val="24"/>
        <w:rtl/>
        <w:lang w:bidi="fa-IR"/>
      </w:rPr>
      <w:t xml:space="preserve">     </w:t>
    </w:r>
    <w:r w:rsidR="00F137C0" w:rsidRPr="00F137C0">
      <w:rPr>
        <w:rFonts w:cs="B Nazanin" w:hint="cs"/>
        <w:b/>
        <w:bCs/>
        <w:sz w:val="24"/>
        <w:szCs w:val="24"/>
        <w:rtl/>
        <w:lang w:bidi="fa-IR"/>
      </w:rPr>
      <w:t xml:space="preserve">                          </w:t>
    </w:r>
    <w:r w:rsidRPr="00F137C0">
      <w:rPr>
        <w:rFonts w:cs="B Nazanin" w:hint="cs"/>
        <w:b/>
        <w:bCs/>
        <w:sz w:val="24"/>
        <w:szCs w:val="24"/>
        <w:rtl/>
        <w:lang w:bidi="fa-IR"/>
      </w:rPr>
      <w:t xml:space="preserve"> </w:t>
    </w:r>
    <w:r w:rsidR="00F137C0">
      <w:rPr>
        <w:rFonts w:cs="B Nazanin" w:hint="cs"/>
        <w:b/>
        <w:bCs/>
        <w:sz w:val="24"/>
        <w:szCs w:val="24"/>
        <w:rtl/>
        <w:lang w:bidi="fa-IR"/>
      </w:rPr>
      <w:t xml:space="preserve">                                  </w:t>
    </w:r>
    <w:r w:rsidR="00F9259D" w:rsidRPr="00F137C0">
      <w:rPr>
        <w:rFonts w:cs="B Nazanin" w:hint="cs"/>
        <w:b/>
        <w:bCs/>
        <w:sz w:val="24"/>
        <w:szCs w:val="24"/>
        <w:rtl/>
        <w:lang w:bidi="fa-IR"/>
      </w:rPr>
      <w:t xml:space="preserve">               </w:t>
    </w:r>
    <w:r w:rsidR="00F9259D" w:rsidRPr="00F137C0">
      <w:rPr>
        <w:rStyle w:val="PageNumber"/>
        <w:rFonts w:cs="B Nazanin"/>
        <w:b/>
        <w:bCs/>
        <w:sz w:val="24"/>
        <w:szCs w:val="24"/>
        <w:rtl/>
      </w:rPr>
      <w:fldChar w:fldCharType="begin"/>
    </w:r>
    <w:r w:rsidR="00F9259D" w:rsidRPr="00F137C0">
      <w:rPr>
        <w:rStyle w:val="PageNumber"/>
        <w:rFonts w:cs="B Nazanin"/>
        <w:b/>
        <w:bCs/>
        <w:sz w:val="24"/>
        <w:szCs w:val="24"/>
      </w:rPr>
      <w:instrText xml:space="preserve">PAGE  </w:instrText>
    </w:r>
    <w:r w:rsidR="00F9259D" w:rsidRPr="00F137C0">
      <w:rPr>
        <w:rStyle w:val="PageNumber"/>
        <w:rFonts w:cs="B Nazanin"/>
        <w:b/>
        <w:bCs/>
        <w:sz w:val="24"/>
        <w:szCs w:val="24"/>
        <w:rtl/>
      </w:rPr>
      <w:fldChar w:fldCharType="separate"/>
    </w:r>
    <w:r w:rsidR="001F3971">
      <w:rPr>
        <w:rStyle w:val="PageNumber"/>
        <w:rFonts w:cs="B Nazanin"/>
        <w:b/>
        <w:bCs/>
        <w:noProof/>
        <w:sz w:val="24"/>
        <w:szCs w:val="24"/>
        <w:rtl/>
      </w:rPr>
      <w:t>5</w:t>
    </w:r>
    <w:r w:rsidR="00F9259D" w:rsidRPr="00F137C0">
      <w:rPr>
        <w:rStyle w:val="PageNumber"/>
        <w:rFonts w:cs="B Nazanin"/>
        <w:b/>
        <w:bCs/>
        <w:sz w:val="24"/>
        <w:szCs w:val="24"/>
        <w:rtl/>
      </w:rPr>
      <w:fldChar w:fldCharType="end"/>
    </w:r>
  </w:p>
  <w:p w14:paraId="77C65A98" w14:textId="77777777" w:rsidR="005670BF" w:rsidRDefault="00223108">
    <w:pPr>
      <w:pStyle w:val="Header"/>
    </w:pPr>
    <w:r>
      <w:rPr>
        <w:rFonts w:cs="B Zar"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5F9CC4E0" wp14:editId="1C39A6A2">
              <wp:simplePos x="0" y="0"/>
              <wp:positionH relativeFrom="column">
                <wp:posOffset>0</wp:posOffset>
              </wp:positionH>
              <wp:positionV relativeFrom="line">
                <wp:posOffset>-1270</wp:posOffset>
              </wp:positionV>
              <wp:extent cx="6156960" cy="0"/>
              <wp:effectExtent l="19050" t="17780" r="24765" b="20320"/>
              <wp:wrapNone/>
              <wp:docPr id="3" name="Line 9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156960" cy="0"/>
                      </a:xfrm>
                      <a:prstGeom prst="line">
                        <a:avLst/>
                      </a:prstGeom>
                      <a:noFill/>
                      <a:ln w="31750" cmpd="thickThin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63EF17A3" id="Line 96" o:spid="_x0000_s1026" style="position:absolute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line;mso-width-percent:0;mso-height-percent:0;mso-width-relative:page;mso-height-relative:page" from="0,-.1pt" to="484.8pt,-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" strokeweight="2.5pt">
              <v:stroke linestyle="thickThin"/>
              <w10:wrap anchory="line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541E54" w14:textId="77777777" w:rsidR="00576B10" w:rsidRDefault="00223108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ABA65D9" wp14:editId="0BE21D3D">
              <wp:simplePos x="0" y="0"/>
              <wp:positionH relativeFrom="column">
                <wp:posOffset>1403985</wp:posOffset>
              </wp:positionH>
              <wp:positionV relativeFrom="line">
                <wp:posOffset>172085</wp:posOffset>
              </wp:positionV>
              <wp:extent cx="4457700" cy="600075"/>
              <wp:effectExtent l="13335" t="10160" r="5715" b="8890"/>
              <wp:wrapNone/>
              <wp:docPr id="2" name="Rectangle 10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4457700" cy="60007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 algn="ctr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  <a:effectLst/>
                      <a:extLs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808080"/>
                              </a:outerShdw>
                            </a:effectLst>
                          </a14:hiddenEffects>
                        </a:ext>
                      </a:extLst>
                    </wps:spPr>
                    <wps:txbx>
                      <w:txbxContent>
                        <w:p w14:paraId="7D8E9ECF" w14:textId="77777777" w:rsidR="00C8320F" w:rsidRPr="003136C1" w:rsidRDefault="003E74A4" w:rsidP="003E74A4">
                          <w:pPr>
                            <w:jc w:val="center"/>
                            <w:rPr>
                              <w:rFonts w:cs="B Titr"/>
                              <w:sz w:val="24"/>
                              <w:szCs w:val="24"/>
                              <w:u w:val="single"/>
                              <w:rtl/>
                              <w:lang w:bidi="fa-IR"/>
                            </w:rPr>
                          </w:pPr>
                          <w:r>
                            <w:rPr>
                              <w:rFonts w:cs="B Titr" w:hint="cs"/>
                              <w:sz w:val="24"/>
                              <w:szCs w:val="24"/>
                              <w:u w:val="single"/>
                              <w:rtl/>
                              <w:lang w:bidi="fa-IR"/>
                            </w:rPr>
                            <w:t xml:space="preserve">پنجمین </w:t>
                          </w:r>
                          <w:r w:rsidR="00C8320F" w:rsidRPr="003136C1">
                            <w:rPr>
                              <w:rFonts w:cs="B Titr" w:hint="cs"/>
                              <w:sz w:val="24"/>
                              <w:szCs w:val="24"/>
                              <w:u w:val="single"/>
                              <w:rtl/>
                              <w:lang w:bidi="fa-IR"/>
                            </w:rPr>
                            <w:t>نشست تخصصی دستاوردهای علمی و فنی پژوهشگاه فضايي ايران</w:t>
                          </w:r>
                        </w:p>
                        <w:p w14:paraId="636F53A6" w14:textId="77777777" w:rsidR="00C8320F" w:rsidRPr="003136C1" w:rsidRDefault="00C8320F" w:rsidP="003E74A4">
                          <w:pPr>
                            <w:jc w:val="center"/>
                            <w:rPr>
                              <w:rFonts w:cs="B Titr"/>
                              <w:sz w:val="24"/>
                              <w:szCs w:val="24"/>
                              <w:lang w:bidi="fa-IR"/>
                            </w:rPr>
                          </w:pPr>
                          <w:r w:rsidRPr="003136C1">
                            <w:rPr>
                              <w:rFonts w:cs="B Titr" w:hint="cs"/>
                              <w:sz w:val="24"/>
                              <w:szCs w:val="24"/>
                              <w:rtl/>
                              <w:lang w:bidi="fa-IR"/>
                            </w:rPr>
                            <w:t xml:space="preserve">پژوهشگاه فضايي ايران- </w:t>
                          </w:r>
                          <w:r w:rsidR="003237B7" w:rsidRPr="003136C1">
                            <w:rPr>
                              <w:rFonts w:cs="B Titr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آذر 139</w:t>
                          </w:r>
                          <w:r w:rsidR="003E74A4">
                            <w:rPr>
                              <w:rFonts w:cs="B Titr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8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ABA65D9" id="Rectangle 100" o:spid="_x0000_s1026" style="position:absolute;left:0;text-align:left;margin-left:110.55pt;margin-top:13.55pt;width:351pt;height:47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line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" strokecolor="white">
              <v:textbox>
                <w:txbxContent>
                  <w:p w14:paraId="7D8E9ECF" w14:textId="77777777" w:rsidR="00C8320F" w:rsidRPr="003136C1" w:rsidRDefault="003E74A4" w:rsidP="003E74A4">
                    <w:pPr>
                      <w:jc w:val="center"/>
                      <w:rPr>
                        <w:rFonts w:cs="B Titr"/>
                        <w:sz w:val="24"/>
                        <w:szCs w:val="24"/>
                        <w:u w:val="single"/>
                        <w:rtl/>
                        <w:lang w:bidi="fa-IR"/>
                      </w:rPr>
                    </w:pPr>
                    <w:r>
                      <w:rPr>
                        <w:rFonts w:cs="B Titr" w:hint="cs"/>
                        <w:sz w:val="24"/>
                        <w:szCs w:val="24"/>
                        <w:u w:val="single"/>
                        <w:rtl/>
                        <w:lang w:bidi="fa-IR"/>
                      </w:rPr>
                      <w:t xml:space="preserve">پنجمین </w:t>
                    </w:r>
                    <w:r w:rsidR="00C8320F" w:rsidRPr="003136C1">
                      <w:rPr>
                        <w:rFonts w:cs="B Titr" w:hint="cs"/>
                        <w:sz w:val="24"/>
                        <w:szCs w:val="24"/>
                        <w:u w:val="single"/>
                        <w:rtl/>
                        <w:lang w:bidi="fa-IR"/>
                      </w:rPr>
                      <w:t>نشست تخصصی دستاوردهای علمی و فنی پژوهشگاه فضايي ايران</w:t>
                    </w:r>
                  </w:p>
                  <w:p w14:paraId="636F53A6" w14:textId="77777777" w:rsidR="00C8320F" w:rsidRPr="003136C1" w:rsidRDefault="00C8320F" w:rsidP="003E74A4">
                    <w:pPr>
                      <w:jc w:val="center"/>
                      <w:rPr>
                        <w:rFonts w:cs="B Titr"/>
                        <w:sz w:val="24"/>
                        <w:szCs w:val="24"/>
                        <w:lang w:bidi="fa-IR"/>
                      </w:rPr>
                    </w:pPr>
                    <w:r w:rsidRPr="003136C1">
                      <w:rPr>
                        <w:rFonts w:cs="B Titr" w:hint="cs"/>
                        <w:sz w:val="24"/>
                        <w:szCs w:val="24"/>
                        <w:rtl/>
                        <w:lang w:bidi="fa-IR"/>
                      </w:rPr>
                      <w:t xml:space="preserve">پژوهشگاه فضايي ايران- </w:t>
                    </w:r>
                    <w:r w:rsidR="003237B7" w:rsidRPr="003136C1">
                      <w:rPr>
                        <w:rFonts w:cs="B Titr" w:hint="cs"/>
                        <w:sz w:val="24"/>
                        <w:szCs w:val="24"/>
                        <w:rtl/>
                        <w:lang w:bidi="fa-IR"/>
                      </w:rPr>
                      <w:t>آذر 139</w:t>
                    </w:r>
                    <w:r w:rsidR="003E74A4">
                      <w:rPr>
                        <w:rFonts w:cs="B Titr" w:hint="cs"/>
                        <w:sz w:val="24"/>
                        <w:szCs w:val="24"/>
                        <w:rtl/>
                        <w:lang w:bidi="fa-IR"/>
                      </w:rPr>
                      <w:t>8</w:t>
                    </w:r>
                  </w:p>
                </w:txbxContent>
              </v:textbox>
              <w10:wrap anchory="lin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7C8853BF" wp14:editId="1501B522">
              <wp:simplePos x="0" y="0"/>
              <wp:positionH relativeFrom="column">
                <wp:posOffset>-46990</wp:posOffset>
              </wp:positionH>
              <wp:positionV relativeFrom="line">
                <wp:posOffset>74930</wp:posOffset>
              </wp:positionV>
              <wp:extent cx="6116320" cy="795655"/>
              <wp:effectExtent l="19685" t="17780" r="17145" b="15240"/>
              <wp:wrapNone/>
              <wp:docPr id="1" name="AutoShape 9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6116320" cy="795655"/>
                      </a:xfrm>
                      <a:prstGeom prst="roundRect">
                        <a:avLst>
                          <a:gd name="adj" fmla="val 16667"/>
                        </a:avLst>
                      </a:prstGeom>
                      <a:solidFill>
                        <a:srgbClr val="FFFFFF"/>
                      </a:solidFill>
                      <a:ln w="28575">
                        <a:solidFill>
                          <a:srgbClr val="A5A5A5"/>
                        </a:solidFill>
                        <a:round/>
                        <a:headEnd/>
                        <a:tailEnd/>
                      </a:ln>
                    </wps:spPr>
                    <wps:txbx>
                      <w:txbxContent>
                        <w:p w14:paraId="42488C25" w14:textId="77777777" w:rsidR="00C8320F" w:rsidRDefault="00223108" w:rsidP="00C8320F">
                          <w:pPr>
                            <w:jc w:val="right"/>
                          </w:pPr>
                          <w:r w:rsidRPr="006462CE">
                            <w:rPr>
                              <w:noProof/>
                            </w:rPr>
                            <w:drawing>
                              <wp:inline distT="0" distB="0" distL="0" distR="0" wp14:anchorId="4C04DCC2" wp14:editId="7195CA27">
                                <wp:extent cx="943610" cy="611505"/>
                                <wp:effectExtent l="0" t="0" r="0" b="0"/>
                                <wp:docPr id="5" name="Picture 1" descr="Description: Description: C:\Users\f.tasviri.ISRC\Desktop\arm\آرم.jp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" descr="Description: Description: C:\Users\f.tasviri.ISRC\Desktop\arm\آرم.jp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943610" cy="61150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oundrect w14:anchorId="7C8853BF" id="AutoShape 98" o:spid="_x0000_s1027" style="position:absolute;left:0;text-align:left;margin-left:-3.7pt;margin-top:5.9pt;width:481.6pt;height:62.6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line;mso-width-percent:0;mso-height-percent:0;mso-width-relative:margin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" strokecolor="#a5a5a5" strokeweight="2.25pt">
              <v:textbox style="mso-fit-shape-to-text:t">
                <w:txbxContent>
                  <w:p w14:paraId="42488C25" w14:textId="77777777" w:rsidR="00C8320F" w:rsidRDefault="00223108" w:rsidP="00C8320F">
                    <w:pPr>
                      <w:jc w:val="right"/>
                    </w:pPr>
                    <w:r w:rsidRPr="006462CE">
                      <w:rPr>
                        <w:noProof/>
                      </w:rPr>
                      <w:drawing>
                        <wp:inline distT="0" distB="0" distL="0" distR="0" wp14:anchorId="4C04DCC2" wp14:editId="7195CA27">
                          <wp:extent cx="943610" cy="611505"/>
                          <wp:effectExtent l="0" t="0" r="0" b="0"/>
                          <wp:docPr id="5" name="Picture 1" descr="Description: Description: C:\Users\f.tasviri.ISRC\Desktop\arm\آرم.jp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1" descr="Description: Description: C:\Users\f.tasviri.ISRC\Desktop\arm\آرم.jp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943610" cy="61150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y="line"/>
            </v:round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alt="Description: C:\Users\ftasviri.JERC-NET\Desktop\tempplate\png\36_permium_labels_frames_custom_shapes_07b.png" style="width:720.25pt;height:720.25pt;visibility:visible" o:bullet="t">
        <v:imagedata r:id="rId1" o:title="36_permium_labels_frames_custom_shapes_07b"/>
      </v:shape>
    </w:pict>
  </w:numPicBullet>
  <w:abstractNum w:abstractNumId="0" w15:restartNumberingAfterBreak="0">
    <w:nsid w:val="06337971"/>
    <w:multiLevelType w:val="hybridMultilevel"/>
    <w:tmpl w:val="47B08666"/>
    <w:lvl w:ilvl="0" w:tplc="040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67B406A"/>
    <w:multiLevelType w:val="hybridMultilevel"/>
    <w:tmpl w:val="ACF4B25E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" w15:restartNumberingAfterBreak="0">
    <w:nsid w:val="07C3015A"/>
    <w:multiLevelType w:val="multilevel"/>
    <w:tmpl w:val="74EE4BE4"/>
    <w:lvl w:ilvl="0">
      <w:start w:val="1"/>
      <w:numFmt w:val="arabicAlpha"/>
      <w:pStyle w:val="Heading8"/>
      <w:suff w:val="nothing"/>
      <w:lvlText w:val="پیوست %1- "/>
      <w:lvlJc w:val="left"/>
      <w:pPr>
        <w:ind w:left="3402" w:firstLine="0"/>
      </w:pPr>
      <w:rPr>
        <w:rFonts w:hint="default"/>
      </w:rPr>
    </w:lvl>
    <w:lvl w:ilvl="1">
      <w:start w:val="1"/>
      <w:numFmt w:val="decimal"/>
      <w:pStyle w:val="a"/>
      <w:suff w:val="nothing"/>
      <w:lvlText w:val="%1-%2- "/>
      <w:lvlJc w:val="left"/>
      <w:pPr>
        <w:ind w:left="3402" w:firstLine="0"/>
      </w:pPr>
      <w:rPr>
        <w:rFonts w:hint="default"/>
      </w:rPr>
    </w:lvl>
    <w:lvl w:ilvl="2">
      <w:start w:val="1"/>
      <w:numFmt w:val="decimal"/>
      <w:pStyle w:val="a0"/>
      <w:suff w:val="nothing"/>
      <w:lvlText w:val="%1-%2-%3- "/>
      <w:lvlJc w:val="left"/>
      <w:pPr>
        <w:ind w:left="3402" w:firstLine="0"/>
      </w:pPr>
      <w:rPr>
        <w:rFonts w:hint="default"/>
      </w:rPr>
    </w:lvl>
    <w:lvl w:ilvl="3">
      <w:start w:val="1"/>
      <w:numFmt w:val="decimal"/>
      <w:pStyle w:val="a1"/>
      <w:suff w:val="nothing"/>
      <w:lvlText w:val="%1-%2-%3-%4- "/>
      <w:lvlJc w:val="left"/>
      <w:pPr>
        <w:ind w:left="3402" w:firstLine="0"/>
      </w:pPr>
      <w:rPr>
        <w:rFonts w:hint="default"/>
      </w:rPr>
    </w:lvl>
    <w:lvl w:ilvl="4">
      <w:start w:val="1"/>
      <w:numFmt w:val="decimal"/>
      <w:lvlRestart w:val="1"/>
      <w:pStyle w:val="a2"/>
      <w:suff w:val="nothing"/>
      <w:lvlText w:val="شکل (%1-%5)"/>
      <w:lvlJc w:val="left"/>
      <w:pPr>
        <w:ind w:left="3402" w:firstLine="0"/>
      </w:pPr>
      <w:rPr>
        <w:rFonts w:hint="default"/>
      </w:rPr>
    </w:lvl>
    <w:lvl w:ilvl="5">
      <w:start w:val="1"/>
      <w:numFmt w:val="decimal"/>
      <w:lvlRestart w:val="1"/>
      <w:pStyle w:val="a3"/>
      <w:suff w:val="nothing"/>
      <w:lvlText w:val="جدول (%1-%6) "/>
      <w:lvlJc w:val="left"/>
      <w:pPr>
        <w:ind w:left="7938" w:firstLine="0"/>
      </w:pPr>
      <w:rPr>
        <w:rFonts w:hint="default"/>
      </w:rPr>
    </w:lvl>
    <w:lvl w:ilvl="6">
      <w:start w:val="1"/>
      <w:numFmt w:val="decimal"/>
      <w:lvlRestart w:val="1"/>
      <w:pStyle w:val="a4"/>
      <w:suff w:val="nothing"/>
      <w:lvlText w:val="(%1-%7)"/>
      <w:lvlJc w:val="left"/>
      <w:pPr>
        <w:ind w:left="3402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282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6642" w:hanging="360"/>
      </w:pPr>
      <w:rPr>
        <w:rFonts w:hint="default"/>
      </w:rPr>
    </w:lvl>
  </w:abstractNum>
  <w:abstractNum w:abstractNumId="3" w15:restartNumberingAfterBreak="0">
    <w:nsid w:val="0BBB4700"/>
    <w:multiLevelType w:val="hybridMultilevel"/>
    <w:tmpl w:val="104E004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C63D31"/>
    <w:multiLevelType w:val="hybridMultilevel"/>
    <w:tmpl w:val="95541DFA"/>
    <w:lvl w:ilvl="0" w:tplc="CD6651CC">
      <w:start w:val="4"/>
      <w:numFmt w:val="decimal"/>
      <w:pStyle w:val="a5"/>
      <w:lvlText w:val="%1."/>
      <w:lvlJc w:val="left"/>
      <w:pPr>
        <w:ind w:left="792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512" w:hanging="360"/>
      </w:pPr>
    </w:lvl>
    <w:lvl w:ilvl="2" w:tplc="0409001B" w:tentative="1">
      <w:start w:val="1"/>
      <w:numFmt w:val="lowerRoman"/>
      <w:lvlText w:val="%3."/>
      <w:lvlJc w:val="right"/>
      <w:pPr>
        <w:ind w:left="2232" w:hanging="180"/>
      </w:pPr>
    </w:lvl>
    <w:lvl w:ilvl="3" w:tplc="0409000F" w:tentative="1">
      <w:start w:val="1"/>
      <w:numFmt w:val="decimal"/>
      <w:lvlText w:val="%4."/>
      <w:lvlJc w:val="left"/>
      <w:pPr>
        <w:ind w:left="2952" w:hanging="360"/>
      </w:pPr>
    </w:lvl>
    <w:lvl w:ilvl="4" w:tplc="04090019" w:tentative="1">
      <w:start w:val="1"/>
      <w:numFmt w:val="lowerLetter"/>
      <w:lvlText w:val="%5."/>
      <w:lvlJc w:val="left"/>
      <w:pPr>
        <w:ind w:left="3672" w:hanging="360"/>
      </w:pPr>
    </w:lvl>
    <w:lvl w:ilvl="5" w:tplc="0409001B" w:tentative="1">
      <w:start w:val="1"/>
      <w:numFmt w:val="lowerRoman"/>
      <w:lvlText w:val="%6."/>
      <w:lvlJc w:val="right"/>
      <w:pPr>
        <w:ind w:left="4392" w:hanging="180"/>
      </w:pPr>
    </w:lvl>
    <w:lvl w:ilvl="6" w:tplc="0409000F" w:tentative="1">
      <w:start w:val="1"/>
      <w:numFmt w:val="decimal"/>
      <w:lvlText w:val="%7."/>
      <w:lvlJc w:val="left"/>
      <w:pPr>
        <w:ind w:left="5112" w:hanging="360"/>
      </w:pPr>
    </w:lvl>
    <w:lvl w:ilvl="7" w:tplc="04090019" w:tentative="1">
      <w:start w:val="1"/>
      <w:numFmt w:val="lowerLetter"/>
      <w:lvlText w:val="%8."/>
      <w:lvlJc w:val="left"/>
      <w:pPr>
        <w:ind w:left="5832" w:hanging="360"/>
      </w:pPr>
    </w:lvl>
    <w:lvl w:ilvl="8" w:tplc="04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5" w15:restartNumberingAfterBreak="0">
    <w:nsid w:val="0D582E4B"/>
    <w:multiLevelType w:val="multilevel"/>
    <w:tmpl w:val="320EC5A4"/>
    <w:lvl w:ilvl="0">
      <w:start w:val="1"/>
      <w:numFmt w:val="decimal"/>
      <w:suff w:val="space"/>
      <w:lvlText w:val="%1 -"/>
      <w:lvlJc w:val="left"/>
      <w:pPr>
        <w:ind w:left="0" w:firstLine="0"/>
      </w:pPr>
      <w:rPr>
        <w:rFonts w:ascii="Times New Roman" w:hAnsi="Times New Roman" w:cs="B Titr" w:hint="default"/>
        <w:b/>
        <w:bCs/>
        <w:i w:val="0"/>
        <w:iCs w:val="0"/>
        <w:sz w:val="28"/>
        <w:szCs w:val="32"/>
      </w:rPr>
    </w:lvl>
    <w:lvl w:ilvl="1">
      <w:start w:val="1"/>
      <w:numFmt w:val="decimal"/>
      <w:isLgl/>
      <w:suff w:val="space"/>
      <w:lvlText w:val="%1-%2- "/>
      <w:lvlJc w:val="left"/>
      <w:pPr>
        <w:ind w:left="-3543" w:firstLine="0"/>
      </w:pPr>
      <w:rPr>
        <w:rFonts w:ascii="Times New Roman" w:hAnsi="Times New Roman" w:cs="B Titr" w:hint="default"/>
        <w:b/>
        <w:bCs/>
        <w:i w:val="0"/>
        <w:iCs w:val="0"/>
        <w:sz w:val="24"/>
        <w:szCs w:val="28"/>
      </w:rPr>
    </w:lvl>
    <w:lvl w:ilvl="2">
      <w:start w:val="1"/>
      <w:numFmt w:val="decimal"/>
      <w:isLgl/>
      <w:suff w:val="space"/>
      <w:lvlText w:val="%1-%2-%3-"/>
      <w:lvlJc w:val="left"/>
      <w:pPr>
        <w:ind w:left="1418" w:firstLine="0"/>
      </w:pPr>
      <w:rPr>
        <w:rFonts w:ascii="Times New Roman" w:hAnsi="Times New Roman" w:cs="B Titr" w:hint="default"/>
        <w:b/>
        <w:bCs/>
        <w:i w:val="0"/>
        <w:iCs w:val="0"/>
        <w:caps w:val="0"/>
        <w:vanish w:val="0"/>
        <w:sz w:val="22"/>
        <w:szCs w:val="26"/>
      </w:rPr>
    </w:lvl>
    <w:lvl w:ilvl="3">
      <w:start w:val="1"/>
      <w:numFmt w:val="decimal"/>
      <w:suff w:val="space"/>
      <w:lvlText w:val="%1-%2-%3-%4- "/>
      <w:lvlJc w:val="left"/>
      <w:pPr>
        <w:ind w:left="0" w:firstLine="0"/>
      </w:pPr>
      <w:rPr>
        <w:rFonts w:ascii="Times New Roman" w:hAnsi="Times New Roman" w:cs="B Titr" w:hint="default"/>
        <w:b/>
        <w:bCs/>
        <w:i w:val="0"/>
        <w:iCs w:val="0"/>
        <w:sz w:val="20"/>
        <w:szCs w:val="24"/>
      </w:rPr>
    </w:lvl>
    <w:lvl w:ilvl="4">
      <w:start w:val="1"/>
      <w:numFmt w:val="decimal"/>
      <w:lvlRestart w:val="1"/>
      <w:suff w:val="space"/>
      <w:lvlText w:val="شكل (%1-%5)"/>
      <w:lvlJc w:val="center"/>
      <w:pPr>
        <w:ind w:left="0" w:firstLine="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4"/>
        <w:szCs w:val="28"/>
        <w:u w:val="none"/>
        <w:vertAlign w:val="baseline"/>
        <w:em w:val="none"/>
      </w:rPr>
    </w:lvl>
    <w:lvl w:ilvl="5">
      <w:start w:val="1"/>
      <w:numFmt w:val="decimal"/>
      <w:lvlRestart w:val="1"/>
      <w:suff w:val="space"/>
      <w:lvlText w:val="جدول (%1-%6)"/>
      <w:lvlJc w:val="left"/>
      <w:pPr>
        <w:ind w:left="3260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6">
      <w:start w:val="1"/>
      <w:numFmt w:val="decimal"/>
      <w:lvlRestart w:val="1"/>
      <w:pStyle w:val="a6"/>
      <w:suff w:val="nothing"/>
      <w:lvlText w:val="(%1-%7)"/>
      <w:lvlJc w:val="left"/>
      <w:pPr>
        <w:ind w:left="9639" w:hanging="9072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</w:rPr>
    </w:lvl>
    <w:lvl w:ilvl="7">
      <w:start w:val="1"/>
      <w:numFmt w:val="arabicAlpha"/>
      <w:lvlRestart w:val="0"/>
      <w:pStyle w:val="a7"/>
      <w:suff w:val="nothing"/>
      <w:lvlText w:val="پیوست %8- "/>
      <w:lvlJc w:val="left"/>
      <w:pPr>
        <w:ind w:left="0" w:firstLine="0"/>
      </w:pPr>
      <w:rPr>
        <w:rFonts w:ascii="Times New Roman" w:hAnsi="Times New Roman" w:cs="B Titr" w:hint="default"/>
        <w:b/>
        <w:i w:val="0"/>
        <w:sz w:val="28"/>
        <w:szCs w:val="32"/>
      </w:rPr>
    </w:lvl>
    <w:lvl w:ilvl="8">
      <w:start w:val="1"/>
      <w:numFmt w:val="decimal"/>
      <w:lvlText w:val="%1.%2.%3.%4.%5.%6.%7.%8.%9."/>
      <w:lvlJc w:val="left"/>
      <w:pPr>
        <w:tabs>
          <w:tab w:val="num" w:pos="7085"/>
        </w:tabs>
        <w:ind w:left="6725" w:hanging="1440"/>
      </w:pPr>
      <w:rPr>
        <w:rFonts w:hint="default"/>
      </w:rPr>
    </w:lvl>
  </w:abstractNum>
  <w:abstractNum w:abstractNumId="6" w15:restartNumberingAfterBreak="0">
    <w:nsid w:val="0D8844EC"/>
    <w:multiLevelType w:val="hybridMultilevel"/>
    <w:tmpl w:val="EFD09F80"/>
    <w:lvl w:ilvl="0" w:tplc="C8144316">
      <w:start w:val="1"/>
      <w:numFmt w:val="decimal"/>
      <w:lvlText w:val="%1-"/>
      <w:lvlJc w:val="left"/>
      <w:pPr>
        <w:ind w:left="7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ind w:left="6517" w:hanging="180"/>
      </w:pPr>
    </w:lvl>
  </w:abstractNum>
  <w:abstractNum w:abstractNumId="7" w15:restartNumberingAfterBreak="0">
    <w:nsid w:val="0EAF150B"/>
    <w:multiLevelType w:val="hybridMultilevel"/>
    <w:tmpl w:val="DB06398C"/>
    <w:lvl w:ilvl="0" w:tplc="2124B4AC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B Nazanin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7A53B2"/>
    <w:multiLevelType w:val="multilevel"/>
    <w:tmpl w:val="05C264AC"/>
    <w:lvl w:ilvl="0">
      <w:start w:val="1"/>
      <w:numFmt w:val="decimal"/>
      <w:pStyle w:val="MultiLevelListRegNum"/>
      <w:lvlText w:val="%1."/>
      <w:lvlJc w:val="left"/>
      <w:pPr>
        <w:ind w:left="397" w:hanging="397"/>
      </w:pPr>
      <w:rPr>
        <w:rFonts w:ascii="Times New Roman" w:hAnsi="Times New Roman" w:cs="B Nazanin" w:hint="default"/>
        <w:b w:val="0"/>
        <w:bCs w:val="0"/>
        <w:i w:val="0"/>
        <w:iCs w:val="0"/>
        <w:color w:val="auto"/>
        <w:sz w:val="22"/>
        <w:szCs w:val="28"/>
      </w:rPr>
    </w:lvl>
    <w:lvl w:ilvl="1">
      <w:start w:val="1"/>
      <w:numFmt w:val="decimal"/>
      <w:lvlText w:val="%1-%2."/>
      <w:lvlJc w:val="left"/>
      <w:pPr>
        <w:tabs>
          <w:tab w:val="num" w:pos="510"/>
        </w:tabs>
        <w:ind w:left="1077" w:hanging="680"/>
      </w:pPr>
      <w:rPr>
        <w:rFonts w:ascii="Times New Roman" w:hAnsi="Times New Roman" w:cs="B Nazanin" w:hint="default"/>
        <w:b w:val="0"/>
        <w:bCs w:val="0"/>
        <w:i w:val="0"/>
        <w:iCs w:val="0"/>
        <w:color w:val="auto"/>
        <w:sz w:val="22"/>
        <w:szCs w:val="28"/>
      </w:rPr>
    </w:lvl>
    <w:lvl w:ilvl="2">
      <w:start w:val="1"/>
      <w:numFmt w:val="decimal"/>
      <w:isLgl/>
      <w:lvlText w:val="%1-%2-%3."/>
      <w:lvlJc w:val="left"/>
      <w:pPr>
        <w:ind w:left="1814" w:hanging="737"/>
      </w:pPr>
      <w:rPr>
        <w:rFonts w:ascii="Times New Roman" w:hAnsi="Times New Roman" w:cs="B Nazanin" w:hint="default"/>
        <w:b w:val="0"/>
        <w:bCs w:val="0"/>
        <w:i w:val="0"/>
        <w:iCs w:val="0"/>
        <w:color w:val="auto"/>
        <w:sz w:val="22"/>
        <w:szCs w:val="28"/>
      </w:rPr>
    </w:lvl>
    <w:lvl w:ilvl="3">
      <w:start w:val="1"/>
      <w:numFmt w:val="decimal"/>
      <w:suff w:val="space"/>
      <w:lvlText w:val="%1-%2-%3-%4-"/>
      <w:lvlJc w:val="left"/>
      <w:pPr>
        <w:snapToGrid w:val="0"/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webHidden w:val="0"/>
        <w:color w:val="000000"/>
        <w:spacing w:val="0"/>
        <w:w w:val="1"/>
        <w:kern w:val="0"/>
        <w:position w:val="0"/>
        <w:szCs w:val="2"/>
        <w:u w:val="none"/>
        <w:effect w:val="none"/>
        <w:vertAlign w:val="baseline"/>
        <w:em w:val="none"/>
        <w:specVanish w:val="0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BDD1132"/>
    <w:multiLevelType w:val="hybridMultilevel"/>
    <w:tmpl w:val="10C81150"/>
    <w:lvl w:ilvl="0" w:tplc="6EA4E9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9521BF"/>
    <w:multiLevelType w:val="hybridMultilevel"/>
    <w:tmpl w:val="C532CB08"/>
    <w:lvl w:ilvl="0" w:tplc="AA04DA2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78D739F"/>
    <w:multiLevelType w:val="hybridMultilevel"/>
    <w:tmpl w:val="EE1063D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2BBE4869"/>
    <w:multiLevelType w:val="multilevel"/>
    <w:tmpl w:val="3E92DB36"/>
    <w:lvl w:ilvl="0">
      <w:start w:val="1"/>
      <w:numFmt w:val="bullet"/>
      <w:pStyle w:val="BulletLevel1"/>
      <w:lvlText w:val=""/>
      <w:lvlJc w:val="left"/>
      <w:pPr>
        <w:ind w:left="864" w:hanging="432"/>
      </w:pPr>
      <w:rPr>
        <w:rFonts w:ascii="Symbol" w:hAnsi="Symbol" w:hint="default"/>
        <w:b/>
        <w:bCs/>
        <w:sz w:val="28"/>
        <w:szCs w:val="28"/>
      </w:rPr>
    </w:lvl>
    <w:lvl w:ilvl="1">
      <w:start w:val="1"/>
      <w:numFmt w:val="decimal"/>
      <w:suff w:val="space"/>
      <w:lvlText w:val="%1-%2-"/>
      <w:lvlJc w:val="left"/>
      <w:pPr>
        <w:ind w:left="1008" w:hanging="576"/>
      </w:pPr>
      <w:rPr>
        <w:rFonts w:hint="default"/>
      </w:rPr>
    </w:lvl>
    <w:lvl w:ilvl="2">
      <w:start w:val="1"/>
      <w:numFmt w:val="decimal"/>
      <w:suff w:val="space"/>
      <w:lvlText w:val="%1-%2-%3-"/>
      <w:lvlJc w:val="left"/>
      <w:pPr>
        <w:ind w:left="1152" w:hanging="720"/>
      </w:pPr>
      <w:rPr>
        <w:rFonts w:hint="default"/>
      </w:rPr>
    </w:lvl>
    <w:lvl w:ilvl="3">
      <w:start w:val="1"/>
      <w:numFmt w:val="decimal"/>
      <w:suff w:val="space"/>
      <w:lvlText w:val="%1-%2-%3-%4-"/>
      <w:lvlJc w:val="left"/>
      <w:pPr>
        <w:ind w:left="1296" w:hanging="864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ind w:left="1440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584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28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7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016" w:hanging="1584"/>
      </w:pPr>
      <w:rPr>
        <w:rFonts w:hint="default"/>
      </w:rPr>
    </w:lvl>
  </w:abstractNum>
  <w:abstractNum w:abstractNumId="13" w15:restartNumberingAfterBreak="0">
    <w:nsid w:val="2BDB3B7D"/>
    <w:multiLevelType w:val="hybridMultilevel"/>
    <w:tmpl w:val="382ECC0A"/>
    <w:lvl w:ilvl="0" w:tplc="DC0422F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Zar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2180F85"/>
    <w:multiLevelType w:val="hybridMultilevel"/>
    <w:tmpl w:val="5EFA3BC4"/>
    <w:lvl w:ilvl="0" w:tplc="4C0CEC76">
      <w:start w:val="1"/>
      <w:numFmt w:val="bullet"/>
      <w:pStyle w:val="a8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15" w15:restartNumberingAfterBreak="0">
    <w:nsid w:val="32663AB2"/>
    <w:multiLevelType w:val="hybridMultilevel"/>
    <w:tmpl w:val="FB4E82B2"/>
    <w:lvl w:ilvl="0" w:tplc="6CC432A8">
      <w:numFmt w:val="bullet"/>
      <w:pStyle w:val="a9"/>
      <w:lvlText w:val="-"/>
      <w:lvlJc w:val="left"/>
      <w:pPr>
        <w:ind w:left="1152" w:hanging="360"/>
      </w:pPr>
      <w:rPr>
        <w:rFonts w:ascii="Arial" w:eastAsia="Calibr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16" w15:restartNumberingAfterBreak="0">
    <w:nsid w:val="341557B1"/>
    <w:multiLevelType w:val="multilevel"/>
    <w:tmpl w:val="D6283F38"/>
    <w:lvl w:ilvl="0">
      <w:start w:val="1"/>
      <w:numFmt w:val="decimal"/>
      <w:suff w:val="space"/>
      <w:lvlText w:val="%1-"/>
      <w:lvlJc w:val="left"/>
      <w:pPr>
        <w:ind w:left="0" w:firstLine="0"/>
      </w:pPr>
      <w:rPr>
        <w:rFonts w:ascii="Times New Roman" w:hAnsi="Times New Roman" w:cs="Titr" w:hint="default"/>
        <w:b/>
        <w:bCs/>
        <w:i w:val="0"/>
        <w:iCs w:val="0"/>
        <w:caps w:val="0"/>
        <w:sz w:val="28"/>
        <w:szCs w:val="32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Titr"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szCs w:val="26"/>
        <w:u w:val="none"/>
        <w:vertAlign w:val="baseline"/>
        <w:em w:val="none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Titr" w:hint="default"/>
        <w:b/>
        <w:bCs/>
        <w:i w:val="0"/>
        <w:iCs w:val="0"/>
        <w:sz w:val="20"/>
        <w:szCs w:val="24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cs="Titr" w:hint="cs"/>
        <w:bCs/>
        <w:iCs w:val="0"/>
        <w:caps w:val="0"/>
        <w:szCs w:val="24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Restart w:val="0"/>
      <w:lvlText w:val="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7" w15:restartNumberingAfterBreak="0">
    <w:nsid w:val="34265E5B"/>
    <w:multiLevelType w:val="multilevel"/>
    <w:tmpl w:val="16ECBDDC"/>
    <w:lvl w:ilvl="0">
      <w:start w:val="6"/>
      <w:numFmt w:val="decimal"/>
      <w:lvlText w:val="%1-"/>
      <w:lvlJc w:val="left"/>
      <w:pPr>
        <w:ind w:left="750" w:hanging="750"/>
      </w:pPr>
      <w:rPr>
        <w:rFonts w:hint="default"/>
      </w:rPr>
    </w:lvl>
    <w:lvl w:ilvl="1">
      <w:start w:val="10"/>
      <w:numFmt w:val="decimal"/>
      <w:lvlText w:val="%1-%2-"/>
      <w:lvlJc w:val="left"/>
      <w:pPr>
        <w:ind w:left="750" w:hanging="75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50" w:hanging="75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A366679"/>
    <w:multiLevelType w:val="hybridMultilevel"/>
    <w:tmpl w:val="80CA54BC"/>
    <w:lvl w:ilvl="0" w:tplc="70E6A50E">
      <w:start w:val="6"/>
      <w:numFmt w:val="bullet"/>
      <w:lvlText w:val="-"/>
      <w:lvlJc w:val="left"/>
      <w:pPr>
        <w:ind w:left="757" w:hanging="360"/>
      </w:pPr>
      <w:rPr>
        <w:rFonts w:ascii="Times New Roman" w:eastAsia="Times New Roman" w:hAnsi="Times New Roman" w:cs="B Zar" w:hint="default"/>
      </w:rPr>
    </w:lvl>
    <w:lvl w:ilvl="1" w:tplc="0409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19" w15:restartNumberingAfterBreak="0">
    <w:nsid w:val="3ECA027E"/>
    <w:multiLevelType w:val="hybridMultilevel"/>
    <w:tmpl w:val="328CAE3A"/>
    <w:lvl w:ilvl="0" w:tplc="ED4C14EE">
      <w:start w:val="1"/>
      <w:numFmt w:val="decimal"/>
      <w:lvlText w:val="%1-"/>
      <w:lvlJc w:val="left"/>
      <w:pPr>
        <w:ind w:left="64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8" w:hanging="360"/>
      </w:pPr>
    </w:lvl>
    <w:lvl w:ilvl="2" w:tplc="0409001B" w:tentative="1">
      <w:start w:val="1"/>
      <w:numFmt w:val="lowerRoman"/>
      <w:lvlText w:val="%3."/>
      <w:lvlJc w:val="right"/>
      <w:pPr>
        <w:ind w:left="2088" w:hanging="180"/>
      </w:pPr>
    </w:lvl>
    <w:lvl w:ilvl="3" w:tplc="0409000F" w:tentative="1">
      <w:start w:val="1"/>
      <w:numFmt w:val="decimal"/>
      <w:lvlText w:val="%4."/>
      <w:lvlJc w:val="left"/>
      <w:pPr>
        <w:ind w:left="2808" w:hanging="360"/>
      </w:pPr>
    </w:lvl>
    <w:lvl w:ilvl="4" w:tplc="04090019" w:tentative="1">
      <w:start w:val="1"/>
      <w:numFmt w:val="lowerLetter"/>
      <w:lvlText w:val="%5."/>
      <w:lvlJc w:val="left"/>
      <w:pPr>
        <w:ind w:left="3528" w:hanging="360"/>
      </w:pPr>
    </w:lvl>
    <w:lvl w:ilvl="5" w:tplc="0409001B" w:tentative="1">
      <w:start w:val="1"/>
      <w:numFmt w:val="lowerRoman"/>
      <w:lvlText w:val="%6."/>
      <w:lvlJc w:val="right"/>
      <w:pPr>
        <w:ind w:left="4248" w:hanging="180"/>
      </w:pPr>
    </w:lvl>
    <w:lvl w:ilvl="6" w:tplc="0409000F" w:tentative="1">
      <w:start w:val="1"/>
      <w:numFmt w:val="decimal"/>
      <w:lvlText w:val="%7."/>
      <w:lvlJc w:val="left"/>
      <w:pPr>
        <w:ind w:left="4968" w:hanging="360"/>
      </w:pPr>
    </w:lvl>
    <w:lvl w:ilvl="7" w:tplc="04090019" w:tentative="1">
      <w:start w:val="1"/>
      <w:numFmt w:val="lowerLetter"/>
      <w:lvlText w:val="%8."/>
      <w:lvlJc w:val="left"/>
      <w:pPr>
        <w:ind w:left="5688" w:hanging="360"/>
      </w:pPr>
    </w:lvl>
    <w:lvl w:ilvl="8" w:tplc="04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20" w15:restartNumberingAfterBreak="0">
    <w:nsid w:val="444F3AD6"/>
    <w:multiLevelType w:val="multilevel"/>
    <w:tmpl w:val="B568DAF6"/>
    <w:lvl w:ilvl="0">
      <w:start w:val="6"/>
      <w:numFmt w:val="decimal"/>
      <w:lvlText w:val="%1-"/>
      <w:lvlJc w:val="left"/>
      <w:pPr>
        <w:ind w:left="705" w:hanging="705"/>
      </w:pPr>
      <w:rPr>
        <w:rFonts w:hint="default"/>
      </w:rPr>
    </w:lvl>
    <w:lvl w:ilvl="1">
      <w:start w:val="9"/>
      <w:numFmt w:val="decimal"/>
      <w:lvlText w:val="%1-%2-"/>
      <w:lvlJc w:val="left"/>
      <w:pPr>
        <w:ind w:left="720" w:hanging="720"/>
      </w:pPr>
      <w:rPr>
        <w:rFonts w:hint="default"/>
        <w:sz w:val="26"/>
        <w:szCs w:val="26"/>
      </w:rPr>
    </w:lvl>
    <w:lvl w:ilvl="2">
      <w:start w:val="1"/>
      <w:numFmt w:val="decimal"/>
      <w:lvlText w:val="%1-%2-%3-"/>
      <w:lvlJc w:val="left"/>
      <w:pPr>
        <w:ind w:left="720" w:hanging="720"/>
      </w:pPr>
      <w:rPr>
        <w:rFonts w:hint="default"/>
        <w:sz w:val="24"/>
        <w:szCs w:val="24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52D0794"/>
    <w:multiLevelType w:val="hybridMultilevel"/>
    <w:tmpl w:val="E49E3984"/>
    <w:lvl w:ilvl="0" w:tplc="FB7C4A7E">
      <w:start w:val="4"/>
      <w:numFmt w:val="decimal"/>
      <w:lvlText w:val="%1."/>
      <w:lvlJc w:val="left"/>
      <w:pPr>
        <w:ind w:left="792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512" w:hanging="360"/>
      </w:pPr>
    </w:lvl>
    <w:lvl w:ilvl="2" w:tplc="0409001B" w:tentative="1">
      <w:start w:val="1"/>
      <w:numFmt w:val="lowerRoman"/>
      <w:lvlText w:val="%3."/>
      <w:lvlJc w:val="right"/>
      <w:pPr>
        <w:ind w:left="2232" w:hanging="180"/>
      </w:pPr>
    </w:lvl>
    <w:lvl w:ilvl="3" w:tplc="0409000F" w:tentative="1">
      <w:start w:val="1"/>
      <w:numFmt w:val="decimal"/>
      <w:lvlText w:val="%4."/>
      <w:lvlJc w:val="left"/>
      <w:pPr>
        <w:ind w:left="2952" w:hanging="360"/>
      </w:pPr>
    </w:lvl>
    <w:lvl w:ilvl="4" w:tplc="04090019" w:tentative="1">
      <w:start w:val="1"/>
      <w:numFmt w:val="lowerLetter"/>
      <w:lvlText w:val="%5."/>
      <w:lvlJc w:val="left"/>
      <w:pPr>
        <w:ind w:left="3672" w:hanging="360"/>
      </w:pPr>
    </w:lvl>
    <w:lvl w:ilvl="5" w:tplc="0409001B" w:tentative="1">
      <w:start w:val="1"/>
      <w:numFmt w:val="lowerRoman"/>
      <w:lvlText w:val="%6."/>
      <w:lvlJc w:val="right"/>
      <w:pPr>
        <w:ind w:left="4392" w:hanging="180"/>
      </w:pPr>
    </w:lvl>
    <w:lvl w:ilvl="6" w:tplc="0409000F" w:tentative="1">
      <w:start w:val="1"/>
      <w:numFmt w:val="decimal"/>
      <w:lvlText w:val="%7."/>
      <w:lvlJc w:val="left"/>
      <w:pPr>
        <w:ind w:left="5112" w:hanging="360"/>
      </w:pPr>
    </w:lvl>
    <w:lvl w:ilvl="7" w:tplc="04090019" w:tentative="1">
      <w:start w:val="1"/>
      <w:numFmt w:val="lowerLetter"/>
      <w:lvlText w:val="%8."/>
      <w:lvlJc w:val="left"/>
      <w:pPr>
        <w:ind w:left="5832" w:hanging="360"/>
      </w:pPr>
    </w:lvl>
    <w:lvl w:ilvl="8" w:tplc="04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22" w15:restartNumberingAfterBreak="0">
    <w:nsid w:val="487A4554"/>
    <w:multiLevelType w:val="hybridMultilevel"/>
    <w:tmpl w:val="1096D0FA"/>
    <w:lvl w:ilvl="0" w:tplc="8334CBAC">
      <w:start w:val="1"/>
      <w:numFmt w:val="decimal"/>
      <w:pStyle w:val="aa"/>
      <w:lvlText w:val="[%1]  "/>
      <w:lvlJc w:val="left"/>
      <w:pPr>
        <w:tabs>
          <w:tab w:val="num" w:pos="-303"/>
        </w:tabs>
        <w:ind w:left="4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E3F1E95"/>
    <w:multiLevelType w:val="hybridMultilevel"/>
    <w:tmpl w:val="D19846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C14244B"/>
    <w:multiLevelType w:val="hybridMultilevel"/>
    <w:tmpl w:val="ABC081DA"/>
    <w:lvl w:ilvl="0" w:tplc="26C60598">
      <w:start w:val="1"/>
      <w:numFmt w:val="decimal"/>
      <w:lvlText w:val="%1-"/>
      <w:lvlJc w:val="left"/>
      <w:pPr>
        <w:ind w:left="72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D0E2E45"/>
    <w:multiLevelType w:val="multilevel"/>
    <w:tmpl w:val="4050B964"/>
    <w:lvl w:ilvl="0">
      <w:start w:val="6"/>
      <w:numFmt w:val="decimal"/>
      <w:lvlText w:val="%1-"/>
      <w:lvlJc w:val="left"/>
      <w:pPr>
        <w:ind w:left="705" w:hanging="705"/>
      </w:pPr>
      <w:rPr>
        <w:rFonts w:hint="default"/>
      </w:rPr>
    </w:lvl>
    <w:lvl w:ilvl="1">
      <w:start w:val="9"/>
      <w:numFmt w:val="decimal"/>
      <w:lvlText w:val="%1-%2-"/>
      <w:lvlJc w:val="left"/>
      <w:pPr>
        <w:ind w:left="720" w:hanging="720"/>
      </w:pPr>
      <w:rPr>
        <w:rFonts w:hint="default"/>
        <w:sz w:val="26"/>
        <w:szCs w:val="26"/>
      </w:rPr>
    </w:lvl>
    <w:lvl w:ilvl="2">
      <w:start w:val="1"/>
      <w:numFmt w:val="decimal"/>
      <w:lvlText w:val="%1-%2-%3-"/>
      <w:lvlJc w:val="left"/>
      <w:pPr>
        <w:ind w:left="720" w:hanging="720"/>
      </w:pPr>
      <w:rPr>
        <w:rFonts w:hint="default"/>
        <w:sz w:val="24"/>
        <w:szCs w:val="24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657A4AAE"/>
    <w:multiLevelType w:val="hybridMultilevel"/>
    <w:tmpl w:val="661CCF3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6592122"/>
    <w:multiLevelType w:val="hybridMultilevel"/>
    <w:tmpl w:val="91B40F60"/>
    <w:lvl w:ilvl="0" w:tplc="7914903C">
      <w:start w:val="1"/>
      <w:numFmt w:val="decimal"/>
      <w:lvlText w:val="%1-"/>
      <w:lvlJc w:val="left"/>
      <w:pPr>
        <w:ind w:left="115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8" w15:restartNumberingAfterBreak="0">
    <w:nsid w:val="6679794F"/>
    <w:multiLevelType w:val="multilevel"/>
    <w:tmpl w:val="4DA65C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73DA31AD"/>
    <w:multiLevelType w:val="hybridMultilevel"/>
    <w:tmpl w:val="8400619E"/>
    <w:lvl w:ilvl="0" w:tplc="438A806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75D6F35"/>
    <w:multiLevelType w:val="hybridMultilevel"/>
    <w:tmpl w:val="CD34EA0E"/>
    <w:lvl w:ilvl="0" w:tplc="7914903C">
      <w:start w:val="1"/>
      <w:numFmt w:val="decimal"/>
      <w:lvlText w:val="%1-"/>
      <w:lvlJc w:val="left"/>
      <w:pPr>
        <w:ind w:left="7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ind w:left="6517" w:hanging="180"/>
      </w:pPr>
    </w:lvl>
  </w:abstractNum>
  <w:abstractNum w:abstractNumId="31" w15:restartNumberingAfterBreak="0">
    <w:nsid w:val="78646AAD"/>
    <w:multiLevelType w:val="hybridMultilevel"/>
    <w:tmpl w:val="D3D636A6"/>
    <w:lvl w:ilvl="0" w:tplc="CC101E26">
      <w:start w:val="1"/>
      <w:numFmt w:val="decimal"/>
      <w:lvlText w:val="%1-"/>
      <w:lvlJc w:val="left"/>
      <w:pPr>
        <w:ind w:left="360" w:hanging="360"/>
      </w:pPr>
      <w:rPr>
        <w:rFonts w:hint="default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BC21D7B"/>
    <w:multiLevelType w:val="hybridMultilevel"/>
    <w:tmpl w:val="D67867A6"/>
    <w:lvl w:ilvl="0" w:tplc="12FEE81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D7A0741"/>
    <w:multiLevelType w:val="hybridMultilevel"/>
    <w:tmpl w:val="1288315A"/>
    <w:lvl w:ilvl="0" w:tplc="187A865C">
      <w:start w:val="1"/>
      <w:numFmt w:val="bullet"/>
      <w:pStyle w:val="BulletLevel0"/>
      <w:lvlText w:val=""/>
      <w:lvlJc w:val="left"/>
      <w:pPr>
        <w:ind w:left="284" w:hanging="284"/>
      </w:pPr>
      <w:rPr>
        <w:rFonts w:ascii="Symbol" w:hAnsi="Symbol" w:cs="Symbol" w:hint="default"/>
        <w:b w:val="0"/>
        <w:bCs w:val="0"/>
        <w:i w:val="0"/>
        <w:iCs w:val="0"/>
        <w:sz w:val="16"/>
        <w:szCs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FBF1C6A"/>
    <w:multiLevelType w:val="hybridMultilevel"/>
    <w:tmpl w:val="AC8279C2"/>
    <w:lvl w:ilvl="0" w:tplc="AAB8F41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6"/>
  </w:num>
  <w:num w:numId="3">
    <w:abstractNumId w:val="24"/>
  </w:num>
  <w:num w:numId="4">
    <w:abstractNumId w:val="33"/>
  </w:num>
  <w:num w:numId="5">
    <w:abstractNumId w:val="19"/>
  </w:num>
  <w:num w:numId="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8"/>
  </w:num>
  <w:num w:numId="8">
    <w:abstractNumId w:val="13"/>
  </w:num>
  <w:num w:numId="9">
    <w:abstractNumId w:val="11"/>
  </w:num>
  <w:num w:numId="10">
    <w:abstractNumId w:val="15"/>
  </w:num>
  <w:num w:numId="11">
    <w:abstractNumId w:val="4"/>
  </w:num>
  <w:num w:numId="12">
    <w:abstractNumId w:val="27"/>
  </w:num>
  <w:num w:numId="13">
    <w:abstractNumId w:val="16"/>
  </w:num>
  <w:num w:numId="14">
    <w:abstractNumId w:val="5"/>
  </w:num>
  <w:num w:numId="15">
    <w:abstractNumId w:val="22"/>
  </w:num>
  <w:num w:numId="16">
    <w:abstractNumId w:val="2"/>
  </w:num>
  <w:num w:numId="17">
    <w:abstractNumId w:val="8"/>
  </w:num>
  <w:num w:numId="18">
    <w:abstractNumId w:val="12"/>
  </w:num>
  <w:num w:numId="19">
    <w:abstractNumId w:val="14"/>
  </w:num>
  <w:num w:numId="20">
    <w:abstractNumId w:val="34"/>
  </w:num>
  <w:num w:numId="21">
    <w:abstractNumId w:val="20"/>
  </w:num>
  <w:num w:numId="22">
    <w:abstractNumId w:val="30"/>
  </w:num>
  <w:num w:numId="23">
    <w:abstractNumId w:val="0"/>
  </w:num>
  <w:num w:numId="24">
    <w:abstractNumId w:val="18"/>
  </w:num>
  <w:num w:numId="25">
    <w:abstractNumId w:val="31"/>
  </w:num>
  <w:num w:numId="26">
    <w:abstractNumId w:val="21"/>
    <w:lvlOverride w:ilvl="0">
      <w:startOverride w:val="1"/>
    </w:lvlOverride>
  </w:num>
  <w:num w:numId="27">
    <w:abstractNumId w:val="21"/>
    <w:lvlOverride w:ilvl="0">
      <w:startOverride w:val="1"/>
    </w:lvlOverride>
  </w:num>
  <w:num w:numId="28">
    <w:abstractNumId w:val="21"/>
    <w:lvlOverride w:ilvl="0">
      <w:startOverride w:val="1"/>
    </w:lvlOverride>
  </w:num>
  <w:num w:numId="29">
    <w:abstractNumId w:val="21"/>
    <w:lvlOverride w:ilvl="0">
      <w:startOverride w:val="1"/>
    </w:lvlOverride>
  </w:num>
  <w:num w:numId="30">
    <w:abstractNumId w:val="25"/>
  </w:num>
  <w:num w:numId="31">
    <w:abstractNumId w:val="4"/>
    <w:lvlOverride w:ilvl="0">
      <w:startOverride w:val="1"/>
    </w:lvlOverride>
  </w:num>
  <w:num w:numId="32">
    <w:abstractNumId w:val="4"/>
    <w:lvlOverride w:ilvl="0">
      <w:startOverride w:val="2"/>
    </w:lvlOverride>
  </w:num>
  <w:num w:numId="33">
    <w:abstractNumId w:val="4"/>
    <w:lvlOverride w:ilvl="0">
      <w:startOverride w:val="2"/>
    </w:lvlOverride>
  </w:num>
  <w:num w:numId="34">
    <w:abstractNumId w:val="7"/>
  </w:num>
  <w:num w:numId="35">
    <w:abstractNumId w:val="4"/>
    <w:lvlOverride w:ilvl="0">
      <w:startOverride w:val="2"/>
    </w:lvlOverride>
  </w:num>
  <w:num w:numId="36">
    <w:abstractNumId w:val="1"/>
  </w:num>
  <w:num w:numId="37">
    <w:abstractNumId w:val="17"/>
  </w:num>
  <w:num w:numId="38">
    <w:abstractNumId w:val="6"/>
  </w:num>
  <w:num w:numId="39">
    <w:abstractNumId w:val="10"/>
  </w:num>
  <w:num w:numId="40">
    <w:abstractNumId w:val="9"/>
  </w:num>
  <w:num w:numId="41">
    <w:abstractNumId w:val="23"/>
  </w:num>
  <w:num w:numId="42">
    <w:abstractNumId w:val="29"/>
  </w:num>
  <w:num w:numId="43">
    <w:abstractNumId w:val="32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embedSystemFonts/>
  <w:hideSpellingErrors/>
  <w:hideGrammaticalErrors/>
  <w:activeWritingStyle w:appName="MSWord" w:lang="en-US" w:vendorID="64" w:dllVersion="131078" w:nlCheck="1" w:checkStyle="0"/>
  <w:activeWritingStyle w:appName="MSWord" w:lang="en-AU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4"/>
  <w:evenAndOddHeaders/>
  <w:drawingGridHorizontalSpacing w:val="100"/>
  <w:displayHorizontalDrawingGridEvery w:val="0"/>
  <w:displayVerticalDrawingGridEvery w:val="0"/>
  <w:noPunctuationKerning/>
  <w:characterSpacingControl w:val="doNotCompress"/>
  <w:hdrShapeDefaults>
    <o:shapedefaults v:ext="edit" spidmax="2049" style="mso-wrap-style:none;mso-position-vertical-relative:line;mso-width-percent:1000;mso-width-relative:margin" fillcolor="white">
      <v:fill color="white"/>
      <o:colormru v:ext="edit" colors="#e2dfba"/>
    </o:shapedefaults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59CE"/>
    <w:rsid w:val="0000116D"/>
    <w:rsid w:val="00001523"/>
    <w:rsid w:val="0000193F"/>
    <w:rsid w:val="00001BEC"/>
    <w:rsid w:val="000027CA"/>
    <w:rsid w:val="000028D0"/>
    <w:rsid w:val="00002902"/>
    <w:rsid w:val="00002D2C"/>
    <w:rsid w:val="0000325D"/>
    <w:rsid w:val="00003A25"/>
    <w:rsid w:val="0000478D"/>
    <w:rsid w:val="00004B3B"/>
    <w:rsid w:val="00004E35"/>
    <w:rsid w:val="0000524A"/>
    <w:rsid w:val="00005D98"/>
    <w:rsid w:val="000062B1"/>
    <w:rsid w:val="000062C1"/>
    <w:rsid w:val="000067CB"/>
    <w:rsid w:val="00006863"/>
    <w:rsid w:val="00006FC8"/>
    <w:rsid w:val="00007122"/>
    <w:rsid w:val="00007215"/>
    <w:rsid w:val="00007A7B"/>
    <w:rsid w:val="00007AD7"/>
    <w:rsid w:val="00007B9F"/>
    <w:rsid w:val="00007FC8"/>
    <w:rsid w:val="00010AB9"/>
    <w:rsid w:val="000116CB"/>
    <w:rsid w:val="00011827"/>
    <w:rsid w:val="00011871"/>
    <w:rsid w:val="00011BE8"/>
    <w:rsid w:val="000121E3"/>
    <w:rsid w:val="00012764"/>
    <w:rsid w:val="000128BB"/>
    <w:rsid w:val="000128CD"/>
    <w:rsid w:val="00012D1A"/>
    <w:rsid w:val="00012E4A"/>
    <w:rsid w:val="00013229"/>
    <w:rsid w:val="0001367C"/>
    <w:rsid w:val="00013E73"/>
    <w:rsid w:val="00014537"/>
    <w:rsid w:val="0001454C"/>
    <w:rsid w:val="00014BBF"/>
    <w:rsid w:val="00014C18"/>
    <w:rsid w:val="00014D07"/>
    <w:rsid w:val="00014D7F"/>
    <w:rsid w:val="00014EFD"/>
    <w:rsid w:val="00015046"/>
    <w:rsid w:val="00015646"/>
    <w:rsid w:val="00015CC6"/>
    <w:rsid w:val="00016813"/>
    <w:rsid w:val="00016D39"/>
    <w:rsid w:val="000174E7"/>
    <w:rsid w:val="000176BC"/>
    <w:rsid w:val="000206F3"/>
    <w:rsid w:val="00020B53"/>
    <w:rsid w:val="00020B95"/>
    <w:rsid w:val="00020E07"/>
    <w:rsid w:val="0002101A"/>
    <w:rsid w:val="000210AA"/>
    <w:rsid w:val="000213BC"/>
    <w:rsid w:val="00021C61"/>
    <w:rsid w:val="00021CE0"/>
    <w:rsid w:val="00021DC5"/>
    <w:rsid w:val="00022CED"/>
    <w:rsid w:val="00023B7A"/>
    <w:rsid w:val="00023D60"/>
    <w:rsid w:val="00023FDF"/>
    <w:rsid w:val="00023FF5"/>
    <w:rsid w:val="0002402C"/>
    <w:rsid w:val="0002494B"/>
    <w:rsid w:val="00024B71"/>
    <w:rsid w:val="00024D88"/>
    <w:rsid w:val="00024FC0"/>
    <w:rsid w:val="000251C9"/>
    <w:rsid w:val="00025569"/>
    <w:rsid w:val="0002598C"/>
    <w:rsid w:val="00025BB3"/>
    <w:rsid w:val="00025C62"/>
    <w:rsid w:val="00026707"/>
    <w:rsid w:val="00026B6C"/>
    <w:rsid w:val="000276BB"/>
    <w:rsid w:val="000279D9"/>
    <w:rsid w:val="000279FA"/>
    <w:rsid w:val="00027A53"/>
    <w:rsid w:val="00027C6B"/>
    <w:rsid w:val="00027FF6"/>
    <w:rsid w:val="00030035"/>
    <w:rsid w:val="00030828"/>
    <w:rsid w:val="00030B56"/>
    <w:rsid w:val="000311E0"/>
    <w:rsid w:val="00031312"/>
    <w:rsid w:val="0003171F"/>
    <w:rsid w:val="00031EAE"/>
    <w:rsid w:val="00032007"/>
    <w:rsid w:val="00032027"/>
    <w:rsid w:val="00032B19"/>
    <w:rsid w:val="00032D75"/>
    <w:rsid w:val="000333AB"/>
    <w:rsid w:val="00034473"/>
    <w:rsid w:val="000345B5"/>
    <w:rsid w:val="00034A33"/>
    <w:rsid w:val="00034F28"/>
    <w:rsid w:val="00035279"/>
    <w:rsid w:val="000354B1"/>
    <w:rsid w:val="00036005"/>
    <w:rsid w:val="000363F1"/>
    <w:rsid w:val="0003661A"/>
    <w:rsid w:val="00036F79"/>
    <w:rsid w:val="00037333"/>
    <w:rsid w:val="00037478"/>
    <w:rsid w:val="00037B26"/>
    <w:rsid w:val="00040B20"/>
    <w:rsid w:val="000415A4"/>
    <w:rsid w:val="00041788"/>
    <w:rsid w:val="000417F3"/>
    <w:rsid w:val="00041CE9"/>
    <w:rsid w:val="00042344"/>
    <w:rsid w:val="0004250D"/>
    <w:rsid w:val="00042595"/>
    <w:rsid w:val="00042936"/>
    <w:rsid w:val="00043440"/>
    <w:rsid w:val="00043D30"/>
    <w:rsid w:val="00043DB1"/>
    <w:rsid w:val="000443E6"/>
    <w:rsid w:val="0004458B"/>
    <w:rsid w:val="00044D27"/>
    <w:rsid w:val="000451B6"/>
    <w:rsid w:val="00045439"/>
    <w:rsid w:val="00045C71"/>
    <w:rsid w:val="000465F5"/>
    <w:rsid w:val="00046608"/>
    <w:rsid w:val="00046AFD"/>
    <w:rsid w:val="00047904"/>
    <w:rsid w:val="00050505"/>
    <w:rsid w:val="00050A50"/>
    <w:rsid w:val="00050C81"/>
    <w:rsid w:val="00051EEB"/>
    <w:rsid w:val="0005232D"/>
    <w:rsid w:val="0005250E"/>
    <w:rsid w:val="00052B4F"/>
    <w:rsid w:val="00053519"/>
    <w:rsid w:val="00054102"/>
    <w:rsid w:val="00054468"/>
    <w:rsid w:val="000545E4"/>
    <w:rsid w:val="00054A4A"/>
    <w:rsid w:val="00054C14"/>
    <w:rsid w:val="000551C0"/>
    <w:rsid w:val="000551E2"/>
    <w:rsid w:val="0005550A"/>
    <w:rsid w:val="000558AC"/>
    <w:rsid w:val="0005734B"/>
    <w:rsid w:val="0005791D"/>
    <w:rsid w:val="000579E8"/>
    <w:rsid w:val="00057B69"/>
    <w:rsid w:val="00057D9F"/>
    <w:rsid w:val="00057EE5"/>
    <w:rsid w:val="00057EF5"/>
    <w:rsid w:val="0006041D"/>
    <w:rsid w:val="00060BAF"/>
    <w:rsid w:val="00060F5E"/>
    <w:rsid w:val="000615E3"/>
    <w:rsid w:val="000626B3"/>
    <w:rsid w:val="0006288B"/>
    <w:rsid w:val="000640D2"/>
    <w:rsid w:val="00064172"/>
    <w:rsid w:val="0006459E"/>
    <w:rsid w:val="0006476F"/>
    <w:rsid w:val="000648A3"/>
    <w:rsid w:val="00064B3A"/>
    <w:rsid w:val="00064E2D"/>
    <w:rsid w:val="00064F75"/>
    <w:rsid w:val="00065145"/>
    <w:rsid w:val="00065749"/>
    <w:rsid w:val="000658C1"/>
    <w:rsid w:val="000659FC"/>
    <w:rsid w:val="00065AAD"/>
    <w:rsid w:val="00065B1E"/>
    <w:rsid w:val="00065B3C"/>
    <w:rsid w:val="00065BF4"/>
    <w:rsid w:val="000663BD"/>
    <w:rsid w:val="00066E2F"/>
    <w:rsid w:val="0006746C"/>
    <w:rsid w:val="000704FC"/>
    <w:rsid w:val="00070554"/>
    <w:rsid w:val="00070C73"/>
    <w:rsid w:val="0007118B"/>
    <w:rsid w:val="000716D3"/>
    <w:rsid w:val="000718F0"/>
    <w:rsid w:val="00071CFD"/>
    <w:rsid w:val="0007256A"/>
    <w:rsid w:val="0007257F"/>
    <w:rsid w:val="00072670"/>
    <w:rsid w:val="000726D4"/>
    <w:rsid w:val="00072B64"/>
    <w:rsid w:val="00073554"/>
    <w:rsid w:val="00073650"/>
    <w:rsid w:val="00073BAA"/>
    <w:rsid w:val="00073CD7"/>
    <w:rsid w:val="00073E38"/>
    <w:rsid w:val="00074A4E"/>
    <w:rsid w:val="00074D68"/>
    <w:rsid w:val="00074F9D"/>
    <w:rsid w:val="00075962"/>
    <w:rsid w:val="00075F9E"/>
    <w:rsid w:val="00076015"/>
    <w:rsid w:val="0007604A"/>
    <w:rsid w:val="000762B7"/>
    <w:rsid w:val="00076354"/>
    <w:rsid w:val="0007675D"/>
    <w:rsid w:val="00076B08"/>
    <w:rsid w:val="00076B4E"/>
    <w:rsid w:val="00076EA6"/>
    <w:rsid w:val="0007725F"/>
    <w:rsid w:val="00077659"/>
    <w:rsid w:val="00077945"/>
    <w:rsid w:val="0008004F"/>
    <w:rsid w:val="000803A6"/>
    <w:rsid w:val="000803CC"/>
    <w:rsid w:val="0008049D"/>
    <w:rsid w:val="000805F8"/>
    <w:rsid w:val="00080A32"/>
    <w:rsid w:val="00080B88"/>
    <w:rsid w:val="00080DB1"/>
    <w:rsid w:val="000812B9"/>
    <w:rsid w:val="000815EF"/>
    <w:rsid w:val="0008181F"/>
    <w:rsid w:val="00081933"/>
    <w:rsid w:val="00081A9E"/>
    <w:rsid w:val="00081D8A"/>
    <w:rsid w:val="00082293"/>
    <w:rsid w:val="000822BF"/>
    <w:rsid w:val="00082608"/>
    <w:rsid w:val="000830AB"/>
    <w:rsid w:val="00084187"/>
    <w:rsid w:val="00084270"/>
    <w:rsid w:val="00084A24"/>
    <w:rsid w:val="00084E95"/>
    <w:rsid w:val="00085173"/>
    <w:rsid w:val="000852CB"/>
    <w:rsid w:val="00085775"/>
    <w:rsid w:val="00085827"/>
    <w:rsid w:val="00085EF5"/>
    <w:rsid w:val="0008605D"/>
    <w:rsid w:val="00086284"/>
    <w:rsid w:val="00086289"/>
    <w:rsid w:val="0008692A"/>
    <w:rsid w:val="00086D12"/>
    <w:rsid w:val="00087946"/>
    <w:rsid w:val="000879DC"/>
    <w:rsid w:val="00087AF3"/>
    <w:rsid w:val="00087EF5"/>
    <w:rsid w:val="0009064A"/>
    <w:rsid w:val="000908FD"/>
    <w:rsid w:val="00090BEF"/>
    <w:rsid w:val="00091251"/>
    <w:rsid w:val="00091640"/>
    <w:rsid w:val="00091788"/>
    <w:rsid w:val="000920E3"/>
    <w:rsid w:val="00092591"/>
    <w:rsid w:val="00092891"/>
    <w:rsid w:val="00092974"/>
    <w:rsid w:val="0009351F"/>
    <w:rsid w:val="000936B7"/>
    <w:rsid w:val="000938D3"/>
    <w:rsid w:val="00093B4F"/>
    <w:rsid w:val="00093CCA"/>
    <w:rsid w:val="00093D17"/>
    <w:rsid w:val="000942C9"/>
    <w:rsid w:val="00094E68"/>
    <w:rsid w:val="00095A1D"/>
    <w:rsid w:val="00095BC9"/>
    <w:rsid w:val="00095CCD"/>
    <w:rsid w:val="00095F9A"/>
    <w:rsid w:val="00096C95"/>
    <w:rsid w:val="000972A0"/>
    <w:rsid w:val="00097309"/>
    <w:rsid w:val="000979B6"/>
    <w:rsid w:val="00097E80"/>
    <w:rsid w:val="000A05A2"/>
    <w:rsid w:val="000A05EF"/>
    <w:rsid w:val="000A13D2"/>
    <w:rsid w:val="000A174F"/>
    <w:rsid w:val="000A188A"/>
    <w:rsid w:val="000A20A5"/>
    <w:rsid w:val="000A22B3"/>
    <w:rsid w:val="000A34DB"/>
    <w:rsid w:val="000A350B"/>
    <w:rsid w:val="000A37B7"/>
    <w:rsid w:val="000A3DD1"/>
    <w:rsid w:val="000A3E42"/>
    <w:rsid w:val="000A4216"/>
    <w:rsid w:val="000A4349"/>
    <w:rsid w:val="000A45C6"/>
    <w:rsid w:val="000A48E0"/>
    <w:rsid w:val="000A4F46"/>
    <w:rsid w:val="000A4FBA"/>
    <w:rsid w:val="000A54A2"/>
    <w:rsid w:val="000A6F9D"/>
    <w:rsid w:val="000A7315"/>
    <w:rsid w:val="000A7B44"/>
    <w:rsid w:val="000A7F9E"/>
    <w:rsid w:val="000B0138"/>
    <w:rsid w:val="000B025D"/>
    <w:rsid w:val="000B085D"/>
    <w:rsid w:val="000B09BC"/>
    <w:rsid w:val="000B0B12"/>
    <w:rsid w:val="000B104B"/>
    <w:rsid w:val="000B107D"/>
    <w:rsid w:val="000B15B4"/>
    <w:rsid w:val="000B1720"/>
    <w:rsid w:val="000B1771"/>
    <w:rsid w:val="000B19EF"/>
    <w:rsid w:val="000B1B15"/>
    <w:rsid w:val="000B1F5F"/>
    <w:rsid w:val="000B2262"/>
    <w:rsid w:val="000B2C32"/>
    <w:rsid w:val="000B2CC5"/>
    <w:rsid w:val="000B2DE1"/>
    <w:rsid w:val="000B2E8D"/>
    <w:rsid w:val="000B30E9"/>
    <w:rsid w:val="000B3757"/>
    <w:rsid w:val="000B3C52"/>
    <w:rsid w:val="000B44D0"/>
    <w:rsid w:val="000B46FC"/>
    <w:rsid w:val="000B4754"/>
    <w:rsid w:val="000B50F7"/>
    <w:rsid w:val="000B5122"/>
    <w:rsid w:val="000B5341"/>
    <w:rsid w:val="000B59A3"/>
    <w:rsid w:val="000B5A2C"/>
    <w:rsid w:val="000B5B0D"/>
    <w:rsid w:val="000B5CB7"/>
    <w:rsid w:val="000B5E4A"/>
    <w:rsid w:val="000B5ECC"/>
    <w:rsid w:val="000B5F3A"/>
    <w:rsid w:val="000B60BC"/>
    <w:rsid w:val="000B64E6"/>
    <w:rsid w:val="000B662D"/>
    <w:rsid w:val="000B6679"/>
    <w:rsid w:val="000B6ACB"/>
    <w:rsid w:val="000B6C34"/>
    <w:rsid w:val="000B6D6F"/>
    <w:rsid w:val="000B6DD4"/>
    <w:rsid w:val="000B6E39"/>
    <w:rsid w:val="000B6E87"/>
    <w:rsid w:val="000B751E"/>
    <w:rsid w:val="000B75CC"/>
    <w:rsid w:val="000B7B5A"/>
    <w:rsid w:val="000C00AD"/>
    <w:rsid w:val="000C0201"/>
    <w:rsid w:val="000C05A5"/>
    <w:rsid w:val="000C0955"/>
    <w:rsid w:val="000C096B"/>
    <w:rsid w:val="000C0A78"/>
    <w:rsid w:val="000C0F0A"/>
    <w:rsid w:val="000C1241"/>
    <w:rsid w:val="000C190E"/>
    <w:rsid w:val="000C1D17"/>
    <w:rsid w:val="000C1F2E"/>
    <w:rsid w:val="000C329F"/>
    <w:rsid w:val="000C3BF1"/>
    <w:rsid w:val="000C3DDA"/>
    <w:rsid w:val="000C4833"/>
    <w:rsid w:val="000C48E8"/>
    <w:rsid w:val="000C4B0D"/>
    <w:rsid w:val="000C4B47"/>
    <w:rsid w:val="000C6105"/>
    <w:rsid w:val="000C6255"/>
    <w:rsid w:val="000C630D"/>
    <w:rsid w:val="000C640F"/>
    <w:rsid w:val="000C69C3"/>
    <w:rsid w:val="000C6E5D"/>
    <w:rsid w:val="000C70C7"/>
    <w:rsid w:val="000C73AE"/>
    <w:rsid w:val="000D060B"/>
    <w:rsid w:val="000D0C18"/>
    <w:rsid w:val="000D0C29"/>
    <w:rsid w:val="000D0D1A"/>
    <w:rsid w:val="000D0EF7"/>
    <w:rsid w:val="000D1023"/>
    <w:rsid w:val="000D1A49"/>
    <w:rsid w:val="000D1E14"/>
    <w:rsid w:val="000D1FB0"/>
    <w:rsid w:val="000D1FFA"/>
    <w:rsid w:val="000D21BD"/>
    <w:rsid w:val="000D21CA"/>
    <w:rsid w:val="000D246B"/>
    <w:rsid w:val="000D2868"/>
    <w:rsid w:val="000D2978"/>
    <w:rsid w:val="000D312B"/>
    <w:rsid w:val="000D3278"/>
    <w:rsid w:val="000D32CB"/>
    <w:rsid w:val="000D3708"/>
    <w:rsid w:val="000D3732"/>
    <w:rsid w:val="000D3970"/>
    <w:rsid w:val="000D425F"/>
    <w:rsid w:val="000D45F1"/>
    <w:rsid w:val="000D47FF"/>
    <w:rsid w:val="000D486E"/>
    <w:rsid w:val="000D4C07"/>
    <w:rsid w:val="000D4D44"/>
    <w:rsid w:val="000D4E7C"/>
    <w:rsid w:val="000D5050"/>
    <w:rsid w:val="000D5127"/>
    <w:rsid w:val="000D5198"/>
    <w:rsid w:val="000D54C3"/>
    <w:rsid w:val="000D57AD"/>
    <w:rsid w:val="000D5D9A"/>
    <w:rsid w:val="000D6234"/>
    <w:rsid w:val="000D6386"/>
    <w:rsid w:val="000D657C"/>
    <w:rsid w:val="000D679F"/>
    <w:rsid w:val="000D6D34"/>
    <w:rsid w:val="000D71DD"/>
    <w:rsid w:val="000D72FE"/>
    <w:rsid w:val="000D7565"/>
    <w:rsid w:val="000D7A58"/>
    <w:rsid w:val="000E0342"/>
    <w:rsid w:val="000E072D"/>
    <w:rsid w:val="000E0C02"/>
    <w:rsid w:val="000E17BD"/>
    <w:rsid w:val="000E1E05"/>
    <w:rsid w:val="000E2743"/>
    <w:rsid w:val="000E2EB0"/>
    <w:rsid w:val="000E3939"/>
    <w:rsid w:val="000E3EBD"/>
    <w:rsid w:val="000E4035"/>
    <w:rsid w:val="000E42E7"/>
    <w:rsid w:val="000E44B9"/>
    <w:rsid w:val="000E4877"/>
    <w:rsid w:val="000E4E2A"/>
    <w:rsid w:val="000E4E75"/>
    <w:rsid w:val="000E53B7"/>
    <w:rsid w:val="000E54C2"/>
    <w:rsid w:val="000E54D3"/>
    <w:rsid w:val="000E57D8"/>
    <w:rsid w:val="000E5842"/>
    <w:rsid w:val="000E6015"/>
    <w:rsid w:val="000E6654"/>
    <w:rsid w:val="000E679C"/>
    <w:rsid w:val="000E6B2C"/>
    <w:rsid w:val="000E6BD0"/>
    <w:rsid w:val="000E7B6F"/>
    <w:rsid w:val="000F028A"/>
    <w:rsid w:val="000F033D"/>
    <w:rsid w:val="000F0799"/>
    <w:rsid w:val="000F09F5"/>
    <w:rsid w:val="000F0C48"/>
    <w:rsid w:val="000F1729"/>
    <w:rsid w:val="000F17FF"/>
    <w:rsid w:val="000F1977"/>
    <w:rsid w:val="000F1CCD"/>
    <w:rsid w:val="000F1E7B"/>
    <w:rsid w:val="000F24A2"/>
    <w:rsid w:val="000F25E1"/>
    <w:rsid w:val="000F2F43"/>
    <w:rsid w:val="000F37A0"/>
    <w:rsid w:val="000F3B13"/>
    <w:rsid w:val="000F3E5B"/>
    <w:rsid w:val="000F3FD0"/>
    <w:rsid w:val="000F44A3"/>
    <w:rsid w:val="000F4C19"/>
    <w:rsid w:val="000F4D75"/>
    <w:rsid w:val="000F50A6"/>
    <w:rsid w:val="000F55F7"/>
    <w:rsid w:val="000F59CB"/>
    <w:rsid w:val="000F6609"/>
    <w:rsid w:val="000F7893"/>
    <w:rsid w:val="000F7B8E"/>
    <w:rsid w:val="001009D0"/>
    <w:rsid w:val="00100C6A"/>
    <w:rsid w:val="00100E28"/>
    <w:rsid w:val="00101911"/>
    <w:rsid w:val="001027FC"/>
    <w:rsid w:val="001038DD"/>
    <w:rsid w:val="0010446F"/>
    <w:rsid w:val="00104CDA"/>
    <w:rsid w:val="00104DCE"/>
    <w:rsid w:val="00104F07"/>
    <w:rsid w:val="00105713"/>
    <w:rsid w:val="00105C29"/>
    <w:rsid w:val="001066F5"/>
    <w:rsid w:val="001070C2"/>
    <w:rsid w:val="00107750"/>
    <w:rsid w:val="0010779D"/>
    <w:rsid w:val="001079B2"/>
    <w:rsid w:val="00107BCB"/>
    <w:rsid w:val="00107C4F"/>
    <w:rsid w:val="00110512"/>
    <w:rsid w:val="001107AD"/>
    <w:rsid w:val="00110875"/>
    <w:rsid w:val="00110D78"/>
    <w:rsid w:val="00111A92"/>
    <w:rsid w:val="00111BB6"/>
    <w:rsid w:val="001125BB"/>
    <w:rsid w:val="00112AB5"/>
    <w:rsid w:val="00112DB3"/>
    <w:rsid w:val="00112E0A"/>
    <w:rsid w:val="00112F25"/>
    <w:rsid w:val="0011315D"/>
    <w:rsid w:val="0011320D"/>
    <w:rsid w:val="001137BC"/>
    <w:rsid w:val="001143A6"/>
    <w:rsid w:val="001146E5"/>
    <w:rsid w:val="00114D12"/>
    <w:rsid w:val="00115099"/>
    <w:rsid w:val="0011519B"/>
    <w:rsid w:val="00115831"/>
    <w:rsid w:val="00115E20"/>
    <w:rsid w:val="00115FBC"/>
    <w:rsid w:val="00117935"/>
    <w:rsid w:val="00117A98"/>
    <w:rsid w:val="00117B8B"/>
    <w:rsid w:val="00117D5E"/>
    <w:rsid w:val="00117D73"/>
    <w:rsid w:val="00117E5F"/>
    <w:rsid w:val="00117F8B"/>
    <w:rsid w:val="001203E5"/>
    <w:rsid w:val="00120E77"/>
    <w:rsid w:val="00121F1B"/>
    <w:rsid w:val="00121FFE"/>
    <w:rsid w:val="00122169"/>
    <w:rsid w:val="0012216B"/>
    <w:rsid w:val="0012219F"/>
    <w:rsid w:val="0012236D"/>
    <w:rsid w:val="001227A2"/>
    <w:rsid w:val="0012284A"/>
    <w:rsid w:val="001228CB"/>
    <w:rsid w:val="00122BC2"/>
    <w:rsid w:val="00122D5B"/>
    <w:rsid w:val="00122E2A"/>
    <w:rsid w:val="00122E9D"/>
    <w:rsid w:val="00123409"/>
    <w:rsid w:val="0012353A"/>
    <w:rsid w:val="001235F9"/>
    <w:rsid w:val="001239E8"/>
    <w:rsid w:val="00123FCC"/>
    <w:rsid w:val="00124600"/>
    <w:rsid w:val="00124992"/>
    <w:rsid w:val="00124A94"/>
    <w:rsid w:val="00124F38"/>
    <w:rsid w:val="00125171"/>
    <w:rsid w:val="0012537A"/>
    <w:rsid w:val="001256C7"/>
    <w:rsid w:val="0012577B"/>
    <w:rsid w:val="00125D7C"/>
    <w:rsid w:val="00127019"/>
    <w:rsid w:val="00127125"/>
    <w:rsid w:val="00127C15"/>
    <w:rsid w:val="00130CB6"/>
    <w:rsid w:val="00130F67"/>
    <w:rsid w:val="00131174"/>
    <w:rsid w:val="00131281"/>
    <w:rsid w:val="001313DD"/>
    <w:rsid w:val="00131B7C"/>
    <w:rsid w:val="00132010"/>
    <w:rsid w:val="00132113"/>
    <w:rsid w:val="00132124"/>
    <w:rsid w:val="00132CC6"/>
    <w:rsid w:val="00132F35"/>
    <w:rsid w:val="001331D3"/>
    <w:rsid w:val="001334F2"/>
    <w:rsid w:val="00133910"/>
    <w:rsid w:val="00133B6F"/>
    <w:rsid w:val="00133DB0"/>
    <w:rsid w:val="001348C3"/>
    <w:rsid w:val="001356BD"/>
    <w:rsid w:val="00135C87"/>
    <w:rsid w:val="0013656B"/>
    <w:rsid w:val="00136601"/>
    <w:rsid w:val="00136DBF"/>
    <w:rsid w:val="00137337"/>
    <w:rsid w:val="0013736B"/>
    <w:rsid w:val="001376CD"/>
    <w:rsid w:val="001379C1"/>
    <w:rsid w:val="00137CD5"/>
    <w:rsid w:val="00137EBF"/>
    <w:rsid w:val="00137F5C"/>
    <w:rsid w:val="0014015E"/>
    <w:rsid w:val="001402CA"/>
    <w:rsid w:val="001404A3"/>
    <w:rsid w:val="001409F5"/>
    <w:rsid w:val="00140E89"/>
    <w:rsid w:val="00140ECA"/>
    <w:rsid w:val="00140FB4"/>
    <w:rsid w:val="00141089"/>
    <w:rsid w:val="001418AF"/>
    <w:rsid w:val="0014196E"/>
    <w:rsid w:val="00141BF6"/>
    <w:rsid w:val="0014261D"/>
    <w:rsid w:val="0014288B"/>
    <w:rsid w:val="001429A9"/>
    <w:rsid w:val="001431C4"/>
    <w:rsid w:val="0014340A"/>
    <w:rsid w:val="001434B6"/>
    <w:rsid w:val="001437AF"/>
    <w:rsid w:val="00143832"/>
    <w:rsid w:val="00143C3B"/>
    <w:rsid w:val="00143C5D"/>
    <w:rsid w:val="00144D6D"/>
    <w:rsid w:val="0014528F"/>
    <w:rsid w:val="001456B4"/>
    <w:rsid w:val="001456B7"/>
    <w:rsid w:val="00145F17"/>
    <w:rsid w:val="00146290"/>
    <w:rsid w:val="001463D7"/>
    <w:rsid w:val="001464C3"/>
    <w:rsid w:val="00146512"/>
    <w:rsid w:val="00146A63"/>
    <w:rsid w:val="00146F7A"/>
    <w:rsid w:val="0014707D"/>
    <w:rsid w:val="00147340"/>
    <w:rsid w:val="00147622"/>
    <w:rsid w:val="001476F1"/>
    <w:rsid w:val="001479A1"/>
    <w:rsid w:val="00147B03"/>
    <w:rsid w:val="00150098"/>
    <w:rsid w:val="00150399"/>
    <w:rsid w:val="001508A4"/>
    <w:rsid w:val="00150BA4"/>
    <w:rsid w:val="00150CBB"/>
    <w:rsid w:val="00150EF5"/>
    <w:rsid w:val="00150F9B"/>
    <w:rsid w:val="001514A7"/>
    <w:rsid w:val="00151ACC"/>
    <w:rsid w:val="0015202B"/>
    <w:rsid w:val="00152179"/>
    <w:rsid w:val="00152199"/>
    <w:rsid w:val="0015252A"/>
    <w:rsid w:val="00152A3C"/>
    <w:rsid w:val="00152CCE"/>
    <w:rsid w:val="00152FB7"/>
    <w:rsid w:val="00152FE2"/>
    <w:rsid w:val="0015322B"/>
    <w:rsid w:val="00153455"/>
    <w:rsid w:val="0015355D"/>
    <w:rsid w:val="0015373A"/>
    <w:rsid w:val="00153830"/>
    <w:rsid w:val="00153976"/>
    <w:rsid w:val="001539F1"/>
    <w:rsid w:val="00153BCC"/>
    <w:rsid w:val="00153C7F"/>
    <w:rsid w:val="00154A08"/>
    <w:rsid w:val="00154D5E"/>
    <w:rsid w:val="00154EE9"/>
    <w:rsid w:val="001550BE"/>
    <w:rsid w:val="00155140"/>
    <w:rsid w:val="00156BE4"/>
    <w:rsid w:val="00157324"/>
    <w:rsid w:val="001579B1"/>
    <w:rsid w:val="00160529"/>
    <w:rsid w:val="00160726"/>
    <w:rsid w:val="001607D5"/>
    <w:rsid w:val="001609DE"/>
    <w:rsid w:val="00160DA7"/>
    <w:rsid w:val="00160EFA"/>
    <w:rsid w:val="0016277D"/>
    <w:rsid w:val="00162CB3"/>
    <w:rsid w:val="00162CE7"/>
    <w:rsid w:val="00162E59"/>
    <w:rsid w:val="00162EF4"/>
    <w:rsid w:val="00162F25"/>
    <w:rsid w:val="0016312C"/>
    <w:rsid w:val="001632A1"/>
    <w:rsid w:val="001636D2"/>
    <w:rsid w:val="00163913"/>
    <w:rsid w:val="00163B74"/>
    <w:rsid w:val="00163CC5"/>
    <w:rsid w:val="00163DD2"/>
    <w:rsid w:val="00163DEB"/>
    <w:rsid w:val="00163DEE"/>
    <w:rsid w:val="00163FA3"/>
    <w:rsid w:val="00164452"/>
    <w:rsid w:val="0016469F"/>
    <w:rsid w:val="001653C7"/>
    <w:rsid w:val="00165775"/>
    <w:rsid w:val="00165B48"/>
    <w:rsid w:val="00165B50"/>
    <w:rsid w:val="00165D18"/>
    <w:rsid w:val="00165DC7"/>
    <w:rsid w:val="00165E01"/>
    <w:rsid w:val="001662FB"/>
    <w:rsid w:val="001666E8"/>
    <w:rsid w:val="0016683C"/>
    <w:rsid w:val="00166853"/>
    <w:rsid w:val="0016692D"/>
    <w:rsid w:val="001669B1"/>
    <w:rsid w:val="00167258"/>
    <w:rsid w:val="0016775F"/>
    <w:rsid w:val="00167930"/>
    <w:rsid w:val="00167CAA"/>
    <w:rsid w:val="00170D01"/>
    <w:rsid w:val="00171381"/>
    <w:rsid w:val="00171657"/>
    <w:rsid w:val="0017174F"/>
    <w:rsid w:val="00171751"/>
    <w:rsid w:val="00171F05"/>
    <w:rsid w:val="0017203E"/>
    <w:rsid w:val="001721EC"/>
    <w:rsid w:val="00172455"/>
    <w:rsid w:val="0017263B"/>
    <w:rsid w:val="00172B4C"/>
    <w:rsid w:val="00172C3A"/>
    <w:rsid w:val="0017352E"/>
    <w:rsid w:val="001743EE"/>
    <w:rsid w:val="00174C94"/>
    <w:rsid w:val="00174FEA"/>
    <w:rsid w:val="0017508D"/>
    <w:rsid w:val="00175993"/>
    <w:rsid w:val="0017621B"/>
    <w:rsid w:val="00176428"/>
    <w:rsid w:val="001769C3"/>
    <w:rsid w:val="00176AAE"/>
    <w:rsid w:val="001771F9"/>
    <w:rsid w:val="00177226"/>
    <w:rsid w:val="00177474"/>
    <w:rsid w:val="001774B7"/>
    <w:rsid w:val="00177790"/>
    <w:rsid w:val="0017781A"/>
    <w:rsid w:val="00177847"/>
    <w:rsid w:val="00177E20"/>
    <w:rsid w:val="00177F5D"/>
    <w:rsid w:val="001805C0"/>
    <w:rsid w:val="00180AD5"/>
    <w:rsid w:val="00180F8C"/>
    <w:rsid w:val="001817EC"/>
    <w:rsid w:val="00182313"/>
    <w:rsid w:val="00182602"/>
    <w:rsid w:val="001826E8"/>
    <w:rsid w:val="001827C1"/>
    <w:rsid w:val="00183128"/>
    <w:rsid w:val="001831E7"/>
    <w:rsid w:val="001831EB"/>
    <w:rsid w:val="0018326F"/>
    <w:rsid w:val="0018331C"/>
    <w:rsid w:val="0018377D"/>
    <w:rsid w:val="00183A34"/>
    <w:rsid w:val="00183A99"/>
    <w:rsid w:val="00183FD8"/>
    <w:rsid w:val="00184064"/>
    <w:rsid w:val="001841B4"/>
    <w:rsid w:val="0018476E"/>
    <w:rsid w:val="0018492A"/>
    <w:rsid w:val="001851D0"/>
    <w:rsid w:val="0018583D"/>
    <w:rsid w:val="0018627D"/>
    <w:rsid w:val="00187177"/>
    <w:rsid w:val="0018724E"/>
    <w:rsid w:val="001875B6"/>
    <w:rsid w:val="0018788B"/>
    <w:rsid w:val="00187E5A"/>
    <w:rsid w:val="0019033D"/>
    <w:rsid w:val="0019039F"/>
    <w:rsid w:val="0019064E"/>
    <w:rsid w:val="001906DC"/>
    <w:rsid w:val="00190715"/>
    <w:rsid w:val="00190B66"/>
    <w:rsid w:val="001910DC"/>
    <w:rsid w:val="00191C7B"/>
    <w:rsid w:val="0019203F"/>
    <w:rsid w:val="001920BC"/>
    <w:rsid w:val="00192650"/>
    <w:rsid w:val="001927FA"/>
    <w:rsid w:val="0019300F"/>
    <w:rsid w:val="0019307E"/>
    <w:rsid w:val="00193466"/>
    <w:rsid w:val="00193940"/>
    <w:rsid w:val="00193D81"/>
    <w:rsid w:val="00194088"/>
    <w:rsid w:val="001941B0"/>
    <w:rsid w:val="00194AA8"/>
    <w:rsid w:val="00194F4F"/>
    <w:rsid w:val="001957B4"/>
    <w:rsid w:val="00195988"/>
    <w:rsid w:val="00195A82"/>
    <w:rsid w:val="00195F39"/>
    <w:rsid w:val="001965F1"/>
    <w:rsid w:val="00196786"/>
    <w:rsid w:val="00196A4A"/>
    <w:rsid w:val="00196AA5"/>
    <w:rsid w:val="00196CF3"/>
    <w:rsid w:val="00196E33"/>
    <w:rsid w:val="00196F68"/>
    <w:rsid w:val="001971FA"/>
    <w:rsid w:val="001975E0"/>
    <w:rsid w:val="00197646"/>
    <w:rsid w:val="0019766F"/>
    <w:rsid w:val="001A018C"/>
    <w:rsid w:val="001A01E9"/>
    <w:rsid w:val="001A03C5"/>
    <w:rsid w:val="001A0BFE"/>
    <w:rsid w:val="001A0C8E"/>
    <w:rsid w:val="001A1366"/>
    <w:rsid w:val="001A1394"/>
    <w:rsid w:val="001A16CC"/>
    <w:rsid w:val="001A1B88"/>
    <w:rsid w:val="001A1C67"/>
    <w:rsid w:val="001A1D5A"/>
    <w:rsid w:val="001A1EF5"/>
    <w:rsid w:val="001A1F0F"/>
    <w:rsid w:val="001A2BA4"/>
    <w:rsid w:val="001A2C17"/>
    <w:rsid w:val="001A2C4F"/>
    <w:rsid w:val="001A32A0"/>
    <w:rsid w:val="001A343B"/>
    <w:rsid w:val="001A36DC"/>
    <w:rsid w:val="001A4090"/>
    <w:rsid w:val="001A4739"/>
    <w:rsid w:val="001A4D31"/>
    <w:rsid w:val="001A4EC3"/>
    <w:rsid w:val="001A4EC7"/>
    <w:rsid w:val="001A56FE"/>
    <w:rsid w:val="001A57D4"/>
    <w:rsid w:val="001A5DDE"/>
    <w:rsid w:val="001A5FFB"/>
    <w:rsid w:val="001A6236"/>
    <w:rsid w:val="001A6319"/>
    <w:rsid w:val="001A65A2"/>
    <w:rsid w:val="001A6741"/>
    <w:rsid w:val="001A69C4"/>
    <w:rsid w:val="001A6AB8"/>
    <w:rsid w:val="001A71B2"/>
    <w:rsid w:val="001A74B1"/>
    <w:rsid w:val="001A7801"/>
    <w:rsid w:val="001B0361"/>
    <w:rsid w:val="001B0495"/>
    <w:rsid w:val="001B0BD6"/>
    <w:rsid w:val="001B0BE1"/>
    <w:rsid w:val="001B1198"/>
    <w:rsid w:val="001B1449"/>
    <w:rsid w:val="001B188F"/>
    <w:rsid w:val="001B1B03"/>
    <w:rsid w:val="001B20C5"/>
    <w:rsid w:val="001B2327"/>
    <w:rsid w:val="001B2368"/>
    <w:rsid w:val="001B26B6"/>
    <w:rsid w:val="001B2B4D"/>
    <w:rsid w:val="001B32F7"/>
    <w:rsid w:val="001B3353"/>
    <w:rsid w:val="001B359C"/>
    <w:rsid w:val="001B38F0"/>
    <w:rsid w:val="001B39CE"/>
    <w:rsid w:val="001B4FBE"/>
    <w:rsid w:val="001B5453"/>
    <w:rsid w:val="001B6E84"/>
    <w:rsid w:val="001B7584"/>
    <w:rsid w:val="001B7AFA"/>
    <w:rsid w:val="001C0045"/>
    <w:rsid w:val="001C0153"/>
    <w:rsid w:val="001C02D4"/>
    <w:rsid w:val="001C0A4A"/>
    <w:rsid w:val="001C0D44"/>
    <w:rsid w:val="001C196B"/>
    <w:rsid w:val="001C1AF8"/>
    <w:rsid w:val="001C1F01"/>
    <w:rsid w:val="001C20D4"/>
    <w:rsid w:val="001C216C"/>
    <w:rsid w:val="001C263D"/>
    <w:rsid w:val="001C2B4B"/>
    <w:rsid w:val="001C2D16"/>
    <w:rsid w:val="001C35C5"/>
    <w:rsid w:val="001C38FF"/>
    <w:rsid w:val="001C3957"/>
    <w:rsid w:val="001C3DBA"/>
    <w:rsid w:val="001C3DF8"/>
    <w:rsid w:val="001C3F9B"/>
    <w:rsid w:val="001C45E2"/>
    <w:rsid w:val="001C48AF"/>
    <w:rsid w:val="001C48D5"/>
    <w:rsid w:val="001C495E"/>
    <w:rsid w:val="001C4D92"/>
    <w:rsid w:val="001C6BA6"/>
    <w:rsid w:val="001C6D97"/>
    <w:rsid w:val="001C6FDD"/>
    <w:rsid w:val="001C702E"/>
    <w:rsid w:val="001C71BA"/>
    <w:rsid w:val="001C77F7"/>
    <w:rsid w:val="001C7E7A"/>
    <w:rsid w:val="001D0440"/>
    <w:rsid w:val="001D0738"/>
    <w:rsid w:val="001D0845"/>
    <w:rsid w:val="001D0D7A"/>
    <w:rsid w:val="001D12B5"/>
    <w:rsid w:val="001D1355"/>
    <w:rsid w:val="001D147B"/>
    <w:rsid w:val="001D174A"/>
    <w:rsid w:val="001D17DF"/>
    <w:rsid w:val="001D1898"/>
    <w:rsid w:val="001D1B4A"/>
    <w:rsid w:val="001D2F2F"/>
    <w:rsid w:val="001D3096"/>
    <w:rsid w:val="001D3288"/>
    <w:rsid w:val="001D33E2"/>
    <w:rsid w:val="001D362E"/>
    <w:rsid w:val="001D4339"/>
    <w:rsid w:val="001D47B4"/>
    <w:rsid w:val="001D5904"/>
    <w:rsid w:val="001D59AA"/>
    <w:rsid w:val="001D606F"/>
    <w:rsid w:val="001D63D6"/>
    <w:rsid w:val="001D6802"/>
    <w:rsid w:val="001D6C65"/>
    <w:rsid w:val="001D6D6A"/>
    <w:rsid w:val="001D70D4"/>
    <w:rsid w:val="001D7520"/>
    <w:rsid w:val="001D763F"/>
    <w:rsid w:val="001D7A18"/>
    <w:rsid w:val="001E0052"/>
    <w:rsid w:val="001E0055"/>
    <w:rsid w:val="001E046D"/>
    <w:rsid w:val="001E051C"/>
    <w:rsid w:val="001E10EC"/>
    <w:rsid w:val="001E1ADE"/>
    <w:rsid w:val="001E223D"/>
    <w:rsid w:val="001E2A9A"/>
    <w:rsid w:val="001E2B2B"/>
    <w:rsid w:val="001E2BB7"/>
    <w:rsid w:val="001E2E12"/>
    <w:rsid w:val="001E2F4C"/>
    <w:rsid w:val="001E2F5D"/>
    <w:rsid w:val="001E2F73"/>
    <w:rsid w:val="001E2FF6"/>
    <w:rsid w:val="001E3044"/>
    <w:rsid w:val="001E3288"/>
    <w:rsid w:val="001E49A8"/>
    <w:rsid w:val="001E49BC"/>
    <w:rsid w:val="001E49FB"/>
    <w:rsid w:val="001E529C"/>
    <w:rsid w:val="001E57BD"/>
    <w:rsid w:val="001E5FEF"/>
    <w:rsid w:val="001E5FF0"/>
    <w:rsid w:val="001E61BC"/>
    <w:rsid w:val="001E6283"/>
    <w:rsid w:val="001E6379"/>
    <w:rsid w:val="001E6A40"/>
    <w:rsid w:val="001E78F7"/>
    <w:rsid w:val="001E7B8A"/>
    <w:rsid w:val="001E7DFF"/>
    <w:rsid w:val="001F0045"/>
    <w:rsid w:val="001F045E"/>
    <w:rsid w:val="001F0BE9"/>
    <w:rsid w:val="001F0C44"/>
    <w:rsid w:val="001F1196"/>
    <w:rsid w:val="001F13EF"/>
    <w:rsid w:val="001F1465"/>
    <w:rsid w:val="001F16BC"/>
    <w:rsid w:val="001F1B63"/>
    <w:rsid w:val="001F213B"/>
    <w:rsid w:val="001F2CE8"/>
    <w:rsid w:val="001F2DCE"/>
    <w:rsid w:val="001F2EED"/>
    <w:rsid w:val="001F3454"/>
    <w:rsid w:val="001F3971"/>
    <w:rsid w:val="001F3B58"/>
    <w:rsid w:val="001F3D7A"/>
    <w:rsid w:val="001F3E25"/>
    <w:rsid w:val="001F4472"/>
    <w:rsid w:val="001F4A45"/>
    <w:rsid w:val="001F4B93"/>
    <w:rsid w:val="001F525F"/>
    <w:rsid w:val="001F531A"/>
    <w:rsid w:val="001F56CB"/>
    <w:rsid w:val="001F59F6"/>
    <w:rsid w:val="001F6031"/>
    <w:rsid w:val="001F6215"/>
    <w:rsid w:val="001F778E"/>
    <w:rsid w:val="001F79D5"/>
    <w:rsid w:val="001F7F08"/>
    <w:rsid w:val="001F7F8A"/>
    <w:rsid w:val="002000A7"/>
    <w:rsid w:val="0020016D"/>
    <w:rsid w:val="002007CE"/>
    <w:rsid w:val="00200A07"/>
    <w:rsid w:val="00200D14"/>
    <w:rsid w:val="00200D4D"/>
    <w:rsid w:val="00200DDE"/>
    <w:rsid w:val="00201083"/>
    <w:rsid w:val="00201335"/>
    <w:rsid w:val="0020133A"/>
    <w:rsid w:val="00201398"/>
    <w:rsid w:val="002013B0"/>
    <w:rsid w:val="00201E3B"/>
    <w:rsid w:val="002022D0"/>
    <w:rsid w:val="002023BF"/>
    <w:rsid w:val="002024D4"/>
    <w:rsid w:val="00202BD8"/>
    <w:rsid w:val="00203437"/>
    <w:rsid w:val="0020361D"/>
    <w:rsid w:val="002036D1"/>
    <w:rsid w:val="00203C85"/>
    <w:rsid w:val="00203EFE"/>
    <w:rsid w:val="00203F84"/>
    <w:rsid w:val="002044B0"/>
    <w:rsid w:val="00204569"/>
    <w:rsid w:val="00204CAA"/>
    <w:rsid w:val="002053E0"/>
    <w:rsid w:val="00205550"/>
    <w:rsid w:val="00205A35"/>
    <w:rsid w:val="00206747"/>
    <w:rsid w:val="0020697A"/>
    <w:rsid w:val="002069E0"/>
    <w:rsid w:val="00207722"/>
    <w:rsid w:val="002101B0"/>
    <w:rsid w:val="002101CF"/>
    <w:rsid w:val="00210772"/>
    <w:rsid w:val="00210C7F"/>
    <w:rsid w:val="002113CA"/>
    <w:rsid w:val="00211642"/>
    <w:rsid w:val="00211801"/>
    <w:rsid w:val="00211A88"/>
    <w:rsid w:val="00211ABE"/>
    <w:rsid w:val="00211C99"/>
    <w:rsid w:val="00211CC8"/>
    <w:rsid w:val="00211E59"/>
    <w:rsid w:val="0021200C"/>
    <w:rsid w:val="0021205F"/>
    <w:rsid w:val="002123F1"/>
    <w:rsid w:val="00212BCE"/>
    <w:rsid w:val="00213C08"/>
    <w:rsid w:val="00213CAF"/>
    <w:rsid w:val="00213D10"/>
    <w:rsid w:val="00213E6D"/>
    <w:rsid w:val="002141A7"/>
    <w:rsid w:val="00214B56"/>
    <w:rsid w:val="00214CD9"/>
    <w:rsid w:val="00214E91"/>
    <w:rsid w:val="00214F94"/>
    <w:rsid w:val="00215093"/>
    <w:rsid w:val="00215220"/>
    <w:rsid w:val="00215628"/>
    <w:rsid w:val="00215733"/>
    <w:rsid w:val="00215894"/>
    <w:rsid w:val="002159FA"/>
    <w:rsid w:val="00215AEB"/>
    <w:rsid w:val="00215B45"/>
    <w:rsid w:val="00215E86"/>
    <w:rsid w:val="00215EB5"/>
    <w:rsid w:val="00216958"/>
    <w:rsid w:val="0021696A"/>
    <w:rsid w:val="00216BF5"/>
    <w:rsid w:val="00216CB9"/>
    <w:rsid w:val="00216E98"/>
    <w:rsid w:val="0021748E"/>
    <w:rsid w:val="00217BA2"/>
    <w:rsid w:val="00217E1F"/>
    <w:rsid w:val="00217F7E"/>
    <w:rsid w:val="00220009"/>
    <w:rsid w:val="00221120"/>
    <w:rsid w:val="002212AE"/>
    <w:rsid w:val="002218FD"/>
    <w:rsid w:val="00221FF4"/>
    <w:rsid w:val="0022212D"/>
    <w:rsid w:val="00222374"/>
    <w:rsid w:val="002224AB"/>
    <w:rsid w:val="0022256A"/>
    <w:rsid w:val="00223108"/>
    <w:rsid w:val="00223128"/>
    <w:rsid w:val="0022374C"/>
    <w:rsid w:val="00223807"/>
    <w:rsid w:val="002238CE"/>
    <w:rsid w:val="002238E9"/>
    <w:rsid w:val="00223AF4"/>
    <w:rsid w:val="00223C0F"/>
    <w:rsid w:val="00223FEF"/>
    <w:rsid w:val="00224303"/>
    <w:rsid w:val="002247E6"/>
    <w:rsid w:val="002248F5"/>
    <w:rsid w:val="00224D48"/>
    <w:rsid w:val="00224FA2"/>
    <w:rsid w:val="00225232"/>
    <w:rsid w:val="00225811"/>
    <w:rsid w:val="00225A58"/>
    <w:rsid w:val="002260BA"/>
    <w:rsid w:val="002268B7"/>
    <w:rsid w:val="00226A05"/>
    <w:rsid w:val="00226C5E"/>
    <w:rsid w:val="00227217"/>
    <w:rsid w:val="0022727C"/>
    <w:rsid w:val="00227456"/>
    <w:rsid w:val="002277B2"/>
    <w:rsid w:val="0022787F"/>
    <w:rsid w:val="002301D3"/>
    <w:rsid w:val="002305E0"/>
    <w:rsid w:val="00230608"/>
    <w:rsid w:val="00230C78"/>
    <w:rsid w:val="00230D10"/>
    <w:rsid w:val="00230ED1"/>
    <w:rsid w:val="00231193"/>
    <w:rsid w:val="00231532"/>
    <w:rsid w:val="00231FA0"/>
    <w:rsid w:val="00232159"/>
    <w:rsid w:val="002323C2"/>
    <w:rsid w:val="002327F9"/>
    <w:rsid w:val="00232C11"/>
    <w:rsid w:val="00233301"/>
    <w:rsid w:val="00233FCE"/>
    <w:rsid w:val="002341FE"/>
    <w:rsid w:val="00234596"/>
    <w:rsid w:val="00234701"/>
    <w:rsid w:val="002348C2"/>
    <w:rsid w:val="00234B11"/>
    <w:rsid w:val="00234C08"/>
    <w:rsid w:val="00234F55"/>
    <w:rsid w:val="002354D2"/>
    <w:rsid w:val="00235CD7"/>
    <w:rsid w:val="00235D8F"/>
    <w:rsid w:val="00235E1B"/>
    <w:rsid w:val="00235F49"/>
    <w:rsid w:val="002363F6"/>
    <w:rsid w:val="0023674B"/>
    <w:rsid w:val="00236EB7"/>
    <w:rsid w:val="00237419"/>
    <w:rsid w:val="00237B82"/>
    <w:rsid w:val="00237E78"/>
    <w:rsid w:val="00237EF8"/>
    <w:rsid w:val="00240570"/>
    <w:rsid w:val="00240612"/>
    <w:rsid w:val="00240681"/>
    <w:rsid w:val="00241624"/>
    <w:rsid w:val="00241D2C"/>
    <w:rsid w:val="00241E91"/>
    <w:rsid w:val="00242021"/>
    <w:rsid w:val="00242047"/>
    <w:rsid w:val="002421AF"/>
    <w:rsid w:val="002429F4"/>
    <w:rsid w:val="00242ED5"/>
    <w:rsid w:val="00243050"/>
    <w:rsid w:val="00243093"/>
    <w:rsid w:val="00243B63"/>
    <w:rsid w:val="002448C3"/>
    <w:rsid w:val="00244F6A"/>
    <w:rsid w:val="002453FA"/>
    <w:rsid w:val="00245514"/>
    <w:rsid w:val="00245784"/>
    <w:rsid w:val="002459D1"/>
    <w:rsid w:val="00245F4C"/>
    <w:rsid w:val="00245FDD"/>
    <w:rsid w:val="002461C9"/>
    <w:rsid w:val="00246B2A"/>
    <w:rsid w:val="00246C11"/>
    <w:rsid w:val="00246F4B"/>
    <w:rsid w:val="002475AC"/>
    <w:rsid w:val="002477D4"/>
    <w:rsid w:val="00247DA0"/>
    <w:rsid w:val="002501B4"/>
    <w:rsid w:val="00250BBB"/>
    <w:rsid w:val="00250C25"/>
    <w:rsid w:val="00250EAA"/>
    <w:rsid w:val="002516FD"/>
    <w:rsid w:val="0025178E"/>
    <w:rsid w:val="00251E5A"/>
    <w:rsid w:val="00251E87"/>
    <w:rsid w:val="002520F8"/>
    <w:rsid w:val="00252376"/>
    <w:rsid w:val="0025253B"/>
    <w:rsid w:val="00252970"/>
    <w:rsid w:val="00252978"/>
    <w:rsid w:val="00252BA2"/>
    <w:rsid w:val="00252E4B"/>
    <w:rsid w:val="00253383"/>
    <w:rsid w:val="00253583"/>
    <w:rsid w:val="002539BA"/>
    <w:rsid w:val="00253FF5"/>
    <w:rsid w:val="0025420B"/>
    <w:rsid w:val="00254CEF"/>
    <w:rsid w:val="00254E80"/>
    <w:rsid w:val="0025544B"/>
    <w:rsid w:val="0025576F"/>
    <w:rsid w:val="00255973"/>
    <w:rsid w:val="00255B19"/>
    <w:rsid w:val="00255EC3"/>
    <w:rsid w:val="002567CA"/>
    <w:rsid w:val="00256B58"/>
    <w:rsid w:val="002573C5"/>
    <w:rsid w:val="00257553"/>
    <w:rsid w:val="002577D9"/>
    <w:rsid w:val="00257A66"/>
    <w:rsid w:val="0026024D"/>
    <w:rsid w:val="00260464"/>
    <w:rsid w:val="00260665"/>
    <w:rsid w:val="00261038"/>
    <w:rsid w:val="0026115F"/>
    <w:rsid w:val="00261558"/>
    <w:rsid w:val="002617F9"/>
    <w:rsid w:val="00261827"/>
    <w:rsid w:val="00261DB0"/>
    <w:rsid w:val="00262DBA"/>
    <w:rsid w:val="00263272"/>
    <w:rsid w:val="002632B6"/>
    <w:rsid w:val="00263EE4"/>
    <w:rsid w:val="00264112"/>
    <w:rsid w:val="002644C3"/>
    <w:rsid w:val="00264578"/>
    <w:rsid w:val="00264655"/>
    <w:rsid w:val="00264791"/>
    <w:rsid w:val="00264893"/>
    <w:rsid w:val="00264BAB"/>
    <w:rsid w:val="00264C44"/>
    <w:rsid w:val="00264D5D"/>
    <w:rsid w:val="00264E82"/>
    <w:rsid w:val="0026576B"/>
    <w:rsid w:val="00265BC6"/>
    <w:rsid w:val="00265CD2"/>
    <w:rsid w:val="00266229"/>
    <w:rsid w:val="00266465"/>
    <w:rsid w:val="0026677C"/>
    <w:rsid w:val="00266F1D"/>
    <w:rsid w:val="002671AA"/>
    <w:rsid w:val="00267B96"/>
    <w:rsid w:val="00267CDA"/>
    <w:rsid w:val="0027076D"/>
    <w:rsid w:val="00270975"/>
    <w:rsid w:val="00270E42"/>
    <w:rsid w:val="00271201"/>
    <w:rsid w:val="002712B9"/>
    <w:rsid w:val="00271339"/>
    <w:rsid w:val="00271A4F"/>
    <w:rsid w:val="00271A8B"/>
    <w:rsid w:val="002720DE"/>
    <w:rsid w:val="00272C15"/>
    <w:rsid w:val="00272DC2"/>
    <w:rsid w:val="00273F8B"/>
    <w:rsid w:val="002740AD"/>
    <w:rsid w:val="00274432"/>
    <w:rsid w:val="00274B49"/>
    <w:rsid w:val="00274BE8"/>
    <w:rsid w:val="00275024"/>
    <w:rsid w:val="00275594"/>
    <w:rsid w:val="00275E42"/>
    <w:rsid w:val="00275FF0"/>
    <w:rsid w:val="00276014"/>
    <w:rsid w:val="00276B91"/>
    <w:rsid w:val="00276B92"/>
    <w:rsid w:val="00276E54"/>
    <w:rsid w:val="00277170"/>
    <w:rsid w:val="002773B4"/>
    <w:rsid w:val="00277773"/>
    <w:rsid w:val="00280018"/>
    <w:rsid w:val="0028076E"/>
    <w:rsid w:val="002814B4"/>
    <w:rsid w:val="002815E6"/>
    <w:rsid w:val="00281D91"/>
    <w:rsid w:val="00281E00"/>
    <w:rsid w:val="00282D94"/>
    <w:rsid w:val="00283D96"/>
    <w:rsid w:val="00283E05"/>
    <w:rsid w:val="00284262"/>
    <w:rsid w:val="0028473C"/>
    <w:rsid w:val="0028491A"/>
    <w:rsid w:val="00284C00"/>
    <w:rsid w:val="0028568F"/>
    <w:rsid w:val="00285760"/>
    <w:rsid w:val="00285807"/>
    <w:rsid w:val="00285847"/>
    <w:rsid w:val="00285B17"/>
    <w:rsid w:val="00285B3F"/>
    <w:rsid w:val="00285D15"/>
    <w:rsid w:val="002866B6"/>
    <w:rsid w:val="00286D93"/>
    <w:rsid w:val="00286E8E"/>
    <w:rsid w:val="002872F6"/>
    <w:rsid w:val="00287B50"/>
    <w:rsid w:val="0029013D"/>
    <w:rsid w:val="002903C5"/>
    <w:rsid w:val="002904DB"/>
    <w:rsid w:val="002908F6"/>
    <w:rsid w:val="00290C57"/>
    <w:rsid w:val="002913D8"/>
    <w:rsid w:val="00291901"/>
    <w:rsid w:val="0029217C"/>
    <w:rsid w:val="002924C4"/>
    <w:rsid w:val="002924D5"/>
    <w:rsid w:val="00292D8F"/>
    <w:rsid w:val="00292ECC"/>
    <w:rsid w:val="002934F1"/>
    <w:rsid w:val="00293666"/>
    <w:rsid w:val="002939FC"/>
    <w:rsid w:val="0029473B"/>
    <w:rsid w:val="00294CBD"/>
    <w:rsid w:val="00294F79"/>
    <w:rsid w:val="0029583D"/>
    <w:rsid w:val="002958F6"/>
    <w:rsid w:val="002962CF"/>
    <w:rsid w:val="00297596"/>
    <w:rsid w:val="00297EF8"/>
    <w:rsid w:val="002A05BC"/>
    <w:rsid w:val="002A0630"/>
    <w:rsid w:val="002A086E"/>
    <w:rsid w:val="002A0B01"/>
    <w:rsid w:val="002A0F28"/>
    <w:rsid w:val="002A237F"/>
    <w:rsid w:val="002A2E52"/>
    <w:rsid w:val="002A34F6"/>
    <w:rsid w:val="002A4619"/>
    <w:rsid w:val="002A4841"/>
    <w:rsid w:val="002A4B52"/>
    <w:rsid w:val="002A4D52"/>
    <w:rsid w:val="002A50CF"/>
    <w:rsid w:val="002A5186"/>
    <w:rsid w:val="002A5864"/>
    <w:rsid w:val="002A618E"/>
    <w:rsid w:val="002A6783"/>
    <w:rsid w:val="002A67BE"/>
    <w:rsid w:val="002A6C10"/>
    <w:rsid w:val="002A6C78"/>
    <w:rsid w:val="002A6F68"/>
    <w:rsid w:val="002A7465"/>
    <w:rsid w:val="002A74C1"/>
    <w:rsid w:val="002A7A4F"/>
    <w:rsid w:val="002A7F65"/>
    <w:rsid w:val="002B0C35"/>
    <w:rsid w:val="002B0DE4"/>
    <w:rsid w:val="002B156B"/>
    <w:rsid w:val="002B198E"/>
    <w:rsid w:val="002B1C54"/>
    <w:rsid w:val="002B1E72"/>
    <w:rsid w:val="002B1F43"/>
    <w:rsid w:val="002B2414"/>
    <w:rsid w:val="002B268D"/>
    <w:rsid w:val="002B2754"/>
    <w:rsid w:val="002B2A15"/>
    <w:rsid w:val="002B2C56"/>
    <w:rsid w:val="002B2CC3"/>
    <w:rsid w:val="002B33EC"/>
    <w:rsid w:val="002B35A2"/>
    <w:rsid w:val="002B397F"/>
    <w:rsid w:val="002B3B7D"/>
    <w:rsid w:val="002B4EBB"/>
    <w:rsid w:val="002B55D7"/>
    <w:rsid w:val="002B5744"/>
    <w:rsid w:val="002B6043"/>
    <w:rsid w:val="002B6588"/>
    <w:rsid w:val="002B6905"/>
    <w:rsid w:val="002B6938"/>
    <w:rsid w:val="002B697C"/>
    <w:rsid w:val="002B6A60"/>
    <w:rsid w:val="002B6AE8"/>
    <w:rsid w:val="002B6AF9"/>
    <w:rsid w:val="002B6E48"/>
    <w:rsid w:val="002B6EDB"/>
    <w:rsid w:val="002B6FC7"/>
    <w:rsid w:val="002B7364"/>
    <w:rsid w:val="002B7777"/>
    <w:rsid w:val="002B79BB"/>
    <w:rsid w:val="002B7B28"/>
    <w:rsid w:val="002C02B9"/>
    <w:rsid w:val="002C044F"/>
    <w:rsid w:val="002C05AB"/>
    <w:rsid w:val="002C06D5"/>
    <w:rsid w:val="002C10DC"/>
    <w:rsid w:val="002C12D5"/>
    <w:rsid w:val="002C172F"/>
    <w:rsid w:val="002C194B"/>
    <w:rsid w:val="002C21A8"/>
    <w:rsid w:val="002C2C82"/>
    <w:rsid w:val="002C2CFD"/>
    <w:rsid w:val="002C2DA4"/>
    <w:rsid w:val="002C2DE6"/>
    <w:rsid w:val="002C3554"/>
    <w:rsid w:val="002C377A"/>
    <w:rsid w:val="002C38BF"/>
    <w:rsid w:val="002C38FD"/>
    <w:rsid w:val="002C392D"/>
    <w:rsid w:val="002C5617"/>
    <w:rsid w:val="002C583A"/>
    <w:rsid w:val="002C5BF7"/>
    <w:rsid w:val="002C5DB0"/>
    <w:rsid w:val="002C5FFA"/>
    <w:rsid w:val="002C636B"/>
    <w:rsid w:val="002C6B4D"/>
    <w:rsid w:val="002C6CA0"/>
    <w:rsid w:val="002C6EF5"/>
    <w:rsid w:val="002D02DF"/>
    <w:rsid w:val="002D05C6"/>
    <w:rsid w:val="002D080A"/>
    <w:rsid w:val="002D0CCE"/>
    <w:rsid w:val="002D0DA6"/>
    <w:rsid w:val="002D1289"/>
    <w:rsid w:val="002D19B2"/>
    <w:rsid w:val="002D1A0F"/>
    <w:rsid w:val="002D1B44"/>
    <w:rsid w:val="002D1E95"/>
    <w:rsid w:val="002D1EF2"/>
    <w:rsid w:val="002D2533"/>
    <w:rsid w:val="002D2625"/>
    <w:rsid w:val="002D281D"/>
    <w:rsid w:val="002D2A49"/>
    <w:rsid w:val="002D2E38"/>
    <w:rsid w:val="002D311B"/>
    <w:rsid w:val="002D32B7"/>
    <w:rsid w:val="002D337C"/>
    <w:rsid w:val="002D36A4"/>
    <w:rsid w:val="002D39F5"/>
    <w:rsid w:val="002D3E0C"/>
    <w:rsid w:val="002D41FE"/>
    <w:rsid w:val="002D44A2"/>
    <w:rsid w:val="002D4574"/>
    <w:rsid w:val="002D4A6C"/>
    <w:rsid w:val="002D4E2B"/>
    <w:rsid w:val="002D5A2D"/>
    <w:rsid w:val="002D65E3"/>
    <w:rsid w:val="002D6E1F"/>
    <w:rsid w:val="002D6F14"/>
    <w:rsid w:val="002D713F"/>
    <w:rsid w:val="002D732D"/>
    <w:rsid w:val="002E05AE"/>
    <w:rsid w:val="002E14AF"/>
    <w:rsid w:val="002E1512"/>
    <w:rsid w:val="002E161D"/>
    <w:rsid w:val="002E16B7"/>
    <w:rsid w:val="002E1785"/>
    <w:rsid w:val="002E1C74"/>
    <w:rsid w:val="002E1DF2"/>
    <w:rsid w:val="002E1E97"/>
    <w:rsid w:val="002E1FE0"/>
    <w:rsid w:val="002E250E"/>
    <w:rsid w:val="002E25D5"/>
    <w:rsid w:val="002E2AA8"/>
    <w:rsid w:val="002E3144"/>
    <w:rsid w:val="002E31E1"/>
    <w:rsid w:val="002E3207"/>
    <w:rsid w:val="002E369B"/>
    <w:rsid w:val="002E3926"/>
    <w:rsid w:val="002E42EB"/>
    <w:rsid w:val="002E4458"/>
    <w:rsid w:val="002E471C"/>
    <w:rsid w:val="002E47E4"/>
    <w:rsid w:val="002E4931"/>
    <w:rsid w:val="002E4BCB"/>
    <w:rsid w:val="002E4E9A"/>
    <w:rsid w:val="002E5113"/>
    <w:rsid w:val="002E51A2"/>
    <w:rsid w:val="002E54A8"/>
    <w:rsid w:val="002E6992"/>
    <w:rsid w:val="002E6B8F"/>
    <w:rsid w:val="002E6D07"/>
    <w:rsid w:val="002E6D78"/>
    <w:rsid w:val="002E6F02"/>
    <w:rsid w:val="002E72BE"/>
    <w:rsid w:val="002E74DC"/>
    <w:rsid w:val="002E7734"/>
    <w:rsid w:val="002E789F"/>
    <w:rsid w:val="002F06AC"/>
    <w:rsid w:val="002F0895"/>
    <w:rsid w:val="002F0D11"/>
    <w:rsid w:val="002F1935"/>
    <w:rsid w:val="002F19BB"/>
    <w:rsid w:val="002F1A91"/>
    <w:rsid w:val="002F20E7"/>
    <w:rsid w:val="002F2266"/>
    <w:rsid w:val="002F2394"/>
    <w:rsid w:val="002F2B38"/>
    <w:rsid w:val="002F2BFA"/>
    <w:rsid w:val="002F31EA"/>
    <w:rsid w:val="002F32A2"/>
    <w:rsid w:val="002F3551"/>
    <w:rsid w:val="002F3E6F"/>
    <w:rsid w:val="002F40C8"/>
    <w:rsid w:val="002F43AA"/>
    <w:rsid w:val="002F4408"/>
    <w:rsid w:val="002F45FD"/>
    <w:rsid w:val="002F493E"/>
    <w:rsid w:val="002F4AE5"/>
    <w:rsid w:val="002F511A"/>
    <w:rsid w:val="002F568E"/>
    <w:rsid w:val="002F5A1C"/>
    <w:rsid w:val="002F5BE1"/>
    <w:rsid w:val="002F5D39"/>
    <w:rsid w:val="002F5FEF"/>
    <w:rsid w:val="002F6362"/>
    <w:rsid w:val="002F6A0C"/>
    <w:rsid w:val="002F6A28"/>
    <w:rsid w:val="002F70F8"/>
    <w:rsid w:val="002F77D7"/>
    <w:rsid w:val="002F7BDF"/>
    <w:rsid w:val="002F7F2B"/>
    <w:rsid w:val="00300248"/>
    <w:rsid w:val="0030060D"/>
    <w:rsid w:val="00300FC3"/>
    <w:rsid w:val="00301494"/>
    <w:rsid w:val="003014F2"/>
    <w:rsid w:val="00301930"/>
    <w:rsid w:val="003019BC"/>
    <w:rsid w:val="00301C09"/>
    <w:rsid w:val="0030212B"/>
    <w:rsid w:val="00302166"/>
    <w:rsid w:val="00302B5D"/>
    <w:rsid w:val="00302DBF"/>
    <w:rsid w:val="0030357F"/>
    <w:rsid w:val="00303961"/>
    <w:rsid w:val="003039E7"/>
    <w:rsid w:val="00303A35"/>
    <w:rsid w:val="003049F1"/>
    <w:rsid w:val="00304B30"/>
    <w:rsid w:val="00304C28"/>
    <w:rsid w:val="00304EC9"/>
    <w:rsid w:val="003051AB"/>
    <w:rsid w:val="003054BE"/>
    <w:rsid w:val="00305D22"/>
    <w:rsid w:val="003064BC"/>
    <w:rsid w:val="003065E3"/>
    <w:rsid w:val="0030693C"/>
    <w:rsid w:val="0030702B"/>
    <w:rsid w:val="003074ED"/>
    <w:rsid w:val="00307D29"/>
    <w:rsid w:val="00307D79"/>
    <w:rsid w:val="00307F17"/>
    <w:rsid w:val="00310511"/>
    <w:rsid w:val="003109F2"/>
    <w:rsid w:val="00310B2A"/>
    <w:rsid w:val="00310F4E"/>
    <w:rsid w:val="003112B0"/>
    <w:rsid w:val="003114E2"/>
    <w:rsid w:val="003116DA"/>
    <w:rsid w:val="00311837"/>
    <w:rsid w:val="00311A2F"/>
    <w:rsid w:val="00311A67"/>
    <w:rsid w:val="00311F28"/>
    <w:rsid w:val="0031270D"/>
    <w:rsid w:val="0031278C"/>
    <w:rsid w:val="00312CCE"/>
    <w:rsid w:val="0031338F"/>
    <w:rsid w:val="003136C1"/>
    <w:rsid w:val="00313E0E"/>
    <w:rsid w:val="00313E8C"/>
    <w:rsid w:val="00314006"/>
    <w:rsid w:val="003141D4"/>
    <w:rsid w:val="00314309"/>
    <w:rsid w:val="00314723"/>
    <w:rsid w:val="00314F6E"/>
    <w:rsid w:val="00316A7D"/>
    <w:rsid w:val="00317657"/>
    <w:rsid w:val="003176B8"/>
    <w:rsid w:val="0031783A"/>
    <w:rsid w:val="00317A59"/>
    <w:rsid w:val="00317B30"/>
    <w:rsid w:val="00317EC1"/>
    <w:rsid w:val="003200C1"/>
    <w:rsid w:val="003203BB"/>
    <w:rsid w:val="00320633"/>
    <w:rsid w:val="003211EB"/>
    <w:rsid w:val="003212C1"/>
    <w:rsid w:val="003213EA"/>
    <w:rsid w:val="00321D91"/>
    <w:rsid w:val="00321FAA"/>
    <w:rsid w:val="0032298E"/>
    <w:rsid w:val="00322CE0"/>
    <w:rsid w:val="003232FB"/>
    <w:rsid w:val="00323561"/>
    <w:rsid w:val="00323601"/>
    <w:rsid w:val="00323753"/>
    <w:rsid w:val="003237B7"/>
    <w:rsid w:val="00323BD2"/>
    <w:rsid w:val="00323D79"/>
    <w:rsid w:val="00324F7D"/>
    <w:rsid w:val="003259A7"/>
    <w:rsid w:val="00325D76"/>
    <w:rsid w:val="00325E0F"/>
    <w:rsid w:val="00325E18"/>
    <w:rsid w:val="00325F5D"/>
    <w:rsid w:val="00325FA0"/>
    <w:rsid w:val="003262E4"/>
    <w:rsid w:val="00326506"/>
    <w:rsid w:val="00326861"/>
    <w:rsid w:val="00327036"/>
    <w:rsid w:val="00327449"/>
    <w:rsid w:val="00327961"/>
    <w:rsid w:val="00327B31"/>
    <w:rsid w:val="003305FA"/>
    <w:rsid w:val="00330874"/>
    <w:rsid w:val="00330A1B"/>
    <w:rsid w:val="00330BAD"/>
    <w:rsid w:val="003318A2"/>
    <w:rsid w:val="00331989"/>
    <w:rsid w:val="00331F49"/>
    <w:rsid w:val="0033219E"/>
    <w:rsid w:val="0033248C"/>
    <w:rsid w:val="0033256A"/>
    <w:rsid w:val="00332D47"/>
    <w:rsid w:val="00332D61"/>
    <w:rsid w:val="00332E5B"/>
    <w:rsid w:val="0033342E"/>
    <w:rsid w:val="003334D0"/>
    <w:rsid w:val="0033385A"/>
    <w:rsid w:val="00333972"/>
    <w:rsid w:val="00333BD8"/>
    <w:rsid w:val="00333F7D"/>
    <w:rsid w:val="003342D1"/>
    <w:rsid w:val="003344D9"/>
    <w:rsid w:val="00334899"/>
    <w:rsid w:val="00334907"/>
    <w:rsid w:val="003352BD"/>
    <w:rsid w:val="0033595E"/>
    <w:rsid w:val="00335C7F"/>
    <w:rsid w:val="00335D2C"/>
    <w:rsid w:val="00336A8E"/>
    <w:rsid w:val="003373EA"/>
    <w:rsid w:val="00337635"/>
    <w:rsid w:val="0034018D"/>
    <w:rsid w:val="00340232"/>
    <w:rsid w:val="003404EE"/>
    <w:rsid w:val="00340817"/>
    <w:rsid w:val="003409B0"/>
    <w:rsid w:val="00340CCD"/>
    <w:rsid w:val="00341A58"/>
    <w:rsid w:val="00341DF5"/>
    <w:rsid w:val="00342051"/>
    <w:rsid w:val="00342117"/>
    <w:rsid w:val="003421BB"/>
    <w:rsid w:val="0034222B"/>
    <w:rsid w:val="00342575"/>
    <w:rsid w:val="003425CD"/>
    <w:rsid w:val="00342968"/>
    <w:rsid w:val="00342AE0"/>
    <w:rsid w:val="00342B1B"/>
    <w:rsid w:val="00342BA6"/>
    <w:rsid w:val="00342EE1"/>
    <w:rsid w:val="00342F49"/>
    <w:rsid w:val="003430B1"/>
    <w:rsid w:val="003438B4"/>
    <w:rsid w:val="00343A0C"/>
    <w:rsid w:val="00343C10"/>
    <w:rsid w:val="00344266"/>
    <w:rsid w:val="003445C4"/>
    <w:rsid w:val="00344651"/>
    <w:rsid w:val="003446FC"/>
    <w:rsid w:val="00344845"/>
    <w:rsid w:val="00344E45"/>
    <w:rsid w:val="0034558C"/>
    <w:rsid w:val="00345857"/>
    <w:rsid w:val="00345891"/>
    <w:rsid w:val="00346208"/>
    <w:rsid w:val="0034657E"/>
    <w:rsid w:val="00346989"/>
    <w:rsid w:val="00346B6A"/>
    <w:rsid w:val="00346DAA"/>
    <w:rsid w:val="00346E28"/>
    <w:rsid w:val="00346EE8"/>
    <w:rsid w:val="0034720E"/>
    <w:rsid w:val="00347250"/>
    <w:rsid w:val="003472CA"/>
    <w:rsid w:val="003472D9"/>
    <w:rsid w:val="003473A4"/>
    <w:rsid w:val="00347D7F"/>
    <w:rsid w:val="00347E99"/>
    <w:rsid w:val="00350414"/>
    <w:rsid w:val="00350460"/>
    <w:rsid w:val="00350E16"/>
    <w:rsid w:val="003512A8"/>
    <w:rsid w:val="003512F6"/>
    <w:rsid w:val="00351E9A"/>
    <w:rsid w:val="00352043"/>
    <w:rsid w:val="00352079"/>
    <w:rsid w:val="0035295D"/>
    <w:rsid w:val="00352C85"/>
    <w:rsid w:val="00352D01"/>
    <w:rsid w:val="00352DA2"/>
    <w:rsid w:val="00352E29"/>
    <w:rsid w:val="00352E6D"/>
    <w:rsid w:val="00353519"/>
    <w:rsid w:val="0035395C"/>
    <w:rsid w:val="00353D3D"/>
    <w:rsid w:val="00354108"/>
    <w:rsid w:val="00354884"/>
    <w:rsid w:val="00354E80"/>
    <w:rsid w:val="00354F66"/>
    <w:rsid w:val="00355207"/>
    <w:rsid w:val="00355281"/>
    <w:rsid w:val="003557DE"/>
    <w:rsid w:val="00355F76"/>
    <w:rsid w:val="00356143"/>
    <w:rsid w:val="0035634A"/>
    <w:rsid w:val="003566A5"/>
    <w:rsid w:val="003571FA"/>
    <w:rsid w:val="003575FA"/>
    <w:rsid w:val="00357967"/>
    <w:rsid w:val="00357CD3"/>
    <w:rsid w:val="0036050A"/>
    <w:rsid w:val="003606C2"/>
    <w:rsid w:val="00360C89"/>
    <w:rsid w:val="003612FC"/>
    <w:rsid w:val="003615F8"/>
    <w:rsid w:val="00361BA7"/>
    <w:rsid w:val="003620A9"/>
    <w:rsid w:val="00362727"/>
    <w:rsid w:val="00362D8F"/>
    <w:rsid w:val="00363092"/>
    <w:rsid w:val="003636A4"/>
    <w:rsid w:val="00363C7F"/>
    <w:rsid w:val="00363FCF"/>
    <w:rsid w:val="00364001"/>
    <w:rsid w:val="00364114"/>
    <w:rsid w:val="00364288"/>
    <w:rsid w:val="003642C6"/>
    <w:rsid w:val="00364B69"/>
    <w:rsid w:val="00365141"/>
    <w:rsid w:val="00365281"/>
    <w:rsid w:val="0036562B"/>
    <w:rsid w:val="00365900"/>
    <w:rsid w:val="003660DA"/>
    <w:rsid w:val="0036631A"/>
    <w:rsid w:val="0036645A"/>
    <w:rsid w:val="00366EFF"/>
    <w:rsid w:val="00366F27"/>
    <w:rsid w:val="0036759B"/>
    <w:rsid w:val="00367900"/>
    <w:rsid w:val="00367960"/>
    <w:rsid w:val="00367EE8"/>
    <w:rsid w:val="0037095D"/>
    <w:rsid w:val="00370CC9"/>
    <w:rsid w:val="00370DFB"/>
    <w:rsid w:val="00370E7C"/>
    <w:rsid w:val="00370E7F"/>
    <w:rsid w:val="003717C3"/>
    <w:rsid w:val="00372590"/>
    <w:rsid w:val="00372B60"/>
    <w:rsid w:val="00372D37"/>
    <w:rsid w:val="00372E46"/>
    <w:rsid w:val="003731D2"/>
    <w:rsid w:val="0037375F"/>
    <w:rsid w:val="0037379F"/>
    <w:rsid w:val="00373C0B"/>
    <w:rsid w:val="00374276"/>
    <w:rsid w:val="00374710"/>
    <w:rsid w:val="00374902"/>
    <w:rsid w:val="003749C3"/>
    <w:rsid w:val="00374BA9"/>
    <w:rsid w:val="00374E97"/>
    <w:rsid w:val="00374FAF"/>
    <w:rsid w:val="00375439"/>
    <w:rsid w:val="003758AF"/>
    <w:rsid w:val="00375C0D"/>
    <w:rsid w:val="0037601E"/>
    <w:rsid w:val="0037628E"/>
    <w:rsid w:val="0037646B"/>
    <w:rsid w:val="003767C1"/>
    <w:rsid w:val="0037699D"/>
    <w:rsid w:val="00376B17"/>
    <w:rsid w:val="00376CC3"/>
    <w:rsid w:val="00377359"/>
    <w:rsid w:val="003779C9"/>
    <w:rsid w:val="00377BF9"/>
    <w:rsid w:val="00377F28"/>
    <w:rsid w:val="00380005"/>
    <w:rsid w:val="0038002B"/>
    <w:rsid w:val="0038006D"/>
    <w:rsid w:val="0038028E"/>
    <w:rsid w:val="003802A9"/>
    <w:rsid w:val="00380320"/>
    <w:rsid w:val="00380490"/>
    <w:rsid w:val="003805EA"/>
    <w:rsid w:val="00380929"/>
    <w:rsid w:val="00381158"/>
    <w:rsid w:val="003813A2"/>
    <w:rsid w:val="003813AF"/>
    <w:rsid w:val="00381CDC"/>
    <w:rsid w:val="003823A2"/>
    <w:rsid w:val="003823DD"/>
    <w:rsid w:val="0038272C"/>
    <w:rsid w:val="00382849"/>
    <w:rsid w:val="0038373C"/>
    <w:rsid w:val="0038388A"/>
    <w:rsid w:val="0038412F"/>
    <w:rsid w:val="003845AD"/>
    <w:rsid w:val="00384825"/>
    <w:rsid w:val="00385336"/>
    <w:rsid w:val="00385367"/>
    <w:rsid w:val="00385376"/>
    <w:rsid w:val="003859E0"/>
    <w:rsid w:val="00385DF1"/>
    <w:rsid w:val="003861CC"/>
    <w:rsid w:val="00386BCC"/>
    <w:rsid w:val="00387057"/>
    <w:rsid w:val="003871EF"/>
    <w:rsid w:val="0038721A"/>
    <w:rsid w:val="00387AC4"/>
    <w:rsid w:val="00387F97"/>
    <w:rsid w:val="00390077"/>
    <w:rsid w:val="003906A5"/>
    <w:rsid w:val="00390E01"/>
    <w:rsid w:val="003916FC"/>
    <w:rsid w:val="00391812"/>
    <w:rsid w:val="0039195D"/>
    <w:rsid w:val="003931A0"/>
    <w:rsid w:val="00393374"/>
    <w:rsid w:val="00393ABA"/>
    <w:rsid w:val="00395431"/>
    <w:rsid w:val="00395690"/>
    <w:rsid w:val="003957B8"/>
    <w:rsid w:val="003961EE"/>
    <w:rsid w:val="00396EF1"/>
    <w:rsid w:val="0039722D"/>
    <w:rsid w:val="003972DF"/>
    <w:rsid w:val="0039741E"/>
    <w:rsid w:val="00397648"/>
    <w:rsid w:val="003A019C"/>
    <w:rsid w:val="003A066B"/>
    <w:rsid w:val="003A0D5E"/>
    <w:rsid w:val="003A113F"/>
    <w:rsid w:val="003A159E"/>
    <w:rsid w:val="003A1A9D"/>
    <w:rsid w:val="003A1E24"/>
    <w:rsid w:val="003A1FEB"/>
    <w:rsid w:val="003A20EC"/>
    <w:rsid w:val="003A251F"/>
    <w:rsid w:val="003A2B38"/>
    <w:rsid w:val="003A2C4E"/>
    <w:rsid w:val="003A2F67"/>
    <w:rsid w:val="003A331C"/>
    <w:rsid w:val="003A3B26"/>
    <w:rsid w:val="003A4406"/>
    <w:rsid w:val="003A46EE"/>
    <w:rsid w:val="003A52F6"/>
    <w:rsid w:val="003A5F39"/>
    <w:rsid w:val="003A5F89"/>
    <w:rsid w:val="003A63B9"/>
    <w:rsid w:val="003A64FC"/>
    <w:rsid w:val="003A669E"/>
    <w:rsid w:val="003A66A7"/>
    <w:rsid w:val="003A699C"/>
    <w:rsid w:val="003A69B8"/>
    <w:rsid w:val="003A6BC2"/>
    <w:rsid w:val="003A71B8"/>
    <w:rsid w:val="003A730C"/>
    <w:rsid w:val="003A788A"/>
    <w:rsid w:val="003A7B98"/>
    <w:rsid w:val="003B0058"/>
    <w:rsid w:val="003B0580"/>
    <w:rsid w:val="003B0769"/>
    <w:rsid w:val="003B10C8"/>
    <w:rsid w:val="003B135F"/>
    <w:rsid w:val="003B1AC0"/>
    <w:rsid w:val="003B1B0F"/>
    <w:rsid w:val="003B1E49"/>
    <w:rsid w:val="003B21B6"/>
    <w:rsid w:val="003B2599"/>
    <w:rsid w:val="003B299E"/>
    <w:rsid w:val="003B2CFB"/>
    <w:rsid w:val="003B2E1A"/>
    <w:rsid w:val="003B34C6"/>
    <w:rsid w:val="003B3A4F"/>
    <w:rsid w:val="003B3DB0"/>
    <w:rsid w:val="003B3F55"/>
    <w:rsid w:val="003B420C"/>
    <w:rsid w:val="003B42EA"/>
    <w:rsid w:val="003B43A1"/>
    <w:rsid w:val="003B455F"/>
    <w:rsid w:val="003B456E"/>
    <w:rsid w:val="003B4A4B"/>
    <w:rsid w:val="003B4C5B"/>
    <w:rsid w:val="003B568E"/>
    <w:rsid w:val="003B5E12"/>
    <w:rsid w:val="003B6431"/>
    <w:rsid w:val="003B65C0"/>
    <w:rsid w:val="003B6A91"/>
    <w:rsid w:val="003B6F8C"/>
    <w:rsid w:val="003B707E"/>
    <w:rsid w:val="003B7111"/>
    <w:rsid w:val="003B734E"/>
    <w:rsid w:val="003B778B"/>
    <w:rsid w:val="003B7897"/>
    <w:rsid w:val="003B7AE4"/>
    <w:rsid w:val="003B7E4A"/>
    <w:rsid w:val="003C00B5"/>
    <w:rsid w:val="003C00D3"/>
    <w:rsid w:val="003C04A2"/>
    <w:rsid w:val="003C092B"/>
    <w:rsid w:val="003C1398"/>
    <w:rsid w:val="003C141D"/>
    <w:rsid w:val="003C1C6F"/>
    <w:rsid w:val="003C1EB7"/>
    <w:rsid w:val="003C2165"/>
    <w:rsid w:val="003C22AA"/>
    <w:rsid w:val="003C22D5"/>
    <w:rsid w:val="003C24A7"/>
    <w:rsid w:val="003C24D0"/>
    <w:rsid w:val="003C26F6"/>
    <w:rsid w:val="003C2713"/>
    <w:rsid w:val="003C3D1A"/>
    <w:rsid w:val="003C3DAA"/>
    <w:rsid w:val="003C410E"/>
    <w:rsid w:val="003C461D"/>
    <w:rsid w:val="003C4871"/>
    <w:rsid w:val="003C49AB"/>
    <w:rsid w:val="003C4D22"/>
    <w:rsid w:val="003C5012"/>
    <w:rsid w:val="003C56F8"/>
    <w:rsid w:val="003C5767"/>
    <w:rsid w:val="003C60ED"/>
    <w:rsid w:val="003C6AB6"/>
    <w:rsid w:val="003C6B5D"/>
    <w:rsid w:val="003C6DFE"/>
    <w:rsid w:val="003C7111"/>
    <w:rsid w:val="003C7279"/>
    <w:rsid w:val="003C7A5A"/>
    <w:rsid w:val="003C7B65"/>
    <w:rsid w:val="003C7BA1"/>
    <w:rsid w:val="003C7D11"/>
    <w:rsid w:val="003C7F80"/>
    <w:rsid w:val="003D04B6"/>
    <w:rsid w:val="003D0A01"/>
    <w:rsid w:val="003D0BF4"/>
    <w:rsid w:val="003D0E53"/>
    <w:rsid w:val="003D17DB"/>
    <w:rsid w:val="003D1A5B"/>
    <w:rsid w:val="003D1B74"/>
    <w:rsid w:val="003D1B7A"/>
    <w:rsid w:val="003D1DD9"/>
    <w:rsid w:val="003D1E0F"/>
    <w:rsid w:val="003D1F09"/>
    <w:rsid w:val="003D25F1"/>
    <w:rsid w:val="003D26A1"/>
    <w:rsid w:val="003D276B"/>
    <w:rsid w:val="003D2A10"/>
    <w:rsid w:val="003D2BD4"/>
    <w:rsid w:val="003D2E42"/>
    <w:rsid w:val="003D3288"/>
    <w:rsid w:val="003D3669"/>
    <w:rsid w:val="003D3886"/>
    <w:rsid w:val="003D3989"/>
    <w:rsid w:val="003D3B7F"/>
    <w:rsid w:val="003D3E21"/>
    <w:rsid w:val="003D4270"/>
    <w:rsid w:val="003D4AF7"/>
    <w:rsid w:val="003D4D1A"/>
    <w:rsid w:val="003D4EC7"/>
    <w:rsid w:val="003D600A"/>
    <w:rsid w:val="003D62F3"/>
    <w:rsid w:val="003D7035"/>
    <w:rsid w:val="003D725A"/>
    <w:rsid w:val="003D72A2"/>
    <w:rsid w:val="003D7CF3"/>
    <w:rsid w:val="003D7D32"/>
    <w:rsid w:val="003E01F7"/>
    <w:rsid w:val="003E0A93"/>
    <w:rsid w:val="003E0C30"/>
    <w:rsid w:val="003E0CC4"/>
    <w:rsid w:val="003E114B"/>
    <w:rsid w:val="003E15A8"/>
    <w:rsid w:val="003E19DF"/>
    <w:rsid w:val="003E208A"/>
    <w:rsid w:val="003E21A0"/>
    <w:rsid w:val="003E24EA"/>
    <w:rsid w:val="003E29D5"/>
    <w:rsid w:val="003E2F09"/>
    <w:rsid w:val="003E30D2"/>
    <w:rsid w:val="003E32CB"/>
    <w:rsid w:val="003E357A"/>
    <w:rsid w:val="003E37B0"/>
    <w:rsid w:val="003E3B59"/>
    <w:rsid w:val="003E3E1D"/>
    <w:rsid w:val="003E3ED9"/>
    <w:rsid w:val="003E3F52"/>
    <w:rsid w:val="003E4113"/>
    <w:rsid w:val="003E4516"/>
    <w:rsid w:val="003E485F"/>
    <w:rsid w:val="003E4B9F"/>
    <w:rsid w:val="003E4E17"/>
    <w:rsid w:val="003E4F06"/>
    <w:rsid w:val="003E5253"/>
    <w:rsid w:val="003E54D3"/>
    <w:rsid w:val="003E558C"/>
    <w:rsid w:val="003E5B32"/>
    <w:rsid w:val="003E6227"/>
    <w:rsid w:val="003E6302"/>
    <w:rsid w:val="003E64F3"/>
    <w:rsid w:val="003E655D"/>
    <w:rsid w:val="003E65C0"/>
    <w:rsid w:val="003E74A4"/>
    <w:rsid w:val="003E7AE3"/>
    <w:rsid w:val="003E7EF3"/>
    <w:rsid w:val="003E7FB0"/>
    <w:rsid w:val="003F046C"/>
    <w:rsid w:val="003F0504"/>
    <w:rsid w:val="003F061F"/>
    <w:rsid w:val="003F0A72"/>
    <w:rsid w:val="003F1426"/>
    <w:rsid w:val="003F1439"/>
    <w:rsid w:val="003F1DC7"/>
    <w:rsid w:val="003F20A9"/>
    <w:rsid w:val="003F288F"/>
    <w:rsid w:val="003F2B1A"/>
    <w:rsid w:val="003F2B62"/>
    <w:rsid w:val="003F2F0E"/>
    <w:rsid w:val="003F2F1E"/>
    <w:rsid w:val="003F317D"/>
    <w:rsid w:val="003F3C41"/>
    <w:rsid w:val="003F3F4F"/>
    <w:rsid w:val="003F432C"/>
    <w:rsid w:val="003F449D"/>
    <w:rsid w:val="003F4828"/>
    <w:rsid w:val="003F491D"/>
    <w:rsid w:val="003F49DF"/>
    <w:rsid w:val="003F4E26"/>
    <w:rsid w:val="003F53D8"/>
    <w:rsid w:val="003F557A"/>
    <w:rsid w:val="003F5B9C"/>
    <w:rsid w:val="003F646C"/>
    <w:rsid w:val="003F6651"/>
    <w:rsid w:val="003F67AF"/>
    <w:rsid w:val="003F6A2C"/>
    <w:rsid w:val="003F6A41"/>
    <w:rsid w:val="003F71FE"/>
    <w:rsid w:val="003F72B9"/>
    <w:rsid w:val="003F74C6"/>
    <w:rsid w:val="003F7714"/>
    <w:rsid w:val="003F7C2E"/>
    <w:rsid w:val="003F7C6C"/>
    <w:rsid w:val="003F7F47"/>
    <w:rsid w:val="004001DD"/>
    <w:rsid w:val="004001E6"/>
    <w:rsid w:val="00400A49"/>
    <w:rsid w:val="004011B1"/>
    <w:rsid w:val="004011B3"/>
    <w:rsid w:val="00401483"/>
    <w:rsid w:val="00401650"/>
    <w:rsid w:val="004019CF"/>
    <w:rsid w:val="004022C6"/>
    <w:rsid w:val="0040233B"/>
    <w:rsid w:val="00402784"/>
    <w:rsid w:val="00402A56"/>
    <w:rsid w:val="00402CE6"/>
    <w:rsid w:val="004037EE"/>
    <w:rsid w:val="004039A7"/>
    <w:rsid w:val="00403CC1"/>
    <w:rsid w:val="004040EA"/>
    <w:rsid w:val="0040468E"/>
    <w:rsid w:val="00404788"/>
    <w:rsid w:val="0040504D"/>
    <w:rsid w:val="00405719"/>
    <w:rsid w:val="00405FF4"/>
    <w:rsid w:val="0040635C"/>
    <w:rsid w:val="00406461"/>
    <w:rsid w:val="00406595"/>
    <w:rsid w:val="0040662C"/>
    <w:rsid w:val="004071B1"/>
    <w:rsid w:val="0040724D"/>
    <w:rsid w:val="00407CAB"/>
    <w:rsid w:val="0041048C"/>
    <w:rsid w:val="00410862"/>
    <w:rsid w:val="004109ED"/>
    <w:rsid w:val="00410AB3"/>
    <w:rsid w:val="00410DFE"/>
    <w:rsid w:val="00410E9B"/>
    <w:rsid w:val="0041106E"/>
    <w:rsid w:val="00411E8C"/>
    <w:rsid w:val="00411F4B"/>
    <w:rsid w:val="00412144"/>
    <w:rsid w:val="004127C9"/>
    <w:rsid w:val="0041319D"/>
    <w:rsid w:val="0041378E"/>
    <w:rsid w:val="00414196"/>
    <w:rsid w:val="004144BB"/>
    <w:rsid w:val="004144F6"/>
    <w:rsid w:val="00414844"/>
    <w:rsid w:val="004148C9"/>
    <w:rsid w:val="00414AD1"/>
    <w:rsid w:val="0041511C"/>
    <w:rsid w:val="004159AA"/>
    <w:rsid w:val="00415C0D"/>
    <w:rsid w:val="00416248"/>
    <w:rsid w:val="004162AC"/>
    <w:rsid w:val="00416B27"/>
    <w:rsid w:val="00416D23"/>
    <w:rsid w:val="00416E78"/>
    <w:rsid w:val="0041723A"/>
    <w:rsid w:val="004175F1"/>
    <w:rsid w:val="0041774B"/>
    <w:rsid w:val="00417DEA"/>
    <w:rsid w:val="00417F38"/>
    <w:rsid w:val="0042010B"/>
    <w:rsid w:val="00420324"/>
    <w:rsid w:val="00420E46"/>
    <w:rsid w:val="0042108B"/>
    <w:rsid w:val="00421B0F"/>
    <w:rsid w:val="004228E0"/>
    <w:rsid w:val="00423B03"/>
    <w:rsid w:val="00423B31"/>
    <w:rsid w:val="00423D47"/>
    <w:rsid w:val="00423D7A"/>
    <w:rsid w:val="00423D9F"/>
    <w:rsid w:val="00423DF2"/>
    <w:rsid w:val="004241F0"/>
    <w:rsid w:val="00424515"/>
    <w:rsid w:val="004247C5"/>
    <w:rsid w:val="00424921"/>
    <w:rsid w:val="00424AA6"/>
    <w:rsid w:val="00424EEC"/>
    <w:rsid w:val="00425171"/>
    <w:rsid w:val="004258AA"/>
    <w:rsid w:val="00425940"/>
    <w:rsid w:val="0042615D"/>
    <w:rsid w:val="00426250"/>
    <w:rsid w:val="004262D0"/>
    <w:rsid w:val="0042675B"/>
    <w:rsid w:val="00426A75"/>
    <w:rsid w:val="00426C46"/>
    <w:rsid w:val="00426DE2"/>
    <w:rsid w:val="00427B2C"/>
    <w:rsid w:val="00430152"/>
    <w:rsid w:val="00430266"/>
    <w:rsid w:val="00430D33"/>
    <w:rsid w:val="00431354"/>
    <w:rsid w:val="0043135E"/>
    <w:rsid w:val="004315DF"/>
    <w:rsid w:val="00431A82"/>
    <w:rsid w:val="00431B0C"/>
    <w:rsid w:val="00432409"/>
    <w:rsid w:val="00432682"/>
    <w:rsid w:val="004327B4"/>
    <w:rsid w:val="00432A5B"/>
    <w:rsid w:val="00432D80"/>
    <w:rsid w:val="00433A8E"/>
    <w:rsid w:val="00433CA2"/>
    <w:rsid w:val="00433E4C"/>
    <w:rsid w:val="00434036"/>
    <w:rsid w:val="00434221"/>
    <w:rsid w:val="004345A0"/>
    <w:rsid w:val="00434843"/>
    <w:rsid w:val="00435438"/>
    <w:rsid w:val="0043544F"/>
    <w:rsid w:val="0043578B"/>
    <w:rsid w:val="004358D7"/>
    <w:rsid w:val="004372CE"/>
    <w:rsid w:val="00437348"/>
    <w:rsid w:val="0043735B"/>
    <w:rsid w:val="0043760C"/>
    <w:rsid w:val="00437642"/>
    <w:rsid w:val="0044017D"/>
    <w:rsid w:val="00440784"/>
    <w:rsid w:val="0044095B"/>
    <w:rsid w:val="00440971"/>
    <w:rsid w:val="00441094"/>
    <w:rsid w:val="00441160"/>
    <w:rsid w:val="00441AEA"/>
    <w:rsid w:val="00441B70"/>
    <w:rsid w:val="00441B85"/>
    <w:rsid w:val="00441DE3"/>
    <w:rsid w:val="004427F1"/>
    <w:rsid w:val="004437DD"/>
    <w:rsid w:val="00443909"/>
    <w:rsid w:val="00443A63"/>
    <w:rsid w:val="00443BF3"/>
    <w:rsid w:val="00443C96"/>
    <w:rsid w:val="00444009"/>
    <w:rsid w:val="0044421D"/>
    <w:rsid w:val="0044437C"/>
    <w:rsid w:val="00444B86"/>
    <w:rsid w:val="0044520C"/>
    <w:rsid w:val="00445A1E"/>
    <w:rsid w:val="00445CE0"/>
    <w:rsid w:val="00445D09"/>
    <w:rsid w:val="0044651C"/>
    <w:rsid w:val="004468A2"/>
    <w:rsid w:val="004468C2"/>
    <w:rsid w:val="00446BD9"/>
    <w:rsid w:val="004477BC"/>
    <w:rsid w:val="00447A43"/>
    <w:rsid w:val="00447BC1"/>
    <w:rsid w:val="00450503"/>
    <w:rsid w:val="004508AA"/>
    <w:rsid w:val="00450CBB"/>
    <w:rsid w:val="00451174"/>
    <w:rsid w:val="004520B6"/>
    <w:rsid w:val="00452299"/>
    <w:rsid w:val="00452AEF"/>
    <w:rsid w:val="00452BE5"/>
    <w:rsid w:val="00452E7D"/>
    <w:rsid w:val="004530D2"/>
    <w:rsid w:val="004535D4"/>
    <w:rsid w:val="00453D31"/>
    <w:rsid w:val="00454115"/>
    <w:rsid w:val="0045415C"/>
    <w:rsid w:val="00454A30"/>
    <w:rsid w:val="00454B7B"/>
    <w:rsid w:val="00454FED"/>
    <w:rsid w:val="004551DF"/>
    <w:rsid w:val="00455BCE"/>
    <w:rsid w:val="00455CBC"/>
    <w:rsid w:val="00456284"/>
    <w:rsid w:val="0045663F"/>
    <w:rsid w:val="004567E1"/>
    <w:rsid w:val="00456F2E"/>
    <w:rsid w:val="00457471"/>
    <w:rsid w:val="00457ED0"/>
    <w:rsid w:val="00460354"/>
    <w:rsid w:val="004604DE"/>
    <w:rsid w:val="00460BD4"/>
    <w:rsid w:val="0046209D"/>
    <w:rsid w:val="00462638"/>
    <w:rsid w:val="0046277C"/>
    <w:rsid w:val="00462DDD"/>
    <w:rsid w:val="00463464"/>
    <w:rsid w:val="004637FF"/>
    <w:rsid w:val="00463CE4"/>
    <w:rsid w:val="00463D5B"/>
    <w:rsid w:val="0046517D"/>
    <w:rsid w:val="00465D31"/>
    <w:rsid w:val="00465F08"/>
    <w:rsid w:val="00466859"/>
    <w:rsid w:val="00466904"/>
    <w:rsid w:val="00466CAD"/>
    <w:rsid w:val="0046718E"/>
    <w:rsid w:val="00467364"/>
    <w:rsid w:val="00467796"/>
    <w:rsid w:val="0046784C"/>
    <w:rsid w:val="00467B18"/>
    <w:rsid w:val="00467EB5"/>
    <w:rsid w:val="004704B1"/>
    <w:rsid w:val="00470EA9"/>
    <w:rsid w:val="00471A36"/>
    <w:rsid w:val="00471CFE"/>
    <w:rsid w:val="004724AC"/>
    <w:rsid w:val="00472AAD"/>
    <w:rsid w:val="00472C99"/>
    <w:rsid w:val="00472CA9"/>
    <w:rsid w:val="00472E0A"/>
    <w:rsid w:val="0047324A"/>
    <w:rsid w:val="004736C0"/>
    <w:rsid w:val="004739A3"/>
    <w:rsid w:val="00473A5A"/>
    <w:rsid w:val="00474454"/>
    <w:rsid w:val="00474597"/>
    <w:rsid w:val="00474727"/>
    <w:rsid w:val="004751C8"/>
    <w:rsid w:val="004751CD"/>
    <w:rsid w:val="004759ED"/>
    <w:rsid w:val="00475AE9"/>
    <w:rsid w:val="00475B0D"/>
    <w:rsid w:val="004763A7"/>
    <w:rsid w:val="004769FC"/>
    <w:rsid w:val="00476ABE"/>
    <w:rsid w:val="004772A7"/>
    <w:rsid w:val="004773F3"/>
    <w:rsid w:val="0047743A"/>
    <w:rsid w:val="00477788"/>
    <w:rsid w:val="00477BF1"/>
    <w:rsid w:val="00480075"/>
    <w:rsid w:val="0048007C"/>
    <w:rsid w:val="004807E1"/>
    <w:rsid w:val="004813EB"/>
    <w:rsid w:val="0048147F"/>
    <w:rsid w:val="004814F8"/>
    <w:rsid w:val="004817CF"/>
    <w:rsid w:val="00481A16"/>
    <w:rsid w:val="0048235E"/>
    <w:rsid w:val="00482394"/>
    <w:rsid w:val="00482503"/>
    <w:rsid w:val="004825FC"/>
    <w:rsid w:val="004827C7"/>
    <w:rsid w:val="00482D9F"/>
    <w:rsid w:val="00482ED9"/>
    <w:rsid w:val="00483FAE"/>
    <w:rsid w:val="00484F0A"/>
    <w:rsid w:val="00485263"/>
    <w:rsid w:val="0048569E"/>
    <w:rsid w:val="00485AD9"/>
    <w:rsid w:val="00486428"/>
    <w:rsid w:val="004869A7"/>
    <w:rsid w:val="00486BF6"/>
    <w:rsid w:val="00486C19"/>
    <w:rsid w:val="00486CD6"/>
    <w:rsid w:val="00487A49"/>
    <w:rsid w:val="00487ADA"/>
    <w:rsid w:val="00487C23"/>
    <w:rsid w:val="00490C89"/>
    <w:rsid w:val="004910B8"/>
    <w:rsid w:val="00491591"/>
    <w:rsid w:val="00491622"/>
    <w:rsid w:val="00491858"/>
    <w:rsid w:val="00491CF7"/>
    <w:rsid w:val="00492582"/>
    <w:rsid w:val="0049287F"/>
    <w:rsid w:val="00492A68"/>
    <w:rsid w:val="00492E38"/>
    <w:rsid w:val="00492FCF"/>
    <w:rsid w:val="004930F5"/>
    <w:rsid w:val="0049388D"/>
    <w:rsid w:val="00493ABE"/>
    <w:rsid w:val="00493CB0"/>
    <w:rsid w:val="00494B17"/>
    <w:rsid w:val="00495342"/>
    <w:rsid w:val="0049586A"/>
    <w:rsid w:val="00495C37"/>
    <w:rsid w:val="004961DE"/>
    <w:rsid w:val="00496BEE"/>
    <w:rsid w:val="004975B5"/>
    <w:rsid w:val="004976A9"/>
    <w:rsid w:val="00497719"/>
    <w:rsid w:val="0049779E"/>
    <w:rsid w:val="004977F0"/>
    <w:rsid w:val="0049781C"/>
    <w:rsid w:val="00497AA5"/>
    <w:rsid w:val="00497E0E"/>
    <w:rsid w:val="004A04BB"/>
    <w:rsid w:val="004A060B"/>
    <w:rsid w:val="004A06A4"/>
    <w:rsid w:val="004A0722"/>
    <w:rsid w:val="004A094D"/>
    <w:rsid w:val="004A0E20"/>
    <w:rsid w:val="004A13F6"/>
    <w:rsid w:val="004A27E9"/>
    <w:rsid w:val="004A3018"/>
    <w:rsid w:val="004A32E4"/>
    <w:rsid w:val="004A33AF"/>
    <w:rsid w:val="004A35D5"/>
    <w:rsid w:val="004A487D"/>
    <w:rsid w:val="004A4B97"/>
    <w:rsid w:val="004A546F"/>
    <w:rsid w:val="004A59F5"/>
    <w:rsid w:val="004A5AA5"/>
    <w:rsid w:val="004A6108"/>
    <w:rsid w:val="004A664F"/>
    <w:rsid w:val="004A670A"/>
    <w:rsid w:val="004A67E6"/>
    <w:rsid w:val="004A6F96"/>
    <w:rsid w:val="004A731C"/>
    <w:rsid w:val="004A7519"/>
    <w:rsid w:val="004A7F3E"/>
    <w:rsid w:val="004B0A4A"/>
    <w:rsid w:val="004B0A96"/>
    <w:rsid w:val="004B0AF4"/>
    <w:rsid w:val="004B0BC2"/>
    <w:rsid w:val="004B0F97"/>
    <w:rsid w:val="004B1159"/>
    <w:rsid w:val="004B1513"/>
    <w:rsid w:val="004B184F"/>
    <w:rsid w:val="004B18CF"/>
    <w:rsid w:val="004B1925"/>
    <w:rsid w:val="004B19DE"/>
    <w:rsid w:val="004B1D37"/>
    <w:rsid w:val="004B1D6A"/>
    <w:rsid w:val="004B1F1A"/>
    <w:rsid w:val="004B226C"/>
    <w:rsid w:val="004B2454"/>
    <w:rsid w:val="004B2641"/>
    <w:rsid w:val="004B2CA7"/>
    <w:rsid w:val="004B3585"/>
    <w:rsid w:val="004B3CC5"/>
    <w:rsid w:val="004B3D05"/>
    <w:rsid w:val="004B4471"/>
    <w:rsid w:val="004B470E"/>
    <w:rsid w:val="004B486E"/>
    <w:rsid w:val="004B4956"/>
    <w:rsid w:val="004B4F68"/>
    <w:rsid w:val="004B5692"/>
    <w:rsid w:val="004B5B8D"/>
    <w:rsid w:val="004B641C"/>
    <w:rsid w:val="004B64DD"/>
    <w:rsid w:val="004B71C8"/>
    <w:rsid w:val="004B7947"/>
    <w:rsid w:val="004C0C9F"/>
    <w:rsid w:val="004C1020"/>
    <w:rsid w:val="004C1022"/>
    <w:rsid w:val="004C106A"/>
    <w:rsid w:val="004C151C"/>
    <w:rsid w:val="004C157E"/>
    <w:rsid w:val="004C16A2"/>
    <w:rsid w:val="004C19FD"/>
    <w:rsid w:val="004C22D7"/>
    <w:rsid w:val="004C2402"/>
    <w:rsid w:val="004C2CB3"/>
    <w:rsid w:val="004C2E56"/>
    <w:rsid w:val="004C324B"/>
    <w:rsid w:val="004C34C9"/>
    <w:rsid w:val="004C3A81"/>
    <w:rsid w:val="004C4F94"/>
    <w:rsid w:val="004C536D"/>
    <w:rsid w:val="004C53B4"/>
    <w:rsid w:val="004C5447"/>
    <w:rsid w:val="004C592E"/>
    <w:rsid w:val="004C5E0D"/>
    <w:rsid w:val="004C608A"/>
    <w:rsid w:val="004C60E9"/>
    <w:rsid w:val="004C60FD"/>
    <w:rsid w:val="004C63F6"/>
    <w:rsid w:val="004C659B"/>
    <w:rsid w:val="004C65C8"/>
    <w:rsid w:val="004C7142"/>
    <w:rsid w:val="004C7332"/>
    <w:rsid w:val="004C7761"/>
    <w:rsid w:val="004C78E1"/>
    <w:rsid w:val="004C7F8E"/>
    <w:rsid w:val="004D082A"/>
    <w:rsid w:val="004D0FBC"/>
    <w:rsid w:val="004D1356"/>
    <w:rsid w:val="004D14A5"/>
    <w:rsid w:val="004D209C"/>
    <w:rsid w:val="004D2257"/>
    <w:rsid w:val="004D245D"/>
    <w:rsid w:val="004D2955"/>
    <w:rsid w:val="004D29DA"/>
    <w:rsid w:val="004D2A73"/>
    <w:rsid w:val="004D30E1"/>
    <w:rsid w:val="004D318D"/>
    <w:rsid w:val="004D373F"/>
    <w:rsid w:val="004D45B0"/>
    <w:rsid w:val="004D4624"/>
    <w:rsid w:val="004D5316"/>
    <w:rsid w:val="004D54CD"/>
    <w:rsid w:val="004D5AFB"/>
    <w:rsid w:val="004D5DED"/>
    <w:rsid w:val="004D5EA4"/>
    <w:rsid w:val="004D6A4F"/>
    <w:rsid w:val="004D6B54"/>
    <w:rsid w:val="004D716D"/>
    <w:rsid w:val="004D718D"/>
    <w:rsid w:val="004D732F"/>
    <w:rsid w:val="004D76F1"/>
    <w:rsid w:val="004D79BE"/>
    <w:rsid w:val="004D7DE2"/>
    <w:rsid w:val="004E0376"/>
    <w:rsid w:val="004E03D9"/>
    <w:rsid w:val="004E05F3"/>
    <w:rsid w:val="004E0697"/>
    <w:rsid w:val="004E147C"/>
    <w:rsid w:val="004E1806"/>
    <w:rsid w:val="004E1EC3"/>
    <w:rsid w:val="004E2976"/>
    <w:rsid w:val="004E29C4"/>
    <w:rsid w:val="004E38CD"/>
    <w:rsid w:val="004E3ADC"/>
    <w:rsid w:val="004E4032"/>
    <w:rsid w:val="004E51D6"/>
    <w:rsid w:val="004E541C"/>
    <w:rsid w:val="004E59D9"/>
    <w:rsid w:val="004E5A4F"/>
    <w:rsid w:val="004E5B20"/>
    <w:rsid w:val="004E6948"/>
    <w:rsid w:val="004E6B11"/>
    <w:rsid w:val="004E74EC"/>
    <w:rsid w:val="004E751B"/>
    <w:rsid w:val="004E7DCB"/>
    <w:rsid w:val="004E7E45"/>
    <w:rsid w:val="004F02A6"/>
    <w:rsid w:val="004F0D8E"/>
    <w:rsid w:val="004F10FB"/>
    <w:rsid w:val="004F117E"/>
    <w:rsid w:val="004F13D9"/>
    <w:rsid w:val="004F1B99"/>
    <w:rsid w:val="004F1F39"/>
    <w:rsid w:val="004F253E"/>
    <w:rsid w:val="004F2BA4"/>
    <w:rsid w:val="004F2D24"/>
    <w:rsid w:val="004F2DA0"/>
    <w:rsid w:val="004F3153"/>
    <w:rsid w:val="004F34D8"/>
    <w:rsid w:val="004F395A"/>
    <w:rsid w:val="004F3AF1"/>
    <w:rsid w:val="004F3DEC"/>
    <w:rsid w:val="004F55EA"/>
    <w:rsid w:val="004F5A91"/>
    <w:rsid w:val="004F66D2"/>
    <w:rsid w:val="004F6D5D"/>
    <w:rsid w:val="004F6ED8"/>
    <w:rsid w:val="004F713B"/>
    <w:rsid w:val="004F7261"/>
    <w:rsid w:val="004F74EE"/>
    <w:rsid w:val="004F7971"/>
    <w:rsid w:val="005001E7"/>
    <w:rsid w:val="005005B2"/>
    <w:rsid w:val="00500677"/>
    <w:rsid w:val="0050078E"/>
    <w:rsid w:val="005015D8"/>
    <w:rsid w:val="00501B28"/>
    <w:rsid w:val="00501BF9"/>
    <w:rsid w:val="00502040"/>
    <w:rsid w:val="005020FA"/>
    <w:rsid w:val="0050216A"/>
    <w:rsid w:val="005024F7"/>
    <w:rsid w:val="00502587"/>
    <w:rsid w:val="00502DF6"/>
    <w:rsid w:val="00502E86"/>
    <w:rsid w:val="0050323C"/>
    <w:rsid w:val="00503B72"/>
    <w:rsid w:val="0050413A"/>
    <w:rsid w:val="005044E2"/>
    <w:rsid w:val="005045AE"/>
    <w:rsid w:val="0050496B"/>
    <w:rsid w:val="00504A9F"/>
    <w:rsid w:val="00504DA3"/>
    <w:rsid w:val="0050535F"/>
    <w:rsid w:val="005053EE"/>
    <w:rsid w:val="005067CE"/>
    <w:rsid w:val="00506913"/>
    <w:rsid w:val="00506E7B"/>
    <w:rsid w:val="00506E8D"/>
    <w:rsid w:val="00507512"/>
    <w:rsid w:val="00507CC3"/>
    <w:rsid w:val="005101E9"/>
    <w:rsid w:val="00510A52"/>
    <w:rsid w:val="00510E09"/>
    <w:rsid w:val="00511A6D"/>
    <w:rsid w:val="005120D7"/>
    <w:rsid w:val="005127D1"/>
    <w:rsid w:val="00512D28"/>
    <w:rsid w:val="00512EB6"/>
    <w:rsid w:val="00513236"/>
    <w:rsid w:val="005133AE"/>
    <w:rsid w:val="00513A2B"/>
    <w:rsid w:val="00513F6A"/>
    <w:rsid w:val="005143F6"/>
    <w:rsid w:val="00515B93"/>
    <w:rsid w:val="00516D00"/>
    <w:rsid w:val="00517266"/>
    <w:rsid w:val="00517433"/>
    <w:rsid w:val="005175A2"/>
    <w:rsid w:val="0051783B"/>
    <w:rsid w:val="005178F8"/>
    <w:rsid w:val="00517A96"/>
    <w:rsid w:val="00517B17"/>
    <w:rsid w:val="00517C52"/>
    <w:rsid w:val="00520070"/>
    <w:rsid w:val="00520458"/>
    <w:rsid w:val="005206EC"/>
    <w:rsid w:val="00520C53"/>
    <w:rsid w:val="00520D3F"/>
    <w:rsid w:val="00520E5B"/>
    <w:rsid w:val="0052100F"/>
    <w:rsid w:val="00521897"/>
    <w:rsid w:val="00521991"/>
    <w:rsid w:val="00521A98"/>
    <w:rsid w:val="00521EC2"/>
    <w:rsid w:val="00521F65"/>
    <w:rsid w:val="00522BB0"/>
    <w:rsid w:val="00522CC7"/>
    <w:rsid w:val="00522DBF"/>
    <w:rsid w:val="00522DD9"/>
    <w:rsid w:val="0052362C"/>
    <w:rsid w:val="00523775"/>
    <w:rsid w:val="00523D25"/>
    <w:rsid w:val="005240D2"/>
    <w:rsid w:val="00524817"/>
    <w:rsid w:val="0052490D"/>
    <w:rsid w:val="00524E36"/>
    <w:rsid w:val="00524FF2"/>
    <w:rsid w:val="00525593"/>
    <w:rsid w:val="00525993"/>
    <w:rsid w:val="005259EB"/>
    <w:rsid w:val="00525BFF"/>
    <w:rsid w:val="00525F76"/>
    <w:rsid w:val="0052600E"/>
    <w:rsid w:val="00526652"/>
    <w:rsid w:val="00526C2D"/>
    <w:rsid w:val="00526CE5"/>
    <w:rsid w:val="00526E02"/>
    <w:rsid w:val="00527550"/>
    <w:rsid w:val="0052778A"/>
    <w:rsid w:val="0052785E"/>
    <w:rsid w:val="005301E7"/>
    <w:rsid w:val="005302DC"/>
    <w:rsid w:val="005302ED"/>
    <w:rsid w:val="005305E7"/>
    <w:rsid w:val="00530714"/>
    <w:rsid w:val="00530775"/>
    <w:rsid w:val="00530C98"/>
    <w:rsid w:val="00530CC0"/>
    <w:rsid w:val="00530F94"/>
    <w:rsid w:val="00531380"/>
    <w:rsid w:val="00531637"/>
    <w:rsid w:val="005316DA"/>
    <w:rsid w:val="0053180F"/>
    <w:rsid w:val="00531B21"/>
    <w:rsid w:val="0053242D"/>
    <w:rsid w:val="00532598"/>
    <w:rsid w:val="00532654"/>
    <w:rsid w:val="00532810"/>
    <w:rsid w:val="005334AB"/>
    <w:rsid w:val="005334D8"/>
    <w:rsid w:val="005336C3"/>
    <w:rsid w:val="00533C23"/>
    <w:rsid w:val="00533E63"/>
    <w:rsid w:val="00534072"/>
    <w:rsid w:val="00534637"/>
    <w:rsid w:val="005346C3"/>
    <w:rsid w:val="0053514E"/>
    <w:rsid w:val="0053543A"/>
    <w:rsid w:val="005355B5"/>
    <w:rsid w:val="0053565B"/>
    <w:rsid w:val="005359E6"/>
    <w:rsid w:val="0053607E"/>
    <w:rsid w:val="00536531"/>
    <w:rsid w:val="0053659D"/>
    <w:rsid w:val="00536843"/>
    <w:rsid w:val="00537AA0"/>
    <w:rsid w:val="00537C81"/>
    <w:rsid w:val="00537F3E"/>
    <w:rsid w:val="005401CF"/>
    <w:rsid w:val="00540222"/>
    <w:rsid w:val="00540679"/>
    <w:rsid w:val="0054073C"/>
    <w:rsid w:val="00540F23"/>
    <w:rsid w:val="0054192D"/>
    <w:rsid w:val="00541A02"/>
    <w:rsid w:val="00541CFB"/>
    <w:rsid w:val="00541E97"/>
    <w:rsid w:val="005421C9"/>
    <w:rsid w:val="0054220E"/>
    <w:rsid w:val="00542369"/>
    <w:rsid w:val="005423E0"/>
    <w:rsid w:val="00542416"/>
    <w:rsid w:val="00542918"/>
    <w:rsid w:val="00542E9A"/>
    <w:rsid w:val="00543CB2"/>
    <w:rsid w:val="00543DCD"/>
    <w:rsid w:val="00543E25"/>
    <w:rsid w:val="005442E2"/>
    <w:rsid w:val="0054434A"/>
    <w:rsid w:val="005443CF"/>
    <w:rsid w:val="0054477C"/>
    <w:rsid w:val="005452DA"/>
    <w:rsid w:val="00545AF6"/>
    <w:rsid w:val="00546344"/>
    <w:rsid w:val="0054644A"/>
    <w:rsid w:val="00546887"/>
    <w:rsid w:val="00547C39"/>
    <w:rsid w:val="005506F4"/>
    <w:rsid w:val="0055096C"/>
    <w:rsid w:val="00551308"/>
    <w:rsid w:val="00551B88"/>
    <w:rsid w:val="00551CF8"/>
    <w:rsid w:val="00551F2E"/>
    <w:rsid w:val="00552914"/>
    <w:rsid w:val="005532FF"/>
    <w:rsid w:val="0055392F"/>
    <w:rsid w:val="00553D29"/>
    <w:rsid w:val="0055403A"/>
    <w:rsid w:val="005543C0"/>
    <w:rsid w:val="0055463B"/>
    <w:rsid w:val="00554B0B"/>
    <w:rsid w:val="00555030"/>
    <w:rsid w:val="0055538D"/>
    <w:rsid w:val="00555578"/>
    <w:rsid w:val="00555828"/>
    <w:rsid w:val="005559F7"/>
    <w:rsid w:val="0055604A"/>
    <w:rsid w:val="00556126"/>
    <w:rsid w:val="005566D1"/>
    <w:rsid w:val="00556E93"/>
    <w:rsid w:val="00556F44"/>
    <w:rsid w:val="0055722B"/>
    <w:rsid w:val="00557F12"/>
    <w:rsid w:val="005603FE"/>
    <w:rsid w:val="005610C0"/>
    <w:rsid w:val="005615E9"/>
    <w:rsid w:val="0056195F"/>
    <w:rsid w:val="00561BC3"/>
    <w:rsid w:val="00561C8C"/>
    <w:rsid w:val="0056208E"/>
    <w:rsid w:val="0056295D"/>
    <w:rsid w:val="00563363"/>
    <w:rsid w:val="005638D6"/>
    <w:rsid w:val="00563CE7"/>
    <w:rsid w:val="00563DC8"/>
    <w:rsid w:val="0056449D"/>
    <w:rsid w:val="005650B5"/>
    <w:rsid w:val="00565D6A"/>
    <w:rsid w:val="00566016"/>
    <w:rsid w:val="0056607C"/>
    <w:rsid w:val="00566146"/>
    <w:rsid w:val="00566218"/>
    <w:rsid w:val="0056643B"/>
    <w:rsid w:val="00566796"/>
    <w:rsid w:val="0056695F"/>
    <w:rsid w:val="005669F5"/>
    <w:rsid w:val="00566CF7"/>
    <w:rsid w:val="00566DB9"/>
    <w:rsid w:val="00566FDC"/>
    <w:rsid w:val="005670B4"/>
    <w:rsid w:val="005670BF"/>
    <w:rsid w:val="00567480"/>
    <w:rsid w:val="00567C22"/>
    <w:rsid w:val="00567CD8"/>
    <w:rsid w:val="0057004E"/>
    <w:rsid w:val="00570572"/>
    <w:rsid w:val="00570672"/>
    <w:rsid w:val="00570ECE"/>
    <w:rsid w:val="005710A0"/>
    <w:rsid w:val="005710DF"/>
    <w:rsid w:val="0057132A"/>
    <w:rsid w:val="0057152A"/>
    <w:rsid w:val="00571624"/>
    <w:rsid w:val="00571D56"/>
    <w:rsid w:val="00571D90"/>
    <w:rsid w:val="00572254"/>
    <w:rsid w:val="00572269"/>
    <w:rsid w:val="00572601"/>
    <w:rsid w:val="0057265F"/>
    <w:rsid w:val="00572CB9"/>
    <w:rsid w:val="005735D5"/>
    <w:rsid w:val="005736F5"/>
    <w:rsid w:val="0057382D"/>
    <w:rsid w:val="005738C4"/>
    <w:rsid w:val="005740D6"/>
    <w:rsid w:val="00574370"/>
    <w:rsid w:val="005748D6"/>
    <w:rsid w:val="00574C8E"/>
    <w:rsid w:val="00574DE0"/>
    <w:rsid w:val="0057508E"/>
    <w:rsid w:val="00575695"/>
    <w:rsid w:val="00575B1B"/>
    <w:rsid w:val="00575E72"/>
    <w:rsid w:val="00576384"/>
    <w:rsid w:val="00576964"/>
    <w:rsid w:val="00576B10"/>
    <w:rsid w:val="005771D5"/>
    <w:rsid w:val="005772C6"/>
    <w:rsid w:val="005773B2"/>
    <w:rsid w:val="005774DE"/>
    <w:rsid w:val="005777EA"/>
    <w:rsid w:val="0057795D"/>
    <w:rsid w:val="0057796B"/>
    <w:rsid w:val="00577EAA"/>
    <w:rsid w:val="00580507"/>
    <w:rsid w:val="00580BA1"/>
    <w:rsid w:val="00580DF5"/>
    <w:rsid w:val="0058131E"/>
    <w:rsid w:val="005813AC"/>
    <w:rsid w:val="00581B84"/>
    <w:rsid w:val="00581FEF"/>
    <w:rsid w:val="0058354C"/>
    <w:rsid w:val="00583B7E"/>
    <w:rsid w:val="00583F43"/>
    <w:rsid w:val="00584063"/>
    <w:rsid w:val="005843AD"/>
    <w:rsid w:val="00584954"/>
    <w:rsid w:val="00584A1A"/>
    <w:rsid w:val="00584ADF"/>
    <w:rsid w:val="00584D10"/>
    <w:rsid w:val="00584E81"/>
    <w:rsid w:val="005850C2"/>
    <w:rsid w:val="00585230"/>
    <w:rsid w:val="00585A68"/>
    <w:rsid w:val="00585B8F"/>
    <w:rsid w:val="00585ED4"/>
    <w:rsid w:val="0058698B"/>
    <w:rsid w:val="00586B5E"/>
    <w:rsid w:val="005870B9"/>
    <w:rsid w:val="00587598"/>
    <w:rsid w:val="00587B8B"/>
    <w:rsid w:val="00587BFA"/>
    <w:rsid w:val="00587E44"/>
    <w:rsid w:val="005900DF"/>
    <w:rsid w:val="00590550"/>
    <w:rsid w:val="00590B28"/>
    <w:rsid w:val="00590EC0"/>
    <w:rsid w:val="00590F9A"/>
    <w:rsid w:val="0059191F"/>
    <w:rsid w:val="00591EE8"/>
    <w:rsid w:val="0059255E"/>
    <w:rsid w:val="005933F6"/>
    <w:rsid w:val="00593431"/>
    <w:rsid w:val="00593DB7"/>
    <w:rsid w:val="00593EB3"/>
    <w:rsid w:val="00594014"/>
    <w:rsid w:val="00594794"/>
    <w:rsid w:val="00594B8B"/>
    <w:rsid w:val="00595095"/>
    <w:rsid w:val="00595EEB"/>
    <w:rsid w:val="00595F61"/>
    <w:rsid w:val="00597024"/>
    <w:rsid w:val="00597244"/>
    <w:rsid w:val="00597348"/>
    <w:rsid w:val="005979C9"/>
    <w:rsid w:val="00597EBA"/>
    <w:rsid w:val="005A0697"/>
    <w:rsid w:val="005A0717"/>
    <w:rsid w:val="005A098D"/>
    <w:rsid w:val="005A0B17"/>
    <w:rsid w:val="005A0DFC"/>
    <w:rsid w:val="005A1103"/>
    <w:rsid w:val="005A1325"/>
    <w:rsid w:val="005A1518"/>
    <w:rsid w:val="005A1648"/>
    <w:rsid w:val="005A1880"/>
    <w:rsid w:val="005A1A8D"/>
    <w:rsid w:val="005A1B52"/>
    <w:rsid w:val="005A1E1E"/>
    <w:rsid w:val="005A2075"/>
    <w:rsid w:val="005A2214"/>
    <w:rsid w:val="005A28B8"/>
    <w:rsid w:val="005A29B9"/>
    <w:rsid w:val="005A2BF2"/>
    <w:rsid w:val="005A3302"/>
    <w:rsid w:val="005A3D33"/>
    <w:rsid w:val="005A4973"/>
    <w:rsid w:val="005A4F22"/>
    <w:rsid w:val="005A528F"/>
    <w:rsid w:val="005A6068"/>
    <w:rsid w:val="005A61C8"/>
    <w:rsid w:val="005A69A9"/>
    <w:rsid w:val="005A69C0"/>
    <w:rsid w:val="005A750C"/>
    <w:rsid w:val="005A75A6"/>
    <w:rsid w:val="005A7F12"/>
    <w:rsid w:val="005A7F3A"/>
    <w:rsid w:val="005B027B"/>
    <w:rsid w:val="005B07FD"/>
    <w:rsid w:val="005B0D80"/>
    <w:rsid w:val="005B11D7"/>
    <w:rsid w:val="005B1417"/>
    <w:rsid w:val="005B157E"/>
    <w:rsid w:val="005B2001"/>
    <w:rsid w:val="005B2D62"/>
    <w:rsid w:val="005B2F54"/>
    <w:rsid w:val="005B3142"/>
    <w:rsid w:val="005B31EF"/>
    <w:rsid w:val="005B3245"/>
    <w:rsid w:val="005B3703"/>
    <w:rsid w:val="005B3C14"/>
    <w:rsid w:val="005B4556"/>
    <w:rsid w:val="005B48F5"/>
    <w:rsid w:val="005B4C57"/>
    <w:rsid w:val="005B5567"/>
    <w:rsid w:val="005B573C"/>
    <w:rsid w:val="005B5F69"/>
    <w:rsid w:val="005B5F9C"/>
    <w:rsid w:val="005B60FC"/>
    <w:rsid w:val="005B6554"/>
    <w:rsid w:val="005B65F1"/>
    <w:rsid w:val="005B66B2"/>
    <w:rsid w:val="005B6A6E"/>
    <w:rsid w:val="005B7141"/>
    <w:rsid w:val="005B74E5"/>
    <w:rsid w:val="005B7A01"/>
    <w:rsid w:val="005C036A"/>
    <w:rsid w:val="005C046F"/>
    <w:rsid w:val="005C0945"/>
    <w:rsid w:val="005C0A8A"/>
    <w:rsid w:val="005C0CC7"/>
    <w:rsid w:val="005C1180"/>
    <w:rsid w:val="005C174F"/>
    <w:rsid w:val="005C2117"/>
    <w:rsid w:val="005C211A"/>
    <w:rsid w:val="005C211E"/>
    <w:rsid w:val="005C2127"/>
    <w:rsid w:val="005C21EF"/>
    <w:rsid w:val="005C26CC"/>
    <w:rsid w:val="005C2977"/>
    <w:rsid w:val="005C2A8A"/>
    <w:rsid w:val="005C304B"/>
    <w:rsid w:val="005C41C1"/>
    <w:rsid w:val="005C441B"/>
    <w:rsid w:val="005C495A"/>
    <w:rsid w:val="005C4EB1"/>
    <w:rsid w:val="005C4FEE"/>
    <w:rsid w:val="005C520D"/>
    <w:rsid w:val="005C52B5"/>
    <w:rsid w:val="005C5402"/>
    <w:rsid w:val="005C5616"/>
    <w:rsid w:val="005C61F6"/>
    <w:rsid w:val="005C6872"/>
    <w:rsid w:val="005C68E8"/>
    <w:rsid w:val="005C69B6"/>
    <w:rsid w:val="005C733C"/>
    <w:rsid w:val="005C762D"/>
    <w:rsid w:val="005C7D45"/>
    <w:rsid w:val="005D0152"/>
    <w:rsid w:val="005D09E8"/>
    <w:rsid w:val="005D0B4A"/>
    <w:rsid w:val="005D169F"/>
    <w:rsid w:val="005D1C56"/>
    <w:rsid w:val="005D1E36"/>
    <w:rsid w:val="005D1E43"/>
    <w:rsid w:val="005D21D1"/>
    <w:rsid w:val="005D22FC"/>
    <w:rsid w:val="005D2375"/>
    <w:rsid w:val="005D3145"/>
    <w:rsid w:val="005D3497"/>
    <w:rsid w:val="005D3C79"/>
    <w:rsid w:val="005D3DF3"/>
    <w:rsid w:val="005D490E"/>
    <w:rsid w:val="005D4D09"/>
    <w:rsid w:val="005D4E3C"/>
    <w:rsid w:val="005D50D6"/>
    <w:rsid w:val="005D53BA"/>
    <w:rsid w:val="005D54C3"/>
    <w:rsid w:val="005D5882"/>
    <w:rsid w:val="005D5CBD"/>
    <w:rsid w:val="005D5F9C"/>
    <w:rsid w:val="005D627D"/>
    <w:rsid w:val="005D668E"/>
    <w:rsid w:val="005D6869"/>
    <w:rsid w:val="005D68A8"/>
    <w:rsid w:val="005D68DC"/>
    <w:rsid w:val="005D6C0F"/>
    <w:rsid w:val="005D6C8E"/>
    <w:rsid w:val="005D6D80"/>
    <w:rsid w:val="005D710E"/>
    <w:rsid w:val="005D7643"/>
    <w:rsid w:val="005D7696"/>
    <w:rsid w:val="005D7789"/>
    <w:rsid w:val="005D781E"/>
    <w:rsid w:val="005D7DD1"/>
    <w:rsid w:val="005E0452"/>
    <w:rsid w:val="005E0881"/>
    <w:rsid w:val="005E0B26"/>
    <w:rsid w:val="005E0F72"/>
    <w:rsid w:val="005E1224"/>
    <w:rsid w:val="005E1418"/>
    <w:rsid w:val="005E1D3E"/>
    <w:rsid w:val="005E1EB2"/>
    <w:rsid w:val="005E22B8"/>
    <w:rsid w:val="005E2328"/>
    <w:rsid w:val="005E23CD"/>
    <w:rsid w:val="005E2A4F"/>
    <w:rsid w:val="005E2D17"/>
    <w:rsid w:val="005E3829"/>
    <w:rsid w:val="005E3DBE"/>
    <w:rsid w:val="005E3E6C"/>
    <w:rsid w:val="005E4370"/>
    <w:rsid w:val="005E46F8"/>
    <w:rsid w:val="005E4CD0"/>
    <w:rsid w:val="005E5037"/>
    <w:rsid w:val="005E5452"/>
    <w:rsid w:val="005E57D5"/>
    <w:rsid w:val="005E594F"/>
    <w:rsid w:val="005E5AB3"/>
    <w:rsid w:val="005E5E35"/>
    <w:rsid w:val="005E5E56"/>
    <w:rsid w:val="005E6119"/>
    <w:rsid w:val="005E6BDD"/>
    <w:rsid w:val="005E6CFC"/>
    <w:rsid w:val="005E6F8D"/>
    <w:rsid w:val="005E71C3"/>
    <w:rsid w:val="005E71D1"/>
    <w:rsid w:val="005E7646"/>
    <w:rsid w:val="005E7855"/>
    <w:rsid w:val="005E791F"/>
    <w:rsid w:val="005F0528"/>
    <w:rsid w:val="005F0960"/>
    <w:rsid w:val="005F0B0E"/>
    <w:rsid w:val="005F0C33"/>
    <w:rsid w:val="005F1016"/>
    <w:rsid w:val="005F26D3"/>
    <w:rsid w:val="005F36D8"/>
    <w:rsid w:val="005F3E74"/>
    <w:rsid w:val="005F420B"/>
    <w:rsid w:val="005F4222"/>
    <w:rsid w:val="005F434B"/>
    <w:rsid w:val="005F4873"/>
    <w:rsid w:val="005F5107"/>
    <w:rsid w:val="005F5155"/>
    <w:rsid w:val="005F57EF"/>
    <w:rsid w:val="005F5876"/>
    <w:rsid w:val="005F5BD0"/>
    <w:rsid w:val="005F5D7E"/>
    <w:rsid w:val="005F5DD1"/>
    <w:rsid w:val="005F63F8"/>
    <w:rsid w:val="005F63FF"/>
    <w:rsid w:val="005F68C3"/>
    <w:rsid w:val="005F69BD"/>
    <w:rsid w:val="005F6ABB"/>
    <w:rsid w:val="005F6E15"/>
    <w:rsid w:val="005F7BB6"/>
    <w:rsid w:val="005F7EBD"/>
    <w:rsid w:val="0060042E"/>
    <w:rsid w:val="00600502"/>
    <w:rsid w:val="00600BE9"/>
    <w:rsid w:val="00600C7E"/>
    <w:rsid w:val="006012BE"/>
    <w:rsid w:val="0060154D"/>
    <w:rsid w:val="0060165E"/>
    <w:rsid w:val="00601B09"/>
    <w:rsid w:val="00601E8C"/>
    <w:rsid w:val="00601ED1"/>
    <w:rsid w:val="0060201B"/>
    <w:rsid w:val="006021F1"/>
    <w:rsid w:val="00602205"/>
    <w:rsid w:val="006026EE"/>
    <w:rsid w:val="00603532"/>
    <w:rsid w:val="006035BA"/>
    <w:rsid w:val="00605578"/>
    <w:rsid w:val="00605602"/>
    <w:rsid w:val="00605794"/>
    <w:rsid w:val="0060593D"/>
    <w:rsid w:val="00606289"/>
    <w:rsid w:val="006066AD"/>
    <w:rsid w:val="00607062"/>
    <w:rsid w:val="0060754D"/>
    <w:rsid w:val="00607685"/>
    <w:rsid w:val="00607C73"/>
    <w:rsid w:val="0061058B"/>
    <w:rsid w:val="00610692"/>
    <w:rsid w:val="00610B0E"/>
    <w:rsid w:val="006114C0"/>
    <w:rsid w:val="0061152E"/>
    <w:rsid w:val="0061299A"/>
    <w:rsid w:val="00612E52"/>
    <w:rsid w:val="00612F13"/>
    <w:rsid w:val="00612F75"/>
    <w:rsid w:val="00613022"/>
    <w:rsid w:val="006131ED"/>
    <w:rsid w:val="0061328C"/>
    <w:rsid w:val="00613837"/>
    <w:rsid w:val="006139E8"/>
    <w:rsid w:val="00613D15"/>
    <w:rsid w:val="006141B1"/>
    <w:rsid w:val="00615389"/>
    <w:rsid w:val="006153CB"/>
    <w:rsid w:val="00615AE3"/>
    <w:rsid w:val="00615BFD"/>
    <w:rsid w:val="00615CF1"/>
    <w:rsid w:val="00616093"/>
    <w:rsid w:val="00616A51"/>
    <w:rsid w:val="00616D79"/>
    <w:rsid w:val="006172A6"/>
    <w:rsid w:val="006174D5"/>
    <w:rsid w:val="006175B6"/>
    <w:rsid w:val="006177B3"/>
    <w:rsid w:val="0062044C"/>
    <w:rsid w:val="006209A4"/>
    <w:rsid w:val="00620A6E"/>
    <w:rsid w:val="00620CEA"/>
    <w:rsid w:val="00621034"/>
    <w:rsid w:val="006216C8"/>
    <w:rsid w:val="006216E8"/>
    <w:rsid w:val="00621803"/>
    <w:rsid w:val="00621BF1"/>
    <w:rsid w:val="00621D15"/>
    <w:rsid w:val="006221F0"/>
    <w:rsid w:val="00622352"/>
    <w:rsid w:val="0062238D"/>
    <w:rsid w:val="00622485"/>
    <w:rsid w:val="00622559"/>
    <w:rsid w:val="00622636"/>
    <w:rsid w:val="00622714"/>
    <w:rsid w:val="0062350A"/>
    <w:rsid w:val="00623F43"/>
    <w:rsid w:val="006243CB"/>
    <w:rsid w:val="006248EA"/>
    <w:rsid w:val="00624E7C"/>
    <w:rsid w:val="006250D9"/>
    <w:rsid w:val="006258AA"/>
    <w:rsid w:val="00625BEA"/>
    <w:rsid w:val="00625C47"/>
    <w:rsid w:val="0062626C"/>
    <w:rsid w:val="006264FF"/>
    <w:rsid w:val="00626522"/>
    <w:rsid w:val="0062656B"/>
    <w:rsid w:val="0062661D"/>
    <w:rsid w:val="0062683C"/>
    <w:rsid w:val="00626CEA"/>
    <w:rsid w:val="00626D8A"/>
    <w:rsid w:val="00626E66"/>
    <w:rsid w:val="00627606"/>
    <w:rsid w:val="006277EC"/>
    <w:rsid w:val="00627CB8"/>
    <w:rsid w:val="00627D97"/>
    <w:rsid w:val="0063015C"/>
    <w:rsid w:val="0063050D"/>
    <w:rsid w:val="006309CE"/>
    <w:rsid w:val="00630AA6"/>
    <w:rsid w:val="00630D51"/>
    <w:rsid w:val="006310EC"/>
    <w:rsid w:val="00631203"/>
    <w:rsid w:val="006319E3"/>
    <w:rsid w:val="00631A18"/>
    <w:rsid w:val="00631AD2"/>
    <w:rsid w:val="00631D8C"/>
    <w:rsid w:val="00632274"/>
    <w:rsid w:val="0063256E"/>
    <w:rsid w:val="00632790"/>
    <w:rsid w:val="00632BC6"/>
    <w:rsid w:val="00632DE1"/>
    <w:rsid w:val="00632FB5"/>
    <w:rsid w:val="0063335D"/>
    <w:rsid w:val="00633618"/>
    <w:rsid w:val="006339B0"/>
    <w:rsid w:val="006339C4"/>
    <w:rsid w:val="00633D98"/>
    <w:rsid w:val="006342C5"/>
    <w:rsid w:val="006343BD"/>
    <w:rsid w:val="00634AE0"/>
    <w:rsid w:val="00634F09"/>
    <w:rsid w:val="006353DE"/>
    <w:rsid w:val="00635578"/>
    <w:rsid w:val="0063595E"/>
    <w:rsid w:val="00635A28"/>
    <w:rsid w:val="00635AA7"/>
    <w:rsid w:val="00635B57"/>
    <w:rsid w:val="00635D19"/>
    <w:rsid w:val="006360FD"/>
    <w:rsid w:val="00636601"/>
    <w:rsid w:val="00636AC0"/>
    <w:rsid w:val="00636C7F"/>
    <w:rsid w:val="006370E3"/>
    <w:rsid w:val="00637648"/>
    <w:rsid w:val="006378A7"/>
    <w:rsid w:val="00637B02"/>
    <w:rsid w:val="00637F09"/>
    <w:rsid w:val="0064022B"/>
    <w:rsid w:val="006402AD"/>
    <w:rsid w:val="006407B7"/>
    <w:rsid w:val="0064088C"/>
    <w:rsid w:val="00640B8D"/>
    <w:rsid w:val="00641051"/>
    <w:rsid w:val="006415DB"/>
    <w:rsid w:val="00641605"/>
    <w:rsid w:val="00641796"/>
    <w:rsid w:val="0064190D"/>
    <w:rsid w:val="0064192A"/>
    <w:rsid w:val="00641AFE"/>
    <w:rsid w:val="006425AC"/>
    <w:rsid w:val="00642617"/>
    <w:rsid w:val="00642FAF"/>
    <w:rsid w:val="00643A3F"/>
    <w:rsid w:val="00643B53"/>
    <w:rsid w:val="00643D5C"/>
    <w:rsid w:val="00643ECC"/>
    <w:rsid w:val="00643F52"/>
    <w:rsid w:val="006442B2"/>
    <w:rsid w:val="00644448"/>
    <w:rsid w:val="0064459A"/>
    <w:rsid w:val="00644B8C"/>
    <w:rsid w:val="00644CB3"/>
    <w:rsid w:val="00644E28"/>
    <w:rsid w:val="00644F34"/>
    <w:rsid w:val="00644F8A"/>
    <w:rsid w:val="00644FBA"/>
    <w:rsid w:val="00645230"/>
    <w:rsid w:val="00645302"/>
    <w:rsid w:val="00645BCD"/>
    <w:rsid w:val="00645D49"/>
    <w:rsid w:val="00646CBA"/>
    <w:rsid w:val="0064707F"/>
    <w:rsid w:val="00647382"/>
    <w:rsid w:val="006473FF"/>
    <w:rsid w:val="00647534"/>
    <w:rsid w:val="0065018D"/>
    <w:rsid w:val="0065023C"/>
    <w:rsid w:val="006504AC"/>
    <w:rsid w:val="00651070"/>
    <w:rsid w:val="00651A0D"/>
    <w:rsid w:val="00651B77"/>
    <w:rsid w:val="00651D69"/>
    <w:rsid w:val="00651E80"/>
    <w:rsid w:val="0065227D"/>
    <w:rsid w:val="00652F99"/>
    <w:rsid w:val="00653AE7"/>
    <w:rsid w:val="00653B02"/>
    <w:rsid w:val="00654039"/>
    <w:rsid w:val="006541B2"/>
    <w:rsid w:val="0065439F"/>
    <w:rsid w:val="0065476A"/>
    <w:rsid w:val="00654B0B"/>
    <w:rsid w:val="00654E24"/>
    <w:rsid w:val="0065503D"/>
    <w:rsid w:val="0065545E"/>
    <w:rsid w:val="00655AAB"/>
    <w:rsid w:val="00655B2D"/>
    <w:rsid w:val="00656057"/>
    <w:rsid w:val="0065668D"/>
    <w:rsid w:val="00657024"/>
    <w:rsid w:val="006578A0"/>
    <w:rsid w:val="00657F1C"/>
    <w:rsid w:val="006601A6"/>
    <w:rsid w:val="00661BEA"/>
    <w:rsid w:val="00661ED2"/>
    <w:rsid w:val="006626A3"/>
    <w:rsid w:val="0066283F"/>
    <w:rsid w:val="00662ACB"/>
    <w:rsid w:val="00662ACE"/>
    <w:rsid w:val="00662D05"/>
    <w:rsid w:val="00662FD3"/>
    <w:rsid w:val="006630B7"/>
    <w:rsid w:val="006632E8"/>
    <w:rsid w:val="006632F5"/>
    <w:rsid w:val="00663E2A"/>
    <w:rsid w:val="00663EA5"/>
    <w:rsid w:val="00663EA7"/>
    <w:rsid w:val="006643BC"/>
    <w:rsid w:val="00664784"/>
    <w:rsid w:val="00664C86"/>
    <w:rsid w:val="00665279"/>
    <w:rsid w:val="006653CA"/>
    <w:rsid w:val="00665487"/>
    <w:rsid w:val="00665AF5"/>
    <w:rsid w:val="00665AF7"/>
    <w:rsid w:val="00665D74"/>
    <w:rsid w:val="00665FA8"/>
    <w:rsid w:val="0066640F"/>
    <w:rsid w:val="00666AA5"/>
    <w:rsid w:val="00666C1D"/>
    <w:rsid w:val="00666DB1"/>
    <w:rsid w:val="00667212"/>
    <w:rsid w:val="0066748F"/>
    <w:rsid w:val="00667E3A"/>
    <w:rsid w:val="00667F04"/>
    <w:rsid w:val="006700D6"/>
    <w:rsid w:val="006700D8"/>
    <w:rsid w:val="0067012A"/>
    <w:rsid w:val="006704E7"/>
    <w:rsid w:val="006709CE"/>
    <w:rsid w:val="00670CFD"/>
    <w:rsid w:val="00670FDF"/>
    <w:rsid w:val="006717D3"/>
    <w:rsid w:val="00671A3E"/>
    <w:rsid w:val="00671A41"/>
    <w:rsid w:val="006720CE"/>
    <w:rsid w:val="00672124"/>
    <w:rsid w:val="0067217E"/>
    <w:rsid w:val="006721E1"/>
    <w:rsid w:val="006728B6"/>
    <w:rsid w:val="00673575"/>
    <w:rsid w:val="006737F4"/>
    <w:rsid w:val="00673942"/>
    <w:rsid w:val="006739D9"/>
    <w:rsid w:val="0067419C"/>
    <w:rsid w:val="006744A2"/>
    <w:rsid w:val="00674BCB"/>
    <w:rsid w:val="00674EC5"/>
    <w:rsid w:val="00675240"/>
    <w:rsid w:val="00675425"/>
    <w:rsid w:val="00675AB2"/>
    <w:rsid w:val="00675E48"/>
    <w:rsid w:val="00675F5E"/>
    <w:rsid w:val="006761D5"/>
    <w:rsid w:val="006771D3"/>
    <w:rsid w:val="0067759F"/>
    <w:rsid w:val="0067789F"/>
    <w:rsid w:val="00677BD5"/>
    <w:rsid w:val="00680581"/>
    <w:rsid w:val="00680CCC"/>
    <w:rsid w:val="00680F8B"/>
    <w:rsid w:val="006810E2"/>
    <w:rsid w:val="006810FF"/>
    <w:rsid w:val="0068162D"/>
    <w:rsid w:val="00681C19"/>
    <w:rsid w:val="00682161"/>
    <w:rsid w:val="00682210"/>
    <w:rsid w:val="006824E2"/>
    <w:rsid w:val="006827A8"/>
    <w:rsid w:val="006831A4"/>
    <w:rsid w:val="0068358E"/>
    <w:rsid w:val="006836BE"/>
    <w:rsid w:val="0068371D"/>
    <w:rsid w:val="006839EB"/>
    <w:rsid w:val="00683DE2"/>
    <w:rsid w:val="00684B62"/>
    <w:rsid w:val="00684D26"/>
    <w:rsid w:val="00684D2E"/>
    <w:rsid w:val="00684DDC"/>
    <w:rsid w:val="00684F26"/>
    <w:rsid w:val="00685455"/>
    <w:rsid w:val="00685472"/>
    <w:rsid w:val="006858D0"/>
    <w:rsid w:val="00685FDE"/>
    <w:rsid w:val="006862D3"/>
    <w:rsid w:val="006864BE"/>
    <w:rsid w:val="00686AEE"/>
    <w:rsid w:val="00687D30"/>
    <w:rsid w:val="00690577"/>
    <w:rsid w:val="00690638"/>
    <w:rsid w:val="00690CDF"/>
    <w:rsid w:val="00691865"/>
    <w:rsid w:val="00691B6B"/>
    <w:rsid w:val="00691C3C"/>
    <w:rsid w:val="00691CFF"/>
    <w:rsid w:val="00692414"/>
    <w:rsid w:val="0069266B"/>
    <w:rsid w:val="006927C2"/>
    <w:rsid w:val="00692FD9"/>
    <w:rsid w:val="00692FF2"/>
    <w:rsid w:val="006938B6"/>
    <w:rsid w:val="00693A8B"/>
    <w:rsid w:val="00693A8F"/>
    <w:rsid w:val="00693E36"/>
    <w:rsid w:val="00694C58"/>
    <w:rsid w:val="0069578D"/>
    <w:rsid w:val="00696954"/>
    <w:rsid w:val="00696B2D"/>
    <w:rsid w:val="00696B37"/>
    <w:rsid w:val="00696D9C"/>
    <w:rsid w:val="006973C8"/>
    <w:rsid w:val="006A0493"/>
    <w:rsid w:val="006A072E"/>
    <w:rsid w:val="006A0B4B"/>
    <w:rsid w:val="006A0F44"/>
    <w:rsid w:val="006A1025"/>
    <w:rsid w:val="006A115F"/>
    <w:rsid w:val="006A11C8"/>
    <w:rsid w:val="006A1274"/>
    <w:rsid w:val="006A1351"/>
    <w:rsid w:val="006A1C21"/>
    <w:rsid w:val="006A1CE7"/>
    <w:rsid w:val="006A227E"/>
    <w:rsid w:val="006A2613"/>
    <w:rsid w:val="006A29C8"/>
    <w:rsid w:val="006A340B"/>
    <w:rsid w:val="006A39C6"/>
    <w:rsid w:val="006A3BF2"/>
    <w:rsid w:val="006A4889"/>
    <w:rsid w:val="006A49F5"/>
    <w:rsid w:val="006A4A79"/>
    <w:rsid w:val="006A4F49"/>
    <w:rsid w:val="006A4FA9"/>
    <w:rsid w:val="006A50D4"/>
    <w:rsid w:val="006A56EB"/>
    <w:rsid w:val="006A59A1"/>
    <w:rsid w:val="006A5C13"/>
    <w:rsid w:val="006A601D"/>
    <w:rsid w:val="006A73BE"/>
    <w:rsid w:val="006A75BA"/>
    <w:rsid w:val="006A77C5"/>
    <w:rsid w:val="006A7AE9"/>
    <w:rsid w:val="006A7F9E"/>
    <w:rsid w:val="006B002B"/>
    <w:rsid w:val="006B00F0"/>
    <w:rsid w:val="006B03F9"/>
    <w:rsid w:val="006B062C"/>
    <w:rsid w:val="006B13CC"/>
    <w:rsid w:val="006B14F5"/>
    <w:rsid w:val="006B160A"/>
    <w:rsid w:val="006B237B"/>
    <w:rsid w:val="006B25B0"/>
    <w:rsid w:val="006B28CA"/>
    <w:rsid w:val="006B28ED"/>
    <w:rsid w:val="006B2AF7"/>
    <w:rsid w:val="006B2BF0"/>
    <w:rsid w:val="006B3347"/>
    <w:rsid w:val="006B42C9"/>
    <w:rsid w:val="006B4776"/>
    <w:rsid w:val="006B4929"/>
    <w:rsid w:val="006B4BBF"/>
    <w:rsid w:val="006B4F29"/>
    <w:rsid w:val="006B53BB"/>
    <w:rsid w:val="006B5D43"/>
    <w:rsid w:val="006B5F71"/>
    <w:rsid w:val="006B6007"/>
    <w:rsid w:val="006B601D"/>
    <w:rsid w:val="006B62A8"/>
    <w:rsid w:val="006B6595"/>
    <w:rsid w:val="006B6AF5"/>
    <w:rsid w:val="006B6FB5"/>
    <w:rsid w:val="006B73F7"/>
    <w:rsid w:val="006B7861"/>
    <w:rsid w:val="006C0479"/>
    <w:rsid w:val="006C084B"/>
    <w:rsid w:val="006C0E5B"/>
    <w:rsid w:val="006C1706"/>
    <w:rsid w:val="006C1D2F"/>
    <w:rsid w:val="006C1E82"/>
    <w:rsid w:val="006C2516"/>
    <w:rsid w:val="006C25FF"/>
    <w:rsid w:val="006C29F2"/>
    <w:rsid w:val="006C2AC4"/>
    <w:rsid w:val="006C2EA7"/>
    <w:rsid w:val="006C44CA"/>
    <w:rsid w:val="006C46AE"/>
    <w:rsid w:val="006C47E5"/>
    <w:rsid w:val="006C4CD3"/>
    <w:rsid w:val="006C4DA1"/>
    <w:rsid w:val="006C4E49"/>
    <w:rsid w:val="006C5329"/>
    <w:rsid w:val="006C5C99"/>
    <w:rsid w:val="006C5DA7"/>
    <w:rsid w:val="006C61D7"/>
    <w:rsid w:val="006C643C"/>
    <w:rsid w:val="006C6909"/>
    <w:rsid w:val="006C6922"/>
    <w:rsid w:val="006C6A8C"/>
    <w:rsid w:val="006C6E43"/>
    <w:rsid w:val="006C73BC"/>
    <w:rsid w:val="006C785D"/>
    <w:rsid w:val="006C7C3D"/>
    <w:rsid w:val="006C7E1F"/>
    <w:rsid w:val="006D0185"/>
    <w:rsid w:val="006D019B"/>
    <w:rsid w:val="006D0437"/>
    <w:rsid w:val="006D0BC9"/>
    <w:rsid w:val="006D0D5D"/>
    <w:rsid w:val="006D15BE"/>
    <w:rsid w:val="006D168E"/>
    <w:rsid w:val="006D17B2"/>
    <w:rsid w:val="006D1A23"/>
    <w:rsid w:val="006D20B0"/>
    <w:rsid w:val="006D257E"/>
    <w:rsid w:val="006D260E"/>
    <w:rsid w:val="006D2717"/>
    <w:rsid w:val="006D4035"/>
    <w:rsid w:val="006D412E"/>
    <w:rsid w:val="006D4136"/>
    <w:rsid w:val="006D4437"/>
    <w:rsid w:val="006D4B6B"/>
    <w:rsid w:val="006D4EEC"/>
    <w:rsid w:val="006D5522"/>
    <w:rsid w:val="006D5AB7"/>
    <w:rsid w:val="006D6189"/>
    <w:rsid w:val="006D6B43"/>
    <w:rsid w:val="006D6FFC"/>
    <w:rsid w:val="006D715C"/>
    <w:rsid w:val="006D75E3"/>
    <w:rsid w:val="006D761A"/>
    <w:rsid w:val="006D7B23"/>
    <w:rsid w:val="006D7B8F"/>
    <w:rsid w:val="006D7FB1"/>
    <w:rsid w:val="006E01C2"/>
    <w:rsid w:val="006E0829"/>
    <w:rsid w:val="006E08B3"/>
    <w:rsid w:val="006E0FBF"/>
    <w:rsid w:val="006E14D9"/>
    <w:rsid w:val="006E1631"/>
    <w:rsid w:val="006E16FD"/>
    <w:rsid w:val="006E1E95"/>
    <w:rsid w:val="006E24B5"/>
    <w:rsid w:val="006E2623"/>
    <w:rsid w:val="006E28B1"/>
    <w:rsid w:val="006E28CB"/>
    <w:rsid w:val="006E2E52"/>
    <w:rsid w:val="006E35ED"/>
    <w:rsid w:val="006E3847"/>
    <w:rsid w:val="006E3981"/>
    <w:rsid w:val="006E3C58"/>
    <w:rsid w:val="006E3D10"/>
    <w:rsid w:val="006E4326"/>
    <w:rsid w:val="006E4CD7"/>
    <w:rsid w:val="006E5970"/>
    <w:rsid w:val="006E63A4"/>
    <w:rsid w:val="006E6E7E"/>
    <w:rsid w:val="006E6FF9"/>
    <w:rsid w:val="006E76F0"/>
    <w:rsid w:val="006E7722"/>
    <w:rsid w:val="006E7D00"/>
    <w:rsid w:val="006E7D68"/>
    <w:rsid w:val="006E7E56"/>
    <w:rsid w:val="006E7E65"/>
    <w:rsid w:val="006F047C"/>
    <w:rsid w:val="006F0F1D"/>
    <w:rsid w:val="006F1008"/>
    <w:rsid w:val="006F151E"/>
    <w:rsid w:val="006F1541"/>
    <w:rsid w:val="006F198C"/>
    <w:rsid w:val="006F1A9D"/>
    <w:rsid w:val="006F1B0A"/>
    <w:rsid w:val="006F2076"/>
    <w:rsid w:val="006F2C63"/>
    <w:rsid w:val="006F2E00"/>
    <w:rsid w:val="006F3143"/>
    <w:rsid w:val="006F3639"/>
    <w:rsid w:val="006F378D"/>
    <w:rsid w:val="006F3B2C"/>
    <w:rsid w:val="006F3E18"/>
    <w:rsid w:val="006F4140"/>
    <w:rsid w:val="006F424C"/>
    <w:rsid w:val="006F4370"/>
    <w:rsid w:val="006F540E"/>
    <w:rsid w:val="006F55BF"/>
    <w:rsid w:val="006F5DCD"/>
    <w:rsid w:val="006F5DE6"/>
    <w:rsid w:val="006F65A5"/>
    <w:rsid w:val="006F67EC"/>
    <w:rsid w:val="006F77AD"/>
    <w:rsid w:val="006F7B63"/>
    <w:rsid w:val="006F7C2C"/>
    <w:rsid w:val="006F7D7E"/>
    <w:rsid w:val="00700211"/>
    <w:rsid w:val="00700516"/>
    <w:rsid w:val="00700792"/>
    <w:rsid w:val="0070112E"/>
    <w:rsid w:val="007016C0"/>
    <w:rsid w:val="00702084"/>
    <w:rsid w:val="00702170"/>
    <w:rsid w:val="00702E1D"/>
    <w:rsid w:val="00702FEA"/>
    <w:rsid w:val="0070372A"/>
    <w:rsid w:val="00703A6F"/>
    <w:rsid w:val="00703EEE"/>
    <w:rsid w:val="00703F61"/>
    <w:rsid w:val="007042A1"/>
    <w:rsid w:val="0070450D"/>
    <w:rsid w:val="007047DD"/>
    <w:rsid w:val="00704C29"/>
    <w:rsid w:val="00704D04"/>
    <w:rsid w:val="007050DC"/>
    <w:rsid w:val="00705653"/>
    <w:rsid w:val="007057B5"/>
    <w:rsid w:val="007057EC"/>
    <w:rsid w:val="00706685"/>
    <w:rsid w:val="00706EC4"/>
    <w:rsid w:val="00706FCF"/>
    <w:rsid w:val="00707251"/>
    <w:rsid w:val="0070775F"/>
    <w:rsid w:val="007107CF"/>
    <w:rsid w:val="00710B00"/>
    <w:rsid w:val="00710C9F"/>
    <w:rsid w:val="00710CF3"/>
    <w:rsid w:val="007116E2"/>
    <w:rsid w:val="00711AF6"/>
    <w:rsid w:val="00711B0D"/>
    <w:rsid w:val="00711E44"/>
    <w:rsid w:val="00711F52"/>
    <w:rsid w:val="00711FCA"/>
    <w:rsid w:val="007127A2"/>
    <w:rsid w:val="00712D48"/>
    <w:rsid w:val="007136C6"/>
    <w:rsid w:val="007137FE"/>
    <w:rsid w:val="007139C1"/>
    <w:rsid w:val="00713F53"/>
    <w:rsid w:val="0071444C"/>
    <w:rsid w:val="007148F1"/>
    <w:rsid w:val="00714BC6"/>
    <w:rsid w:val="00715447"/>
    <w:rsid w:val="00715529"/>
    <w:rsid w:val="0071587C"/>
    <w:rsid w:val="00715C1B"/>
    <w:rsid w:val="00715C2E"/>
    <w:rsid w:val="007161B0"/>
    <w:rsid w:val="00716517"/>
    <w:rsid w:val="007169C0"/>
    <w:rsid w:val="00716D9C"/>
    <w:rsid w:val="00717617"/>
    <w:rsid w:val="007200A0"/>
    <w:rsid w:val="00720945"/>
    <w:rsid w:val="00721158"/>
    <w:rsid w:val="007213F7"/>
    <w:rsid w:val="00721457"/>
    <w:rsid w:val="007217EB"/>
    <w:rsid w:val="007218FD"/>
    <w:rsid w:val="0072198B"/>
    <w:rsid w:val="00721C72"/>
    <w:rsid w:val="00721D2D"/>
    <w:rsid w:val="007220DB"/>
    <w:rsid w:val="0072287E"/>
    <w:rsid w:val="007230D2"/>
    <w:rsid w:val="007238C6"/>
    <w:rsid w:val="00723B9D"/>
    <w:rsid w:val="00724659"/>
    <w:rsid w:val="007246E9"/>
    <w:rsid w:val="00724E08"/>
    <w:rsid w:val="00724F1D"/>
    <w:rsid w:val="00725216"/>
    <w:rsid w:val="00725CCB"/>
    <w:rsid w:val="00725EA5"/>
    <w:rsid w:val="007265F2"/>
    <w:rsid w:val="0072682E"/>
    <w:rsid w:val="00727046"/>
    <w:rsid w:val="0072748D"/>
    <w:rsid w:val="007274F2"/>
    <w:rsid w:val="00727671"/>
    <w:rsid w:val="00730176"/>
    <w:rsid w:val="00730921"/>
    <w:rsid w:val="0073099B"/>
    <w:rsid w:val="00730F96"/>
    <w:rsid w:val="00731465"/>
    <w:rsid w:val="0073167A"/>
    <w:rsid w:val="007326AB"/>
    <w:rsid w:val="00733356"/>
    <w:rsid w:val="00733834"/>
    <w:rsid w:val="007339CF"/>
    <w:rsid w:val="00733A87"/>
    <w:rsid w:val="007341D5"/>
    <w:rsid w:val="007342C6"/>
    <w:rsid w:val="0073443C"/>
    <w:rsid w:val="00734C18"/>
    <w:rsid w:val="007351FB"/>
    <w:rsid w:val="0073527E"/>
    <w:rsid w:val="00735468"/>
    <w:rsid w:val="0073546A"/>
    <w:rsid w:val="00735517"/>
    <w:rsid w:val="007355E9"/>
    <w:rsid w:val="00735730"/>
    <w:rsid w:val="007358C3"/>
    <w:rsid w:val="00736A95"/>
    <w:rsid w:val="00736C65"/>
    <w:rsid w:val="00736ED8"/>
    <w:rsid w:val="00737038"/>
    <w:rsid w:val="0073759E"/>
    <w:rsid w:val="00737E07"/>
    <w:rsid w:val="007402A4"/>
    <w:rsid w:val="007406A8"/>
    <w:rsid w:val="00741223"/>
    <w:rsid w:val="00741827"/>
    <w:rsid w:val="00741D44"/>
    <w:rsid w:val="00741EAF"/>
    <w:rsid w:val="00742C1C"/>
    <w:rsid w:val="00742F7B"/>
    <w:rsid w:val="00743290"/>
    <w:rsid w:val="007432FD"/>
    <w:rsid w:val="007436EA"/>
    <w:rsid w:val="007439C1"/>
    <w:rsid w:val="00743CF3"/>
    <w:rsid w:val="00744935"/>
    <w:rsid w:val="00744E87"/>
    <w:rsid w:val="007450FE"/>
    <w:rsid w:val="00745452"/>
    <w:rsid w:val="007454C5"/>
    <w:rsid w:val="007454E4"/>
    <w:rsid w:val="007457A7"/>
    <w:rsid w:val="007458B9"/>
    <w:rsid w:val="00745A06"/>
    <w:rsid w:val="00745A72"/>
    <w:rsid w:val="00745D70"/>
    <w:rsid w:val="00746723"/>
    <w:rsid w:val="007468CE"/>
    <w:rsid w:val="00746E60"/>
    <w:rsid w:val="0074728C"/>
    <w:rsid w:val="0074774C"/>
    <w:rsid w:val="00747B6B"/>
    <w:rsid w:val="00747BC6"/>
    <w:rsid w:val="00747EF7"/>
    <w:rsid w:val="0075017B"/>
    <w:rsid w:val="0075049C"/>
    <w:rsid w:val="007509B6"/>
    <w:rsid w:val="00750CEE"/>
    <w:rsid w:val="007513C1"/>
    <w:rsid w:val="007515B5"/>
    <w:rsid w:val="007517BC"/>
    <w:rsid w:val="00751866"/>
    <w:rsid w:val="00752225"/>
    <w:rsid w:val="0075274B"/>
    <w:rsid w:val="00752FE7"/>
    <w:rsid w:val="00753895"/>
    <w:rsid w:val="00754337"/>
    <w:rsid w:val="007546BD"/>
    <w:rsid w:val="00754B2F"/>
    <w:rsid w:val="0075578E"/>
    <w:rsid w:val="0075579C"/>
    <w:rsid w:val="00755AF6"/>
    <w:rsid w:val="007562F2"/>
    <w:rsid w:val="00756368"/>
    <w:rsid w:val="00756559"/>
    <w:rsid w:val="007565C1"/>
    <w:rsid w:val="007568F0"/>
    <w:rsid w:val="00756911"/>
    <w:rsid w:val="007578BE"/>
    <w:rsid w:val="00757B87"/>
    <w:rsid w:val="00757D6C"/>
    <w:rsid w:val="0076006F"/>
    <w:rsid w:val="0076010D"/>
    <w:rsid w:val="007605E8"/>
    <w:rsid w:val="00760613"/>
    <w:rsid w:val="00761322"/>
    <w:rsid w:val="00761677"/>
    <w:rsid w:val="0076181C"/>
    <w:rsid w:val="00761B4E"/>
    <w:rsid w:val="007624F6"/>
    <w:rsid w:val="00762A86"/>
    <w:rsid w:val="00762D69"/>
    <w:rsid w:val="00762FC7"/>
    <w:rsid w:val="00763120"/>
    <w:rsid w:val="007631BB"/>
    <w:rsid w:val="00763553"/>
    <w:rsid w:val="00764155"/>
    <w:rsid w:val="007649B8"/>
    <w:rsid w:val="00764B49"/>
    <w:rsid w:val="00764BA3"/>
    <w:rsid w:val="0076518C"/>
    <w:rsid w:val="00765B43"/>
    <w:rsid w:val="00766509"/>
    <w:rsid w:val="00766C13"/>
    <w:rsid w:val="00767DC5"/>
    <w:rsid w:val="00770C17"/>
    <w:rsid w:val="00770C90"/>
    <w:rsid w:val="00770E35"/>
    <w:rsid w:val="0077123E"/>
    <w:rsid w:val="0077135F"/>
    <w:rsid w:val="00771EF8"/>
    <w:rsid w:val="00772483"/>
    <w:rsid w:val="00772860"/>
    <w:rsid w:val="00772DDD"/>
    <w:rsid w:val="007737BA"/>
    <w:rsid w:val="0077399F"/>
    <w:rsid w:val="0077479E"/>
    <w:rsid w:val="00774BD8"/>
    <w:rsid w:val="00774EA7"/>
    <w:rsid w:val="0077518A"/>
    <w:rsid w:val="007752B6"/>
    <w:rsid w:val="007759CC"/>
    <w:rsid w:val="00775B4F"/>
    <w:rsid w:val="007769F3"/>
    <w:rsid w:val="00776D23"/>
    <w:rsid w:val="00777048"/>
    <w:rsid w:val="007771A3"/>
    <w:rsid w:val="0077731E"/>
    <w:rsid w:val="00777A72"/>
    <w:rsid w:val="00777B02"/>
    <w:rsid w:val="007804DD"/>
    <w:rsid w:val="00780E1B"/>
    <w:rsid w:val="00780F28"/>
    <w:rsid w:val="00780FE1"/>
    <w:rsid w:val="00781035"/>
    <w:rsid w:val="00781472"/>
    <w:rsid w:val="00781B7A"/>
    <w:rsid w:val="00781DEB"/>
    <w:rsid w:val="00781E11"/>
    <w:rsid w:val="00781E67"/>
    <w:rsid w:val="007822CA"/>
    <w:rsid w:val="0078234F"/>
    <w:rsid w:val="00782CED"/>
    <w:rsid w:val="007839B8"/>
    <w:rsid w:val="00783D09"/>
    <w:rsid w:val="007844CF"/>
    <w:rsid w:val="007848BA"/>
    <w:rsid w:val="00784977"/>
    <w:rsid w:val="00785E5B"/>
    <w:rsid w:val="0078699F"/>
    <w:rsid w:val="00787738"/>
    <w:rsid w:val="00787BDC"/>
    <w:rsid w:val="00787D77"/>
    <w:rsid w:val="00787D88"/>
    <w:rsid w:val="00787F2B"/>
    <w:rsid w:val="00790140"/>
    <w:rsid w:val="0079051C"/>
    <w:rsid w:val="0079070D"/>
    <w:rsid w:val="00790861"/>
    <w:rsid w:val="00791241"/>
    <w:rsid w:val="0079155F"/>
    <w:rsid w:val="00791801"/>
    <w:rsid w:val="0079183E"/>
    <w:rsid w:val="00791B04"/>
    <w:rsid w:val="00792179"/>
    <w:rsid w:val="00792925"/>
    <w:rsid w:val="00792A9D"/>
    <w:rsid w:val="00792D63"/>
    <w:rsid w:val="00792DE7"/>
    <w:rsid w:val="00792E7E"/>
    <w:rsid w:val="00793892"/>
    <w:rsid w:val="00794D42"/>
    <w:rsid w:val="00794D43"/>
    <w:rsid w:val="0079511D"/>
    <w:rsid w:val="00795473"/>
    <w:rsid w:val="00795716"/>
    <w:rsid w:val="00795B46"/>
    <w:rsid w:val="00795C7F"/>
    <w:rsid w:val="00795D40"/>
    <w:rsid w:val="00795E8A"/>
    <w:rsid w:val="00796164"/>
    <w:rsid w:val="0079632A"/>
    <w:rsid w:val="00796E68"/>
    <w:rsid w:val="007972B9"/>
    <w:rsid w:val="00797405"/>
    <w:rsid w:val="0079793F"/>
    <w:rsid w:val="00797B3A"/>
    <w:rsid w:val="00797BD6"/>
    <w:rsid w:val="00797C8D"/>
    <w:rsid w:val="00797D59"/>
    <w:rsid w:val="00797E7A"/>
    <w:rsid w:val="007A0159"/>
    <w:rsid w:val="007A0191"/>
    <w:rsid w:val="007A0529"/>
    <w:rsid w:val="007A0625"/>
    <w:rsid w:val="007A0DB0"/>
    <w:rsid w:val="007A1260"/>
    <w:rsid w:val="007A1323"/>
    <w:rsid w:val="007A15B1"/>
    <w:rsid w:val="007A1609"/>
    <w:rsid w:val="007A25FC"/>
    <w:rsid w:val="007A2679"/>
    <w:rsid w:val="007A2C79"/>
    <w:rsid w:val="007A2CB5"/>
    <w:rsid w:val="007A31F1"/>
    <w:rsid w:val="007A32E1"/>
    <w:rsid w:val="007A39AB"/>
    <w:rsid w:val="007A3B29"/>
    <w:rsid w:val="007A40B9"/>
    <w:rsid w:val="007A425C"/>
    <w:rsid w:val="007A45C4"/>
    <w:rsid w:val="007A4752"/>
    <w:rsid w:val="007A4AFA"/>
    <w:rsid w:val="007A4EEE"/>
    <w:rsid w:val="007A54E0"/>
    <w:rsid w:val="007A5BF0"/>
    <w:rsid w:val="007A5C0F"/>
    <w:rsid w:val="007A6434"/>
    <w:rsid w:val="007A65AD"/>
    <w:rsid w:val="007A665A"/>
    <w:rsid w:val="007A6673"/>
    <w:rsid w:val="007A66E3"/>
    <w:rsid w:val="007A67E0"/>
    <w:rsid w:val="007A7470"/>
    <w:rsid w:val="007A7E6B"/>
    <w:rsid w:val="007B0118"/>
    <w:rsid w:val="007B0242"/>
    <w:rsid w:val="007B0292"/>
    <w:rsid w:val="007B0CC8"/>
    <w:rsid w:val="007B0E22"/>
    <w:rsid w:val="007B1217"/>
    <w:rsid w:val="007B12B4"/>
    <w:rsid w:val="007B12CB"/>
    <w:rsid w:val="007B1334"/>
    <w:rsid w:val="007B15C9"/>
    <w:rsid w:val="007B1731"/>
    <w:rsid w:val="007B1966"/>
    <w:rsid w:val="007B1BCC"/>
    <w:rsid w:val="007B2581"/>
    <w:rsid w:val="007B2722"/>
    <w:rsid w:val="007B2D71"/>
    <w:rsid w:val="007B3146"/>
    <w:rsid w:val="007B3D8C"/>
    <w:rsid w:val="007B40AA"/>
    <w:rsid w:val="007B4267"/>
    <w:rsid w:val="007B43C6"/>
    <w:rsid w:val="007B46BB"/>
    <w:rsid w:val="007B4D99"/>
    <w:rsid w:val="007B5104"/>
    <w:rsid w:val="007B525A"/>
    <w:rsid w:val="007B535F"/>
    <w:rsid w:val="007B57DE"/>
    <w:rsid w:val="007B597C"/>
    <w:rsid w:val="007B5C56"/>
    <w:rsid w:val="007B5E65"/>
    <w:rsid w:val="007B5FB2"/>
    <w:rsid w:val="007B6002"/>
    <w:rsid w:val="007B6021"/>
    <w:rsid w:val="007B6026"/>
    <w:rsid w:val="007B611A"/>
    <w:rsid w:val="007B67BF"/>
    <w:rsid w:val="007B6BFC"/>
    <w:rsid w:val="007B6C5F"/>
    <w:rsid w:val="007B6D8C"/>
    <w:rsid w:val="007B6F9E"/>
    <w:rsid w:val="007B70FB"/>
    <w:rsid w:val="007B7DDF"/>
    <w:rsid w:val="007C004C"/>
    <w:rsid w:val="007C016F"/>
    <w:rsid w:val="007C01FA"/>
    <w:rsid w:val="007C020F"/>
    <w:rsid w:val="007C02A2"/>
    <w:rsid w:val="007C0453"/>
    <w:rsid w:val="007C0D14"/>
    <w:rsid w:val="007C0F2C"/>
    <w:rsid w:val="007C0F42"/>
    <w:rsid w:val="007C1176"/>
    <w:rsid w:val="007C11DC"/>
    <w:rsid w:val="007C1315"/>
    <w:rsid w:val="007C1CB4"/>
    <w:rsid w:val="007C1D0D"/>
    <w:rsid w:val="007C1E71"/>
    <w:rsid w:val="007C1F57"/>
    <w:rsid w:val="007C25D2"/>
    <w:rsid w:val="007C261B"/>
    <w:rsid w:val="007C27CE"/>
    <w:rsid w:val="007C2A50"/>
    <w:rsid w:val="007C2BF4"/>
    <w:rsid w:val="007C3B37"/>
    <w:rsid w:val="007C41A4"/>
    <w:rsid w:val="007C41B6"/>
    <w:rsid w:val="007C43E6"/>
    <w:rsid w:val="007C45A5"/>
    <w:rsid w:val="007C467F"/>
    <w:rsid w:val="007C496F"/>
    <w:rsid w:val="007C5324"/>
    <w:rsid w:val="007C60A6"/>
    <w:rsid w:val="007C6500"/>
    <w:rsid w:val="007C660C"/>
    <w:rsid w:val="007C6641"/>
    <w:rsid w:val="007C68B2"/>
    <w:rsid w:val="007C6902"/>
    <w:rsid w:val="007C6BD3"/>
    <w:rsid w:val="007C6CFD"/>
    <w:rsid w:val="007C6EB2"/>
    <w:rsid w:val="007C6F2F"/>
    <w:rsid w:val="007C7070"/>
    <w:rsid w:val="007C70E7"/>
    <w:rsid w:val="007C7247"/>
    <w:rsid w:val="007C733B"/>
    <w:rsid w:val="007D0043"/>
    <w:rsid w:val="007D0069"/>
    <w:rsid w:val="007D0DC6"/>
    <w:rsid w:val="007D1465"/>
    <w:rsid w:val="007D19D4"/>
    <w:rsid w:val="007D1E47"/>
    <w:rsid w:val="007D2C2B"/>
    <w:rsid w:val="007D30AE"/>
    <w:rsid w:val="007D3615"/>
    <w:rsid w:val="007D4017"/>
    <w:rsid w:val="007D4177"/>
    <w:rsid w:val="007D4542"/>
    <w:rsid w:val="007D4BC7"/>
    <w:rsid w:val="007D4D20"/>
    <w:rsid w:val="007D4E38"/>
    <w:rsid w:val="007D4FDA"/>
    <w:rsid w:val="007D50AC"/>
    <w:rsid w:val="007D51CD"/>
    <w:rsid w:val="007D54E1"/>
    <w:rsid w:val="007D59EB"/>
    <w:rsid w:val="007D5B84"/>
    <w:rsid w:val="007D66CD"/>
    <w:rsid w:val="007D6877"/>
    <w:rsid w:val="007D6DD4"/>
    <w:rsid w:val="007D755F"/>
    <w:rsid w:val="007E080A"/>
    <w:rsid w:val="007E0CFF"/>
    <w:rsid w:val="007E12DF"/>
    <w:rsid w:val="007E14E3"/>
    <w:rsid w:val="007E1A80"/>
    <w:rsid w:val="007E1ACD"/>
    <w:rsid w:val="007E24A1"/>
    <w:rsid w:val="007E25AC"/>
    <w:rsid w:val="007E26B2"/>
    <w:rsid w:val="007E2E1A"/>
    <w:rsid w:val="007E3774"/>
    <w:rsid w:val="007E3928"/>
    <w:rsid w:val="007E3D38"/>
    <w:rsid w:val="007E41F6"/>
    <w:rsid w:val="007E4718"/>
    <w:rsid w:val="007E5472"/>
    <w:rsid w:val="007E583A"/>
    <w:rsid w:val="007E5D87"/>
    <w:rsid w:val="007E5E18"/>
    <w:rsid w:val="007E5E54"/>
    <w:rsid w:val="007E6A7C"/>
    <w:rsid w:val="007E6C2D"/>
    <w:rsid w:val="007E6F90"/>
    <w:rsid w:val="007E70D9"/>
    <w:rsid w:val="007E755D"/>
    <w:rsid w:val="007E7708"/>
    <w:rsid w:val="007E7861"/>
    <w:rsid w:val="007E78B0"/>
    <w:rsid w:val="007F057E"/>
    <w:rsid w:val="007F14D2"/>
    <w:rsid w:val="007F150E"/>
    <w:rsid w:val="007F17F3"/>
    <w:rsid w:val="007F18EA"/>
    <w:rsid w:val="007F2404"/>
    <w:rsid w:val="007F2CB1"/>
    <w:rsid w:val="007F2F56"/>
    <w:rsid w:val="007F300C"/>
    <w:rsid w:val="007F3A21"/>
    <w:rsid w:val="007F3E79"/>
    <w:rsid w:val="007F42B1"/>
    <w:rsid w:val="007F4767"/>
    <w:rsid w:val="007F4F11"/>
    <w:rsid w:val="007F59D8"/>
    <w:rsid w:val="007F5A33"/>
    <w:rsid w:val="007F5E8F"/>
    <w:rsid w:val="007F5F7E"/>
    <w:rsid w:val="007F634C"/>
    <w:rsid w:val="007F6373"/>
    <w:rsid w:val="007F6446"/>
    <w:rsid w:val="007F6C43"/>
    <w:rsid w:val="007F774B"/>
    <w:rsid w:val="008007BA"/>
    <w:rsid w:val="00800B5E"/>
    <w:rsid w:val="00800F81"/>
    <w:rsid w:val="00801652"/>
    <w:rsid w:val="00801910"/>
    <w:rsid w:val="00801EB8"/>
    <w:rsid w:val="00801FD1"/>
    <w:rsid w:val="008020B9"/>
    <w:rsid w:val="008027C7"/>
    <w:rsid w:val="00802AB5"/>
    <w:rsid w:val="00802F60"/>
    <w:rsid w:val="0080344B"/>
    <w:rsid w:val="008036F3"/>
    <w:rsid w:val="00803761"/>
    <w:rsid w:val="00803C3C"/>
    <w:rsid w:val="00803D0E"/>
    <w:rsid w:val="0080418E"/>
    <w:rsid w:val="0080429E"/>
    <w:rsid w:val="00804346"/>
    <w:rsid w:val="008044B2"/>
    <w:rsid w:val="00804931"/>
    <w:rsid w:val="00804B26"/>
    <w:rsid w:val="00804BDC"/>
    <w:rsid w:val="00804C5D"/>
    <w:rsid w:val="00804CD7"/>
    <w:rsid w:val="008053DD"/>
    <w:rsid w:val="00806258"/>
    <w:rsid w:val="00807187"/>
    <w:rsid w:val="00807276"/>
    <w:rsid w:val="00807330"/>
    <w:rsid w:val="00807BCC"/>
    <w:rsid w:val="00810834"/>
    <w:rsid w:val="00810AE5"/>
    <w:rsid w:val="00810B88"/>
    <w:rsid w:val="00811B22"/>
    <w:rsid w:val="00811B24"/>
    <w:rsid w:val="0081266E"/>
    <w:rsid w:val="0081315C"/>
    <w:rsid w:val="00813509"/>
    <w:rsid w:val="00813644"/>
    <w:rsid w:val="00813869"/>
    <w:rsid w:val="00813F77"/>
    <w:rsid w:val="00814630"/>
    <w:rsid w:val="008147CF"/>
    <w:rsid w:val="00814D0D"/>
    <w:rsid w:val="00814D46"/>
    <w:rsid w:val="00814EBE"/>
    <w:rsid w:val="008154AD"/>
    <w:rsid w:val="008156E1"/>
    <w:rsid w:val="008157AA"/>
    <w:rsid w:val="008161C2"/>
    <w:rsid w:val="0081620B"/>
    <w:rsid w:val="00816496"/>
    <w:rsid w:val="00816E8B"/>
    <w:rsid w:val="0081709E"/>
    <w:rsid w:val="0081738F"/>
    <w:rsid w:val="008179B5"/>
    <w:rsid w:val="00817DAD"/>
    <w:rsid w:val="0082051F"/>
    <w:rsid w:val="0082098F"/>
    <w:rsid w:val="00820AD9"/>
    <w:rsid w:val="00820B2B"/>
    <w:rsid w:val="0082124D"/>
    <w:rsid w:val="0082156A"/>
    <w:rsid w:val="00821778"/>
    <w:rsid w:val="0082187D"/>
    <w:rsid w:val="00821AC5"/>
    <w:rsid w:val="00821DA5"/>
    <w:rsid w:val="00821E09"/>
    <w:rsid w:val="00821E67"/>
    <w:rsid w:val="008220E5"/>
    <w:rsid w:val="008224F3"/>
    <w:rsid w:val="00822513"/>
    <w:rsid w:val="00822E70"/>
    <w:rsid w:val="00823198"/>
    <w:rsid w:val="0082351C"/>
    <w:rsid w:val="00823520"/>
    <w:rsid w:val="0082379A"/>
    <w:rsid w:val="0082386C"/>
    <w:rsid w:val="00823AB6"/>
    <w:rsid w:val="00823D79"/>
    <w:rsid w:val="0082417D"/>
    <w:rsid w:val="008241FA"/>
    <w:rsid w:val="00824B6D"/>
    <w:rsid w:val="00825570"/>
    <w:rsid w:val="00825619"/>
    <w:rsid w:val="00825802"/>
    <w:rsid w:val="00825897"/>
    <w:rsid w:val="0082589A"/>
    <w:rsid w:val="008262DB"/>
    <w:rsid w:val="00826760"/>
    <w:rsid w:val="00826B09"/>
    <w:rsid w:val="00826C49"/>
    <w:rsid w:val="00826FB2"/>
    <w:rsid w:val="008271A7"/>
    <w:rsid w:val="00827532"/>
    <w:rsid w:val="00827AB8"/>
    <w:rsid w:val="00827D4A"/>
    <w:rsid w:val="008309BD"/>
    <w:rsid w:val="008309F5"/>
    <w:rsid w:val="00830A74"/>
    <w:rsid w:val="0083191A"/>
    <w:rsid w:val="00831C10"/>
    <w:rsid w:val="00831CF7"/>
    <w:rsid w:val="00831FEE"/>
    <w:rsid w:val="00832141"/>
    <w:rsid w:val="008323D8"/>
    <w:rsid w:val="00832A30"/>
    <w:rsid w:val="00832DBA"/>
    <w:rsid w:val="0083325D"/>
    <w:rsid w:val="00833B08"/>
    <w:rsid w:val="008342ED"/>
    <w:rsid w:val="008343DF"/>
    <w:rsid w:val="008343E7"/>
    <w:rsid w:val="008346C1"/>
    <w:rsid w:val="00834809"/>
    <w:rsid w:val="008348F5"/>
    <w:rsid w:val="00834A45"/>
    <w:rsid w:val="00834C4D"/>
    <w:rsid w:val="00835189"/>
    <w:rsid w:val="00835A0B"/>
    <w:rsid w:val="00835A75"/>
    <w:rsid w:val="00835DCB"/>
    <w:rsid w:val="00835FAE"/>
    <w:rsid w:val="0083609D"/>
    <w:rsid w:val="00836555"/>
    <w:rsid w:val="00836BA6"/>
    <w:rsid w:val="0083705C"/>
    <w:rsid w:val="00837074"/>
    <w:rsid w:val="008374B5"/>
    <w:rsid w:val="00837CA7"/>
    <w:rsid w:val="00837DB5"/>
    <w:rsid w:val="008400E4"/>
    <w:rsid w:val="0084078C"/>
    <w:rsid w:val="00840A74"/>
    <w:rsid w:val="00840B9B"/>
    <w:rsid w:val="008413C7"/>
    <w:rsid w:val="008414C8"/>
    <w:rsid w:val="008417CA"/>
    <w:rsid w:val="00841880"/>
    <w:rsid w:val="00841A6C"/>
    <w:rsid w:val="00841E00"/>
    <w:rsid w:val="00842235"/>
    <w:rsid w:val="008427BC"/>
    <w:rsid w:val="0084295B"/>
    <w:rsid w:val="00842CE0"/>
    <w:rsid w:val="0084355E"/>
    <w:rsid w:val="00843646"/>
    <w:rsid w:val="0084390D"/>
    <w:rsid w:val="00843CAE"/>
    <w:rsid w:val="00843D16"/>
    <w:rsid w:val="00843E3E"/>
    <w:rsid w:val="008442FE"/>
    <w:rsid w:val="00844B02"/>
    <w:rsid w:val="00844BA0"/>
    <w:rsid w:val="008452F0"/>
    <w:rsid w:val="00845468"/>
    <w:rsid w:val="00845AB5"/>
    <w:rsid w:val="00845B31"/>
    <w:rsid w:val="00845C96"/>
    <w:rsid w:val="00845F28"/>
    <w:rsid w:val="0084622D"/>
    <w:rsid w:val="0084644D"/>
    <w:rsid w:val="00846BCB"/>
    <w:rsid w:val="00846D51"/>
    <w:rsid w:val="00846D91"/>
    <w:rsid w:val="00846E28"/>
    <w:rsid w:val="00847D7D"/>
    <w:rsid w:val="00847DC0"/>
    <w:rsid w:val="00847EF0"/>
    <w:rsid w:val="00850412"/>
    <w:rsid w:val="00850892"/>
    <w:rsid w:val="00850B79"/>
    <w:rsid w:val="00851167"/>
    <w:rsid w:val="008513BE"/>
    <w:rsid w:val="0085194B"/>
    <w:rsid w:val="00851AF4"/>
    <w:rsid w:val="00851E65"/>
    <w:rsid w:val="00851F05"/>
    <w:rsid w:val="0085231E"/>
    <w:rsid w:val="00852758"/>
    <w:rsid w:val="00852B6F"/>
    <w:rsid w:val="00853437"/>
    <w:rsid w:val="00853463"/>
    <w:rsid w:val="00853B9E"/>
    <w:rsid w:val="00853F61"/>
    <w:rsid w:val="00854304"/>
    <w:rsid w:val="008543A2"/>
    <w:rsid w:val="008549A4"/>
    <w:rsid w:val="00854AFE"/>
    <w:rsid w:val="00854CB3"/>
    <w:rsid w:val="00855107"/>
    <w:rsid w:val="00855256"/>
    <w:rsid w:val="0085530E"/>
    <w:rsid w:val="00855376"/>
    <w:rsid w:val="00855A34"/>
    <w:rsid w:val="008562E6"/>
    <w:rsid w:val="0085637C"/>
    <w:rsid w:val="00856635"/>
    <w:rsid w:val="008570AF"/>
    <w:rsid w:val="00857172"/>
    <w:rsid w:val="00857511"/>
    <w:rsid w:val="00857A3A"/>
    <w:rsid w:val="00860499"/>
    <w:rsid w:val="00860AC4"/>
    <w:rsid w:val="00860BAD"/>
    <w:rsid w:val="00860FA9"/>
    <w:rsid w:val="008611CB"/>
    <w:rsid w:val="0086141E"/>
    <w:rsid w:val="00861503"/>
    <w:rsid w:val="00861511"/>
    <w:rsid w:val="008615A4"/>
    <w:rsid w:val="00861BE5"/>
    <w:rsid w:val="00861CCF"/>
    <w:rsid w:val="00861D9B"/>
    <w:rsid w:val="00861F72"/>
    <w:rsid w:val="0086203C"/>
    <w:rsid w:val="0086207B"/>
    <w:rsid w:val="00862350"/>
    <w:rsid w:val="00862448"/>
    <w:rsid w:val="00862607"/>
    <w:rsid w:val="00862B4C"/>
    <w:rsid w:val="00863519"/>
    <w:rsid w:val="008638C3"/>
    <w:rsid w:val="008639DA"/>
    <w:rsid w:val="008639F3"/>
    <w:rsid w:val="00863DEB"/>
    <w:rsid w:val="00863E38"/>
    <w:rsid w:val="00863E6C"/>
    <w:rsid w:val="00864064"/>
    <w:rsid w:val="008644F9"/>
    <w:rsid w:val="00864770"/>
    <w:rsid w:val="00864C5C"/>
    <w:rsid w:val="00864F4E"/>
    <w:rsid w:val="0086577E"/>
    <w:rsid w:val="00865E5E"/>
    <w:rsid w:val="0086600B"/>
    <w:rsid w:val="0086628F"/>
    <w:rsid w:val="0086669E"/>
    <w:rsid w:val="008667A2"/>
    <w:rsid w:val="00866ACF"/>
    <w:rsid w:val="00866ED4"/>
    <w:rsid w:val="00866F83"/>
    <w:rsid w:val="00870044"/>
    <w:rsid w:val="00870773"/>
    <w:rsid w:val="0087081D"/>
    <w:rsid w:val="00870FD0"/>
    <w:rsid w:val="00871546"/>
    <w:rsid w:val="00871AE2"/>
    <w:rsid w:val="00871EB7"/>
    <w:rsid w:val="0087269A"/>
    <w:rsid w:val="00872746"/>
    <w:rsid w:val="008728A2"/>
    <w:rsid w:val="0087297F"/>
    <w:rsid w:val="00872C36"/>
    <w:rsid w:val="00872E8E"/>
    <w:rsid w:val="00873075"/>
    <w:rsid w:val="0087343C"/>
    <w:rsid w:val="00873977"/>
    <w:rsid w:val="00873A7E"/>
    <w:rsid w:val="00873CE6"/>
    <w:rsid w:val="00873DFC"/>
    <w:rsid w:val="008744B3"/>
    <w:rsid w:val="00874997"/>
    <w:rsid w:val="00874BA6"/>
    <w:rsid w:val="00875194"/>
    <w:rsid w:val="008754F6"/>
    <w:rsid w:val="00875735"/>
    <w:rsid w:val="008758A3"/>
    <w:rsid w:val="00875D07"/>
    <w:rsid w:val="00875E40"/>
    <w:rsid w:val="008762EB"/>
    <w:rsid w:val="0087663B"/>
    <w:rsid w:val="0087667A"/>
    <w:rsid w:val="00876732"/>
    <w:rsid w:val="0087689D"/>
    <w:rsid w:val="00876DD4"/>
    <w:rsid w:val="00876E14"/>
    <w:rsid w:val="00877819"/>
    <w:rsid w:val="00877DD6"/>
    <w:rsid w:val="008802E5"/>
    <w:rsid w:val="00880526"/>
    <w:rsid w:val="008805BF"/>
    <w:rsid w:val="00880AA9"/>
    <w:rsid w:val="008812BE"/>
    <w:rsid w:val="008817A8"/>
    <w:rsid w:val="008819F2"/>
    <w:rsid w:val="00881BF3"/>
    <w:rsid w:val="00881E9B"/>
    <w:rsid w:val="008820D0"/>
    <w:rsid w:val="008823F7"/>
    <w:rsid w:val="00882535"/>
    <w:rsid w:val="0088280F"/>
    <w:rsid w:val="00883010"/>
    <w:rsid w:val="0088312E"/>
    <w:rsid w:val="008832AC"/>
    <w:rsid w:val="008834D1"/>
    <w:rsid w:val="008837E6"/>
    <w:rsid w:val="00883A59"/>
    <w:rsid w:val="0088421A"/>
    <w:rsid w:val="008842E5"/>
    <w:rsid w:val="0088434D"/>
    <w:rsid w:val="00884AF4"/>
    <w:rsid w:val="00884E3F"/>
    <w:rsid w:val="00885003"/>
    <w:rsid w:val="00885613"/>
    <w:rsid w:val="008859F6"/>
    <w:rsid w:val="00885A78"/>
    <w:rsid w:val="00885BC5"/>
    <w:rsid w:val="00885CAC"/>
    <w:rsid w:val="00885E72"/>
    <w:rsid w:val="008860D2"/>
    <w:rsid w:val="008861C6"/>
    <w:rsid w:val="00886DE8"/>
    <w:rsid w:val="00887211"/>
    <w:rsid w:val="008876F3"/>
    <w:rsid w:val="0088798C"/>
    <w:rsid w:val="00887D05"/>
    <w:rsid w:val="008906CF"/>
    <w:rsid w:val="00890B97"/>
    <w:rsid w:val="00890C1C"/>
    <w:rsid w:val="0089151E"/>
    <w:rsid w:val="008915CD"/>
    <w:rsid w:val="0089180F"/>
    <w:rsid w:val="008919C3"/>
    <w:rsid w:val="00891EF6"/>
    <w:rsid w:val="0089250E"/>
    <w:rsid w:val="00892AF6"/>
    <w:rsid w:val="00893169"/>
    <w:rsid w:val="00893538"/>
    <w:rsid w:val="0089394C"/>
    <w:rsid w:val="00893ACC"/>
    <w:rsid w:val="00893C61"/>
    <w:rsid w:val="00893FFF"/>
    <w:rsid w:val="00894059"/>
    <w:rsid w:val="0089420A"/>
    <w:rsid w:val="0089434B"/>
    <w:rsid w:val="0089437F"/>
    <w:rsid w:val="008943B6"/>
    <w:rsid w:val="00894575"/>
    <w:rsid w:val="008947CE"/>
    <w:rsid w:val="0089494F"/>
    <w:rsid w:val="00894A88"/>
    <w:rsid w:val="00894B09"/>
    <w:rsid w:val="00894DF0"/>
    <w:rsid w:val="00894F01"/>
    <w:rsid w:val="0089599E"/>
    <w:rsid w:val="00895A43"/>
    <w:rsid w:val="00895D0C"/>
    <w:rsid w:val="00895F55"/>
    <w:rsid w:val="00896201"/>
    <w:rsid w:val="008974A1"/>
    <w:rsid w:val="0089788D"/>
    <w:rsid w:val="008A0EF8"/>
    <w:rsid w:val="008A1126"/>
    <w:rsid w:val="008A1382"/>
    <w:rsid w:val="008A14ED"/>
    <w:rsid w:val="008A1875"/>
    <w:rsid w:val="008A18F0"/>
    <w:rsid w:val="008A198B"/>
    <w:rsid w:val="008A19BC"/>
    <w:rsid w:val="008A1F81"/>
    <w:rsid w:val="008A215C"/>
    <w:rsid w:val="008A26F7"/>
    <w:rsid w:val="008A2E53"/>
    <w:rsid w:val="008A315D"/>
    <w:rsid w:val="008A384B"/>
    <w:rsid w:val="008A3A6B"/>
    <w:rsid w:val="008A3A8F"/>
    <w:rsid w:val="008A3B5F"/>
    <w:rsid w:val="008A3D2A"/>
    <w:rsid w:val="008A460B"/>
    <w:rsid w:val="008A49C0"/>
    <w:rsid w:val="008A51DD"/>
    <w:rsid w:val="008A5214"/>
    <w:rsid w:val="008A5391"/>
    <w:rsid w:val="008A566F"/>
    <w:rsid w:val="008A59CE"/>
    <w:rsid w:val="008A5EA1"/>
    <w:rsid w:val="008A6106"/>
    <w:rsid w:val="008A67A2"/>
    <w:rsid w:val="008A71FF"/>
    <w:rsid w:val="008A75DC"/>
    <w:rsid w:val="008A7607"/>
    <w:rsid w:val="008A76E9"/>
    <w:rsid w:val="008A78D8"/>
    <w:rsid w:val="008B039C"/>
    <w:rsid w:val="008B0765"/>
    <w:rsid w:val="008B07AF"/>
    <w:rsid w:val="008B0840"/>
    <w:rsid w:val="008B0BDE"/>
    <w:rsid w:val="008B111C"/>
    <w:rsid w:val="008B11F4"/>
    <w:rsid w:val="008B1A55"/>
    <w:rsid w:val="008B2096"/>
    <w:rsid w:val="008B2D6B"/>
    <w:rsid w:val="008B3125"/>
    <w:rsid w:val="008B315D"/>
    <w:rsid w:val="008B3493"/>
    <w:rsid w:val="008B356D"/>
    <w:rsid w:val="008B3A65"/>
    <w:rsid w:val="008B3A80"/>
    <w:rsid w:val="008B3C7A"/>
    <w:rsid w:val="008B3DA9"/>
    <w:rsid w:val="008B4739"/>
    <w:rsid w:val="008B486E"/>
    <w:rsid w:val="008B4977"/>
    <w:rsid w:val="008B4B24"/>
    <w:rsid w:val="008B4BD8"/>
    <w:rsid w:val="008B5265"/>
    <w:rsid w:val="008B56B9"/>
    <w:rsid w:val="008B5C43"/>
    <w:rsid w:val="008B5DF4"/>
    <w:rsid w:val="008B5E8F"/>
    <w:rsid w:val="008B627B"/>
    <w:rsid w:val="008B65BA"/>
    <w:rsid w:val="008B6654"/>
    <w:rsid w:val="008B6BDA"/>
    <w:rsid w:val="008B705F"/>
    <w:rsid w:val="008B7381"/>
    <w:rsid w:val="008B747E"/>
    <w:rsid w:val="008B74B7"/>
    <w:rsid w:val="008B77E2"/>
    <w:rsid w:val="008C0492"/>
    <w:rsid w:val="008C075D"/>
    <w:rsid w:val="008C0B57"/>
    <w:rsid w:val="008C0DD4"/>
    <w:rsid w:val="008C0EAA"/>
    <w:rsid w:val="008C1064"/>
    <w:rsid w:val="008C133F"/>
    <w:rsid w:val="008C1377"/>
    <w:rsid w:val="008C149F"/>
    <w:rsid w:val="008C173F"/>
    <w:rsid w:val="008C178A"/>
    <w:rsid w:val="008C18B7"/>
    <w:rsid w:val="008C1B29"/>
    <w:rsid w:val="008C20EE"/>
    <w:rsid w:val="008C25F9"/>
    <w:rsid w:val="008C2FE7"/>
    <w:rsid w:val="008C360D"/>
    <w:rsid w:val="008C3701"/>
    <w:rsid w:val="008C3BE0"/>
    <w:rsid w:val="008C3D53"/>
    <w:rsid w:val="008C3E71"/>
    <w:rsid w:val="008C456C"/>
    <w:rsid w:val="008C4A22"/>
    <w:rsid w:val="008C5332"/>
    <w:rsid w:val="008C5A45"/>
    <w:rsid w:val="008C5B79"/>
    <w:rsid w:val="008C5BCD"/>
    <w:rsid w:val="008C5D83"/>
    <w:rsid w:val="008C6578"/>
    <w:rsid w:val="008C6DA6"/>
    <w:rsid w:val="008C70DC"/>
    <w:rsid w:val="008C728A"/>
    <w:rsid w:val="008C7417"/>
    <w:rsid w:val="008C7447"/>
    <w:rsid w:val="008C7CF5"/>
    <w:rsid w:val="008D0358"/>
    <w:rsid w:val="008D0B44"/>
    <w:rsid w:val="008D0CC1"/>
    <w:rsid w:val="008D0DF0"/>
    <w:rsid w:val="008D1F02"/>
    <w:rsid w:val="008D215E"/>
    <w:rsid w:val="008D2494"/>
    <w:rsid w:val="008D29C4"/>
    <w:rsid w:val="008D2A97"/>
    <w:rsid w:val="008D2E55"/>
    <w:rsid w:val="008D305C"/>
    <w:rsid w:val="008D30BA"/>
    <w:rsid w:val="008D33D7"/>
    <w:rsid w:val="008D3444"/>
    <w:rsid w:val="008D4389"/>
    <w:rsid w:val="008D4465"/>
    <w:rsid w:val="008D49BC"/>
    <w:rsid w:val="008D49F8"/>
    <w:rsid w:val="008D4C3C"/>
    <w:rsid w:val="008D4F5C"/>
    <w:rsid w:val="008D56EE"/>
    <w:rsid w:val="008D590F"/>
    <w:rsid w:val="008D6811"/>
    <w:rsid w:val="008D69B7"/>
    <w:rsid w:val="008D6B23"/>
    <w:rsid w:val="008D6E4F"/>
    <w:rsid w:val="008E00C5"/>
    <w:rsid w:val="008E0347"/>
    <w:rsid w:val="008E0450"/>
    <w:rsid w:val="008E0CD8"/>
    <w:rsid w:val="008E0D6D"/>
    <w:rsid w:val="008E1342"/>
    <w:rsid w:val="008E1661"/>
    <w:rsid w:val="008E1A0A"/>
    <w:rsid w:val="008E249C"/>
    <w:rsid w:val="008E268E"/>
    <w:rsid w:val="008E2A21"/>
    <w:rsid w:val="008E2CC6"/>
    <w:rsid w:val="008E2FF5"/>
    <w:rsid w:val="008E3399"/>
    <w:rsid w:val="008E35D1"/>
    <w:rsid w:val="008E38C1"/>
    <w:rsid w:val="008E3BC2"/>
    <w:rsid w:val="008E45EE"/>
    <w:rsid w:val="008E4B4B"/>
    <w:rsid w:val="008E4C4C"/>
    <w:rsid w:val="008E56C1"/>
    <w:rsid w:val="008E5E83"/>
    <w:rsid w:val="008E6149"/>
    <w:rsid w:val="008E67AD"/>
    <w:rsid w:val="008E67BD"/>
    <w:rsid w:val="008E6933"/>
    <w:rsid w:val="008E7207"/>
    <w:rsid w:val="008E728A"/>
    <w:rsid w:val="008E755A"/>
    <w:rsid w:val="008E7886"/>
    <w:rsid w:val="008E7A62"/>
    <w:rsid w:val="008E7DE3"/>
    <w:rsid w:val="008F049A"/>
    <w:rsid w:val="008F061B"/>
    <w:rsid w:val="008F06C4"/>
    <w:rsid w:val="008F0D2E"/>
    <w:rsid w:val="008F130E"/>
    <w:rsid w:val="008F14A0"/>
    <w:rsid w:val="008F157F"/>
    <w:rsid w:val="008F207C"/>
    <w:rsid w:val="008F2206"/>
    <w:rsid w:val="008F2314"/>
    <w:rsid w:val="008F2D9E"/>
    <w:rsid w:val="008F2E9E"/>
    <w:rsid w:val="008F3462"/>
    <w:rsid w:val="008F3507"/>
    <w:rsid w:val="008F39ED"/>
    <w:rsid w:val="008F3C57"/>
    <w:rsid w:val="008F415B"/>
    <w:rsid w:val="008F47D6"/>
    <w:rsid w:val="008F5748"/>
    <w:rsid w:val="008F5811"/>
    <w:rsid w:val="008F581A"/>
    <w:rsid w:val="008F5879"/>
    <w:rsid w:val="008F5A7E"/>
    <w:rsid w:val="008F5B1E"/>
    <w:rsid w:val="008F5D4E"/>
    <w:rsid w:val="008F6098"/>
    <w:rsid w:val="008F6112"/>
    <w:rsid w:val="008F62D7"/>
    <w:rsid w:val="008F69CB"/>
    <w:rsid w:val="008F6B1F"/>
    <w:rsid w:val="008F6CB6"/>
    <w:rsid w:val="008F6E3D"/>
    <w:rsid w:val="008F7C63"/>
    <w:rsid w:val="00900893"/>
    <w:rsid w:val="00901434"/>
    <w:rsid w:val="009016A5"/>
    <w:rsid w:val="009018D1"/>
    <w:rsid w:val="00901B5E"/>
    <w:rsid w:val="00901E68"/>
    <w:rsid w:val="00902590"/>
    <w:rsid w:val="009026A8"/>
    <w:rsid w:val="009028ED"/>
    <w:rsid w:val="00903AFB"/>
    <w:rsid w:val="00903D16"/>
    <w:rsid w:val="00904331"/>
    <w:rsid w:val="009046D6"/>
    <w:rsid w:val="00904859"/>
    <w:rsid w:val="009048D8"/>
    <w:rsid w:val="0090499F"/>
    <w:rsid w:val="00904B82"/>
    <w:rsid w:val="009053E3"/>
    <w:rsid w:val="00905647"/>
    <w:rsid w:val="00905F08"/>
    <w:rsid w:val="0090609C"/>
    <w:rsid w:val="0090618B"/>
    <w:rsid w:val="00906C15"/>
    <w:rsid w:val="00906F10"/>
    <w:rsid w:val="0090789D"/>
    <w:rsid w:val="009100AD"/>
    <w:rsid w:val="00910172"/>
    <w:rsid w:val="00910357"/>
    <w:rsid w:val="009103B8"/>
    <w:rsid w:val="00910A5F"/>
    <w:rsid w:val="00910AE3"/>
    <w:rsid w:val="00910B3B"/>
    <w:rsid w:val="00910BB2"/>
    <w:rsid w:val="00910C51"/>
    <w:rsid w:val="009115D7"/>
    <w:rsid w:val="00911CBC"/>
    <w:rsid w:val="00911D41"/>
    <w:rsid w:val="00911DF2"/>
    <w:rsid w:val="00911FF4"/>
    <w:rsid w:val="0091217B"/>
    <w:rsid w:val="009128D5"/>
    <w:rsid w:val="00912932"/>
    <w:rsid w:val="009138AA"/>
    <w:rsid w:val="009142AF"/>
    <w:rsid w:val="0091453C"/>
    <w:rsid w:val="009145EC"/>
    <w:rsid w:val="009146FE"/>
    <w:rsid w:val="009147C0"/>
    <w:rsid w:val="00915132"/>
    <w:rsid w:val="009154F9"/>
    <w:rsid w:val="00915FF2"/>
    <w:rsid w:val="00916989"/>
    <w:rsid w:val="00916E87"/>
    <w:rsid w:val="009179FB"/>
    <w:rsid w:val="009204DE"/>
    <w:rsid w:val="00920AAD"/>
    <w:rsid w:val="00920FE6"/>
    <w:rsid w:val="0092114D"/>
    <w:rsid w:val="009211F1"/>
    <w:rsid w:val="00921231"/>
    <w:rsid w:val="009212C1"/>
    <w:rsid w:val="0092165C"/>
    <w:rsid w:val="00921C59"/>
    <w:rsid w:val="00921D5F"/>
    <w:rsid w:val="009220C6"/>
    <w:rsid w:val="0092268E"/>
    <w:rsid w:val="0092279E"/>
    <w:rsid w:val="009227FF"/>
    <w:rsid w:val="00922CF0"/>
    <w:rsid w:val="00922D71"/>
    <w:rsid w:val="00923166"/>
    <w:rsid w:val="009231B5"/>
    <w:rsid w:val="00923AAD"/>
    <w:rsid w:val="00924217"/>
    <w:rsid w:val="009248A6"/>
    <w:rsid w:val="00925266"/>
    <w:rsid w:val="009256F6"/>
    <w:rsid w:val="009263D4"/>
    <w:rsid w:val="009263F0"/>
    <w:rsid w:val="00926948"/>
    <w:rsid w:val="00926B18"/>
    <w:rsid w:val="00926B9A"/>
    <w:rsid w:val="00926CDF"/>
    <w:rsid w:val="00926FD9"/>
    <w:rsid w:val="00927944"/>
    <w:rsid w:val="0092796C"/>
    <w:rsid w:val="00927F52"/>
    <w:rsid w:val="00930A4F"/>
    <w:rsid w:val="00930B2F"/>
    <w:rsid w:val="00931C8B"/>
    <w:rsid w:val="00932221"/>
    <w:rsid w:val="0093230E"/>
    <w:rsid w:val="009325E5"/>
    <w:rsid w:val="00932A37"/>
    <w:rsid w:val="00932C1F"/>
    <w:rsid w:val="00933152"/>
    <w:rsid w:val="00933296"/>
    <w:rsid w:val="0093334A"/>
    <w:rsid w:val="00933CA1"/>
    <w:rsid w:val="00933DFF"/>
    <w:rsid w:val="0093406B"/>
    <w:rsid w:val="009340B4"/>
    <w:rsid w:val="00934C62"/>
    <w:rsid w:val="00934D6F"/>
    <w:rsid w:val="00934DBB"/>
    <w:rsid w:val="00934E41"/>
    <w:rsid w:val="0093502A"/>
    <w:rsid w:val="0093596A"/>
    <w:rsid w:val="0093597B"/>
    <w:rsid w:val="00935DE5"/>
    <w:rsid w:val="00935FE0"/>
    <w:rsid w:val="0093702F"/>
    <w:rsid w:val="00937386"/>
    <w:rsid w:val="009373A4"/>
    <w:rsid w:val="00937962"/>
    <w:rsid w:val="00937A51"/>
    <w:rsid w:val="00937B91"/>
    <w:rsid w:val="00937DAB"/>
    <w:rsid w:val="0094006A"/>
    <w:rsid w:val="009407AD"/>
    <w:rsid w:val="00940C94"/>
    <w:rsid w:val="009415AC"/>
    <w:rsid w:val="00941640"/>
    <w:rsid w:val="0094187E"/>
    <w:rsid w:val="009419D2"/>
    <w:rsid w:val="00942096"/>
    <w:rsid w:val="009429DA"/>
    <w:rsid w:val="00942F17"/>
    <w:rsid w:val="009433AC"/>
    <w:rsid w:val="00943F1E"/>
    <w:rsid w:val="00943FB5"/>
    <w:rsid w:val="00944954"/>
    <w:rsid w:val="00944D59"/>
    <w:rsid w:val="00944DFE"/>
    <w:rsid w:val="00945B06"/>
    <w:rsid w:val="00945E4B"/>
    <w:rsid w:val="00946447"/>
    <w:rsid w:val="0094648B"/>
    <w:rsid w:val="009466BA"/>
    <w:rsid w:val="009467D4"/>
    <w:rsid w:val="00946BD9"/>
    <w:rsid w:val="00946D1D"/>
    <w:rsid w:val="00946E6B"/>
    <w:rsid w:val="00947169"/>
    <w:rsid w:val="009471DD"/>
    <w:rsid w:val="00947817"/>
    <w:rsid w:val="00947996"/>
    <w:rsid w:val="00947F36"/>
    <w:rsid w:val="0095001F"/>
    <w:rsid w:val="00950064"/>
    <w:rsid w:val="00950221"/>
    <w:rsid w:val="009504A8"/>
    <w:rsid w:val="009506E1"/>
    <w:rsid w:val="0095088A"/>
    <w:rsid w:val="009510E7"/>
    <w:rsid w:val="00951EB1"/>
    <w:rsid w:val="009524D5"/>
    <w:rsid w:val="0095261E"/>
    <w:rsid w:val="009526FA"/>
    <w:rsid w:val="0095297C"/>
    <w:rsid w:val="00953107"/>
    <w:rsid w:val="0095362B"/>
    <w:rsid w:val="00954494"/>
    <w:rsid w:val="00954501"/>
    <w:rsid w:val="00954782"/>
    <w:rsid w:val="00954893"/>
    <w:rsid w:val="009553B5"/>
    <w:rsid w:val="009554CB"/>
    <w:rsid w:val="00955ADB"/>
    <w:rsid w:val="00956183"/>
    <w:rsid w:val="009564D2"/>
    <w:rsid w:val="00956B1B"/>
    <w:rsid w:val="00957177"/>
    <w:rsid w:val="009571DA"/>
    <w:rsid w:val="00957653"/>
    <w:rsid w:val="00957E97"/>
    <w:rsid w:val="00960052"/>
    <w:rsid w:val="009602BE"/>
    <w:rsid w:val="00960916"/>
    <w:rsid w:val="00960A95"/>
    <w:rsid w:val="00960CA4"/>
    <w:rsid w:val="00960D1B"/>
    <w:rsid w:val="009618AE"/>
    <w:rsid w:val="009619A6"/>
    <w:rsid w:val="00961D9F"/>
    <w:rsid w:val="00961E8F"/>
    <w:rsid w:val="009620B7"/>
    <w:rsid w:val="00962208"/>
    <w:rsid w:val="0096252D"/>
    <w:rsid w:val="0096281A"/>
    <w:rsid w:val="00962B05"/>
    <w:rsid w:val="00962CA9"/>
    <w:rsid w:val="009633D1"/>
    <w:rsid w:val="00963FD0"/>
    <w:rsid w:val="00964354"/>
    <w:rsid w:val="009649D6"/>
    <w:rsid w:val="00965453"/>
    <w:rsid w:val="009656F2"/>
    <w:rsid w:val="00965A32"/>
    <w:rsid w:val="00965B78"/>
    <w:rsid w:val="00965ECB"/>
    <w:rsid w:val="00965FE4"/>
    <w:rsid w:val="009661F7"/>
    <w:rsid w:val="009665A2"/>
    <w:rsid w:val="00966F63"/>
    <w:rsid w:val="0096721D"/>
    <w:rsid w:val="0096748D"/>
    <w:rsid w:val="0096780C"/>
    <w:rsid w:val="00967920"/>
    <w:rsid w:val="009679E3"/>
    <w:rsid w:val="00967A54"/>
    <w:rsid w:val="0097013A"/>
    <w:rsid w:val="00970173"/>
    <w:rsid w:val="009701BC"/>
    <w:rsid w:val="00970287"/>
    <w:rsid w:val="00970551"/>
    <w:rsid w:val="0097096B"/>
    <w:rsid w:val="00970C6A"/>
    <w:rsid w:val="009710AB"/>
    <w:rsid w:val="009711AA"/>
    <w:rsid w:val="00971C6D"/>
    <w:rsid w:val="00971DB7"/>
    <w:rsid w:val="0097262F"/>
    <w:rsid w:val="00972854"/>
    <w:rsid w:val="00972FBD"/>
    <w:rsid w:val="00973904"/>
    <w:rsid w:val="00973C17"/>
    <w:rsid w:val="00973D44"/>
    <w:rsid w:val="00973DB5"/>
    <w:rsid w:val="0097465F"/>
    <w:rsid w:val="009747A6"/>
    <w:rsid w:val="00974BD5"/>
    <w:rsid w:val="00974FF0"/>
    <w:rsid w:val="00975165"/>
    <w:rsid w:val="00975475"/>
    <w:rsid w:val="009754AC"/>
    <w:rsid w:val="0097566D"/>
    <w:rsid w:val="009756DB"/>
    <w:rsid w:val="00975BC2"/>
    <w:rsid w:val="00975C0D"/>
    <w:rsid w:val="00975E0D"/>
    <w:rsid w:val="00976154"/>
    <w:rsid w:val="00976A2F"/>
    <w:rsid w:val="00976BCC"/>
    <w:rsid w:val="00977012"/>
    <w:rsid w:val="00977A08"/>
    <w:rsid w:val="00977EB7"/>
    <w:rsid w:val="00977FA2"/>
    <w:rsid w:val="009802D7"/>
    <w:rsid w:val="00980F31"/>
    <w:rsid w:val="0098130D"/>
    <w:rsid w:val="009815D5"/>
    <w:rsid w:val="00981C11"/>
    <w:rsid w:val="00981DFE"/>
    <w:rsid w:val="00982113"/>
    <w:rsid w:val="009823C8"/>
    <w:rsid w:val="00982947"/>
    <w:rsid w:val="00982961"/>
    <w:rsid w:val="0098384C"/>
    <w:rsid w:val="00983F26"/>
    <w:rsid w:val="009840C1"/>
    <w:rsid w:val="0098425C"/>
    <w:rsid w:val="0098438B"/>
    <w:rsid w:val="00984879"/>
    <w:rsid w:val="00985162"/>
    <w:rsid w:val="009857D9"/>
    <w:rsid w:val="00985D7F"/>
    <w:rsid w:val="00985F3B"/>
    <w:rsid w:val="009861EC"/>
    <w:rsid w:val="0098623D"/>
    <w:rsid w:val="0098645C"/>
    <w:rsid w:val="00986482"/>
    <w:rsid w:val="009869C8"/>
    <w:rsid w:val="00986F77"/>
    <w:rsid w:val="00987780"/>
    <w:rsid w:val="009879E9"/>
    <w:rsid w:val="00987B52"/>
    <w:rsid w:val="00987D5E"/>
    <w:rsid w:val="0099187C"/>
    <w:rsid w:val="00992436"/>
    <w:rsid w:val="0099254D"/>
    <w:rsid w:val="00992C97"/>
    <w:rsid w:val="00992F57"/>
    <w:rsid w:val="00993465"/>
    <w:rsid w:val="009935EC"/>
    <w:rsid w:val="00993627"/>
    <w:rsid w:val="00993D5F"/>
    <w:rsid w:val="0099450A"/>
    <w:rsid w:val="0099455E"/>
    <w:rsid w:val="009947FA"/>
    <w:rsid w:val="00994EBF"/>
    <w:rsid w:val="0099507D"/>
    <w:rsid w:val="00995255"/>
    <w:rsid w:val="009956AA"/>
    <w:rsid w:val="009956F5"/>
    <w:rsid w:val="00996486"/>
    <w:rsid w:val="00996D33"/>
    <w:rsid w:val="00997092"/>
    <w:rsid w:val="00997289"/>
    <w:rsid w:val="0099731A"/>
    <w:rsid w:val="009973B9"/>
    <w:rsid w:val="009974B1"/>
    <w:rsid w:val="00997B46"/>
    <w:rsid w:val="00997BEC"/>
    <w:rsid w:val="009A00A2"/>
    <w:rsid w:val="009A03A7"/>
    <w:rsid w:val="009A059A"/>
    <w:rsid w:val="009A0770"/>
    <w:rsid w:val="009A088F"/>
    <w:rsid w:val="009A09D0"/>
    <w:rsid w:val="009A0C07"/>
    <w:rsid w:val="009A1004"/>
    <w:rsid w:val="009A1096"/>
    <w:rsid w:val="009A116B"/>
    <w:rsid w:val="009A137B"/>
    <w:rsid w:val="009A15A5"/>
    <w:rsid w:val="009A15ED"/>
    <w:rsid w:val="009A1622"/>
    <w:rsid w:val="009A26B7"/>
    <w:rsid w:val="009A2902"/>
    <w:rsid w:val="009A2951"/>
    <w:rsid w:val="009A30A5"/>
    <w:rsid w:val="009A3494"/>
    <w:rsid w:val="009A463E"/>
    <w:rsid w:val="009A4CF3"/>
    <w:rsid w:val="009A4F42"/>
    <w:rsid w:val="009A54B9"/>
    <w:rsid w:val="009A55D6"/>
    <w:rsid w:val="009A5A17"/>
    <w:rsid w:val="009A5DAD"/>
    <w:rsid w:val="009A5F26"/>
    <w:rsid w:val="009A6325"/>
    <w:rsid w:val="009A6454"/>
    <w:rsid w:val="009A65D0"/>
    <w:rsid w:val="009A6D44"/>
    <w:rsid w:val="009A6DB5"/>
    <w:rsid w:val="009A7934"/>
    <w:rsid w:val="009A7BF4"/>
    <w:rsid w:val="009A7F6A"/>
    <w:rsid w:val="009B0483"/>
    <w:rsid w:val="009B0583"/>
    <w:rsid w:val="009B0A81"/>
    <w:rsid w:val="009B11CF"/>
    <w:rsid w:val="009B1359"/>
    <w:rsid w:val="009B20D5"/>
    <w:rsid w:val="009B237D"/>
    <w:rsid w:val="009B2BD8"/>
    <w:rsid w:val="009B2EDA"/>
    <w:rsid w:val="009B34AD"/>
    <w:rsid w:val="009B3C22"/>
    <w:rsid w:val="009B3ED8"/>
    <w:rsid w:val="009B3F18"/>
    <w:rsid w:val="009B4923"/>
    <w:rsid w:val="009B4D24"/>
    <w:rsid w:val="009B4D89"/>
    <w:rsid w:val="009B4F30"/>
    <w:rsid w:val="009B51C0"/>
    <w:rsid w:val="009B5676"/>
    <w:rsid w:val="009B5B23"/>
    <w:rsid w:val="009B6103"/>
    <w:rsid w:val="009B61EF"/>
    <w:rsid w:val="009B6223"/>
    <w:rsid w:val="009B6673"/>
    <w:rsid w:val="009B680E"/>
    <w:rsid w:val="009B6881"/>
    <w:rsid w:val="009B6AC6"/>
    <w:rsid w:val="009B7455"/>
    <w:rsid w:val="009B7C89"/>
    <w:rsid w:val="009B7EE8"/>
    <w:rsid w:val="009C036E"/>
    <w:rsid w:val="009C03FE"/>
    <w:rsid w:val="009C091D"/>
    <w:rsid w:val="009C0B8C"/>
    <w:rsid w:val="009C0D50"/>
    <w:rsid w:val="009C1796"/>
    <w:rsid w:val="009C19AE"/>
    <w:rsid w:val="009C282A"/>
    <w:rsid w:val="009C2DC0"/>
    <w:rsid w:val="009C2E23"/>
    <w:rsid w:val="009C360A"/>
    <w:rsid w:val="009C39D6"/>
    <w:rsid w:val="009C3C81"/>
    <w:rsid w:val="009C4385"/>
    <w:rsid w:val="009C4C8C"/>
    <w:rsid w:val="009C4D5C"/>
    <w:rsid w:val="009C52AB"/>
    <w:rsid w:val="009C633E"/>
    <w:rsid w:val="009C66AE"/>
    <w:rsid w:val="009C6BB2"/>
    <w:rsid w:val="009C6D42"/>
    <w:rsid w:val="009C6EC3"/>
    <w:rsid w:val="009C730A"/>
    <w:rsid w:val="009C7B6C"/>
    <w:rsid w:val="009C7D30"/>
    <w:rsid w:val="009C7D41"/>
    <w:rsid w:val="009D0211"/>
    <w:rsid w:val="009D0668"/>
    <w:rsid w:val="009D079C"/>
    <w:rsid w:val="009D1045"/>
    <w:rsid w:val="009D1EE7"/>
    <w:rsid w:val="009D1F3C"/>
    <w:rsid w:val="009D2A92"/>
    <w:rsid w:val="009D2D0C"/>
    <w:rsid w:val="009D31D3"/>
    <w:rsid w:val="009D352E"/>
    <w:rsid w:val="009D465C"/>
    <w:rsid w:val="009D46D0"/>
    <w:rsid w:val="009D497E"/>
    <w:rsid w:val="009D4D20"/>
    <w:rsid w:val="009D4F20"/>
    <w:rsid w:val="009D528B"/>
    <w:rsid w:val="009D5C99"/>
    <w:rsid w:val="009D6249"/>
    <w:rsid w:val="009D64AA"/>
    <w:rsid w:val="009D6A9A"/>
    <w:rsid w:val="009D73AC"/>
    <w:rsid w:val="009D73D0"/>
    <w:rsid w:val="009D7D23"/>
    <w:rsid w:val="009D7D5A"/>
    <w:rsid w:val="009E0D12"/>
    <w:rsid w:val="009E0D4A"/>
    <w:rsid w:val="009E1787"/>
    <w:rsid w:val="009E1A17"/>
    <w:rsid w:val="009E1EB6"/>
    <w:rsid w:val="009E2288"/>
    <w:rsid w:val="009E23C1"/>
    <w:rsid w:val="009E23EE"/>
    <w:rsid w:val="009E26D7"/>
    <w:rsid w:val="009E2C8B"/>
    <w:rsid w:val="009E2D26"/>
    <w:rsid w:val="009E3484"/>
    <w:rsid w:val="009E34B6"/>
    <w:rsid w:val="009E354D"/>
    <w:rsid w:val="009E3B57"/>
    <w:rsid w:val="009E3CA1"/>
    <w:rsid w:val="009E3CCA"/>
    <w:rsid w:val="009E3E3C"/>
    <w:rsid w:val="009E413D"/>
    <w:rsid w:val="009E43D9"/>
    <w:rsid w:val="009E4728"/>
    <w:rsid w:val="009E48C7"/>
    <w:rsid w:val="009E48EC"/>
    <w:rsid w:val="009E4C3D"/>
    <w:rsid w:val="009E4FDF"/>
    <w:rsid w:val="009E5730"/>
    <w:rsid w:val="009E6600"/>
    <w:rsid w:val="009E7360"/>
    <w:rsid w:val="009E7BCB"/>
    <w:rsid w:val="009E7EEF"/>
    <w:rsid w:val="009F0177"/>
    <w:rsid w:val="009F04A8"/>
    <w:rsid w:val="009F0533"/>
    <w:rsid w:val="009F0A81"/>
    <w:rsid w:val="009F0D4C"/>
    <w:rsid w:val="009F0D66"/>
    <w:rsid w:val="009F1286"/>
    <w:rsid w:val="009F1375"/>
    <w:rsid w:val="009F19EB"/>
    <w:rsid w:val="009F1BB3"/>
    <w:rsid w:val="009F1C8E"/>
    <w:rsid w:val="009F1E61"/>
    <w:rsid w:val="009F1EC4"/>
    <w:rsid w:val="009F22D0"/>
    <w:rsid w:val="009F22D9"/>
    <w:rsid w:val="009F24A0"/>
    <w:rsid w:val="009F2608"/>
    <w:rsid w:val="009F2BF0"/>
    <w:rsid w:val="009F2C64"/>
    <w:rsid w:val="009F31C1"/>
    <w:rsid w:val="009F3F10"/>
    <w:rsid w:val="009F4788"/>
    <w:rsid w:val="009F49A3"/>
    <w:rsid w:val="009F49D6"/>
    <w:rsid w:val="009F4C4C"/>
    <w:rsid w:val="009F507C"/>
    <w:rsid w:val="009F528B"/>
    <w:rsid w:val="009F5BF8"/>
    <w:rsid w:val="009F6F9B"/>
    <w:rsid w:val="009F719A"/>
    <w:rsid w:val="009F7981"/>
    <w:rsid w:val="009F7C09"/>
    <w:rsid w:val="009F7E46"/>
    <w:rsid w:val="009F7EF6"/>
    <w:rsid w:val="00A00017"/>
    <w:rsid w:val="00A00117"/>
    <w:rsid w:val="00A01837"/>
    <w:rsid w:val="00A01FA0"/>
    <w:rsid w:val="00A02093"/>
    <w:rsid w:val="00A0232D"/>
    <w:rsid w:val="00A029A2"/>
    <w:rsid w:val="00A02CEC"/>
    <w:rsid w:val="00A030B8"/>
    <w:rsid w:val="00A0325A"/>
    <w:rsid w:val="00A03C97"/>
    <w:rsid w:val="00A03D5B"/>
    <w:rsid w:val="00A03E26"/>
    <w:rsid w:val="00A03FD6"/>
    <w:rsid w:val="00A04060"/>
    <w:rsid w:val="00A045B7"/>
    <w:rsid w:val="00A04D9D"/>
    <w:rsid w:val="00A05054"/>
    <w:rsid w:val="00A05738"/>
    <w:rsid w:val="00A05D9C"/>
    <w:rsid w:val="00A05DF9"/>
    <w:rsid w:val="00A05E94"/>
    <w:rsid w:val="00A05F5B"/>
    <w:rsid w:val="00A05F7D"/>
    <w:rsid w:val="00A05F80"/>
    <w:rsid w:val="00A05F86"/>
    <w:rsid w:val="00A0720F"/>
    <w:rsid w:val="00A0723F"/>
    <w:rsid w:val="00A07281"/>
    <w:rsid w:val="00A073DB"/>
    <w:rsid w:val="00A074F6"/>
    <w:rsid w:val="00A07A2E"/>
    <w:rsid w:val="00A07BD3"/>
    <w:rsid w:val="00A10449"/>
    <w:rsid w:val="00A10D60"/>
    <w:rsid w:val="00A1112B"/>
    <w:rsid w:val="00A1140A"/>
    <w:rsid w:val="00A11884"/>
    <w:rsid w:val="00A119F6"/>
    <w:rsid w:val="00A11CD3"/>
    <w:rsid w:val="00A12641"/>
    <w:rsid w:val="00A12737"/>
    <w:rsid w:val="00A12774"/>
    <w:rsid w:val="00A12AA9"/>
    <w:rsid w:val="00A12C0B"/>
    <w:rsid w:val="00A13D4C"/>
    <w:rsid w:val="00A14228"/>
    <w:rsid w:val="00A142B2"/>
    <w:rsid w:val="00A14445"/>
    <w:rsid w:val="00A144BA"/>
    <w:rsid w:val="00A14515"/>
    <w:rsid w:val="00A14FCC"/>
    <w:rsid w:val="00A15223"/>
    <w:rsid w:val="00A15D09"/>
    <w:rsid w:val="00A15D70"/>
    <w:rsid w:val="00A16031"/>
    <w:rsid w:val="00A16D98"/>
    <w:rsid w:val="00A16DD4"/>
    <w:rsid w:val="00A16E79"/>
    <w:rsid w:val="00A17062"/>
    <w:rsid w:val="00A17294"/>
    <w:rsid w:val="00A1738F"/>
    <w:rsid w:val="00A1797E"/>
    <w:rsid w:val="00A17E3A"/>
    <w:rsid w:val="00A17ECE"/>
    <w:rsid w:val="00A17F30"/>
    <w:rsid w:val="00A20343"/>
    <w:rsid w:val="00A20404"/>
    <w:rsid w:val="00A204EB"/>
    <w:rsid w:val="00A20CA1"/>
    <w:rsid w:val="00A214D4"/>
    <w:rsid w:val="00A21BAD"/>
    <w:rsid w:val="00A21F3C"/>
    <w:rsid w:val="00A21FA4"/>
    <w:rsid w:val="00A22AB7"/>
    <w:rsid w:val="00A22BA7"/>
    <w:rsid w:val="00A22CEE"/>
    <w:rsid w:val="00A22D34"/>
    <w:rsid w:val="00A23FE9"/>
    <w:rsid w:val="00A24257"/>
    <w:rsid w:val="00A24443"/>
    <w:rsid w:val="00A24F56"/>
    <w:rsid w:val="00A25060"/>
    <w:rsid w:val="00A25A0A"/>
    <w:rsid w:val="00A25BE0"/>
    <w:rsid w:val="00A25D12"/>
    <w:rsid w:val="00A26256"/>
    <w:rsid w:val="00A26413"/>
    <w:rsid w:val="00A26658"/>
    <w:rsid w:val="00A26B74"/>
    <w:rsid w:val="00A270F4"/>
    <w:rsid w:val="00A276BE"/>
    <w:rsid w:val="00A277E2"/>
    <w:rsid w:val="00A27E22"/>
    <w:rsid w:val="00A30930"/>
    <w:rsid w:val="00A309F5"/>
    <w:rsid w:val="00A3113E"/>
    <w:rsid w:val="00A31E9C"/>
    <w:rsid w:val="00A32109"/>
    <w:rsid w:val="00A3263F"/>
    <w:rsid w:val="00A32778"/>
    <w:rsid w:val="00A32CA9"/>
    <w:rsid w:val="00A332F1"/>
    <w:rsid w:val="00A33C5D"/>
    <w:rsid w:val="00A3428B"/>
    <w:rsid w:val="00A348D8"/>
    <w:rsid w:val="00A34BE8"/>
    <w:rsid w:val="00A34E65"/>
    <w:rsid w:val="00A3595C"/>
    <w:rsid w:val="00A3595F"/>
    <w:rsid w:val="00A35FE5"/>
    <w:rsid w:val="00A36D67"/>
    <w:rsid w:val="00A36EF9"/>
    <w:rsid w:val="00A374D2"/>
    <w:rsid w:val="00A3791E"/>
    <w:rsid w:val="00A379CB"/>
    <w:rsid w:val="00A37B28"/>
    <w:rsid w:val="00A37DAE"/>
    <w:rsid w:val="00A40167"/>
    <w:rsid w:val="00A41690"/>
    <w:rsid w:val="00A418AF"/>
    <w:rsid w:val="00A419D6"/>
    <w:rsid w:val="00A41C12"/>
    <w:rsid w:val="00A41C46"/>
    <w:rsid w:val="00A42554"/>
    <w:rsid w:val="00A42826"/>
    <w:rsid w:val="00A42CB6"/>
    <w:rsid w:val="00A42E01"/>
    <w:rsid w:val="00A43E12"/>
    <w:rsid w:val="00A44665"/>
    <w:rsid w:val="00A44947"/>
    <w:rsid w:val="00A44F3D"/>
    <w:rsid w:val="00A454B6"/>
    <w:rsid w:val="00A457BE"/>
    <w:rsid w:val="00A45827"/>
    <w:rsid w:val="00A45E1B"/>
    <w:rsid w:val="00A469A7"/>
    <w:rsid w:val="00A47009"/>
    <w:rsid w:val="00A47563"/>
    <w:rsid w:val="00A475BB"/>
    <w:rsid w:val="00A47AC2"/>
    <w:rsid w:val="00A50486"/>
    <w:rsid w:val="00A5049A"/>
    <w:rsid w:val="00A50DE4"/>
    <w:rsid w:val="00A50E41"/>
    <w:rsid w:val="00A512E0"/>
    <w:rsid w:val="00A51B04"/>
    <w:rsid w:val="00A51B7E"/>
    <w:rsid w:val="00A5249A"/>
    <w:rsid w:val="00A527C7"/>
    <w:rsid w:val="00A52A97"/>
    <w:rsid w:val="00A52C77"/>
    <w:rsid w:val="00A53791"/>
    <w:rsid w:val="00A53B11"/>
    <w:rsid w:val="00A53C4F"/>
    <w:rsid w:val="00A53E83"/>
    <w:rsid w:val="00A54260"/>
    <w:rsid w:val="00A542F9"/>
    <w:rsid w:val="00A547D9"/>
    <w:rsid w:val="00A550BE"/>
    <w:rsid w:val="00A554E4"/>
    <w:rsid w:val="00A556EE"/>
    <w:rsid w:val="00A55900"/>
    <w:rsid w:val="00A5665A"/>
    <w:rsid w:val="00A567DF"/>
    <w:rsid w:val="00A56AB2"/>
    <w:rsid w:val="00A56D27"/>
    <w:rsid w:val="00A56E21"/>
    <w:rsid w:val="00A56E9E"/>
    <w:rsid w:val="00A57311"/>
    <w:rsid w:val="00A57533"/>
    <w:rsid w:val="00A5777B"/>
    <w:rsid w:val="00A577C5"/>
    <w:rsid w:val="00A57A6D"/>
    <w:rsid w:val="00A57AC8"/>
    <w:rsid w:val="00A57E8A"/>
    <w:rsid w:val="00A57FF8"/>
    <w:rsid w:val="00A6006E"/>
    <w:rsid w:val="00A603C6"/>
    <w:rsid w:val="00A606C7"/>
    <w:rsid w:val="00A60A31"/>
    <w:rsid w:val="00A60C2F"/>
    <w:rsid w:val="00A60D62"/>
    <w:rsid w:val="00A611A0"/>
    <w:rsid w:val="00A61346"/>
    <w:rsid w:val="00A61DA6"/>
    <w:rsid w:val="00A61FF6"/>
    <w:rsid w:val="00A620E7"/>
    <w:rsid w:val="00A62192"/>
    <w:rsid w:val="00A6224D"/>
    <w:rsid w:val="00A630C3"/>
    <w:rsid w:val="00A635AD"/>
    <w:rsid w:val="00A63D0E"/>
    <w:rsid w:val="00A63D7D"/>
    <w:rsid w:val="00A63EE2"/>
    <w:rsid w:val="00A653CB"/>
    <w:rsid w:val="00A65475"/>
    <w:rsid w:val="00A65621"/>
    <w:rsid w:val="00A65623"/>
    <w:rsid w:val="00A656C4"/>
    <w:rsid w:val="00A6573E"/>
    <w:rsid w:val="00A659A7"/>
    <w:rsid w:val="00A65BF8"/>
    <w:rsid w:val="00A65C1A"/>
    <w:rsid w:val="00A668D4"/>
    <w:rsid w:val="00A66AAE"/>
    <w:rsid w:val="00A67EB7"/>
    <w:rsid w:val="00A70564"/>
    <w:rsid w:val="00A70D41"/>
    <w:rsid w:val="00A70DF7"/>
    <w:rsid w:val="00A7108B"/>
    <w:rsid w:val="00A710B9"/>
    <w:rsid w:val="00A713DD"/>
    <w:rsid w:val="00A713F7"/>
    <w:rsid w:val="00A71620"/>
    <w:rsid w:val="00A71ACF"/>
    <w:rsid w:val="00A71DAB"/>
    <w:rsid w:val="00A72146"/>
    <w:rsid w:val="00A72B50"/>
    <w:rsid w:val="00A72C80"/>
    <w:rsid w:val="00A73096"/>
    <w:rsid w:val="00A73F31"/>
    <w:rsid w:val="00A73FA1"/>
    <w:rsid w:val="00A740E4"/>
    <w:rsid w:val="00A74556"/>
    <w:rsid w:val="00A7458B"/>
    <w:rsid w:val="00A746B6"/>
    <w:rsid w:val="00A74824"/>
    <w:rsid w:val="00A753BA"/>
    <w:rsid w:val="00A7565B"/>
    <w:rsid w:val="00A75857"/>
    <w:rsid w:val="00A75B32"/>
    <w:rsid w:val="00A75D5A"/>
    <w:rsid w:val="00A76CF8"/>
    <w:rsid w:val="00A76D89"/>
    <w:rsid w:val="00A76F7C"/>
    <w:rsid w:val="00A770E7"/>
    <w:rsid w:val="00A77187"/>
    <w:rsid w:val="00A771C5"/>
    <w:rsid w:val="00A772A8"/>
    <w:rsid w:val="00A77B89"/>
    <w:rsid w:val="00A8007F"/>
    <w:rsid w:val="00A80712"/>
    <w:rsid w:val="00A814F6"/>
    <w:rsid w:val="00A820FA"/>
    <w:rsid w:val="00A82551"/>
    <w:rsid w:val="00A82763"/>
    <w:rsid w:val="00A82782"/>
    <w:rsid w:val="00A82B9E"/>
    <w:rsid w:val="00A82D19"/>
    <w:rsid w:val="00A8333A"/>
    <w:rsid w:val="00A833CE"/>
    <w:rsid w:val="00A834E0"/>
    <w:rsid w:val="00A83D7E"/>
    <w:rsid w:val="00A83F6E"/>
    <w:rsid w:val="00A840C8"/>
    <w:rsid w:val="00A841E1"/>
    <w:rsid w:val="00A845C7"/>
    <w:rsid w:val="00A84C5C"/>
    <w:rsid w:val="00A85000"/>
    <w:rsid w:val="00A85848"/>
    <w:rsid w:val="00A85E9F"/>
    <w:rsid w:val="00A86384"/>
    <w:rsid w:val="00A863AD"/>
    <w:rsid w:val="00A86E57"/>
    <w:rsid w:val="00A86EBC"/>
    <w:rsid w:val="00A86EE5"/>
    <w:rsid w:val="00A870BD"/>
    <w:rsid w:val="00A87A2C"/>
    <w:rsid w:val="00A903A8"/>
    <w:rsid w:val="00A9046F"/>
    <w:rsid w:val="00A90685"/>
    <w:rsid w:val="00A90991"/>
    <w:rsid w:val="00A90A47"/>
    <w:rsid w:val="00A92000"/>
    <w:rsid w:val="00A92029"/>
    <w:rsid w:val="00A9207D"/>
    <w:rsid w:val="00A92181"/>
    <w:rsid w:val="00A924C8"/>
    <w:rsid w:val="00A92CE8"/>
    <w:rsid w:val="00A93610"/>
    <w:rsid w:val="00A93BDC"/>
    <w:rsid w:val="00A93E18"/>
    <w:rsid w:val="00A93F9B"/>
    <w:rsid w:val="00A940E6"/>
    <w:rsid w:val="00A941AA"/>
    <w:rsid w:val="00A949A4"/>
    <w:rsid w:val="00A95091"/>
    <w:rsid w:val="00A9564E"/>
    <w:rsid w:val="00A957F0"/>
    <w:rsid w:val="00A95D29"/>
    <w:rsid w:val="00A95F81"/>
    <w:rsid w:val="00A960F0"/>
    <w:rsid w:val="00A96460"/>
    <w:rsid w:val="00A96C0D"/>
    <w:rsid w:val="00A96F49"/>
    <w:rsid w:val="00A9736B"/>
    <w:rsid w:val="00A97886"/>
    <w:rsid w:val="00AA0148"/>
    <w:rsid w:val="00AA01ED"/>
    <w:rsid w:val="00AA0927"/>
    <w:rsid w:val="00AA0941"/>
    <w:rsid w:val="00AA09A7"/>
    <w:rsid w:val="00AA0CCB"/>
    <w:rsid w:val="00AA0D35"/>
    <w:rsid w:val="00AA16D8"/>
    <w:rsid w:val="00AA1716"/>
    <w:rsid w:val="00AA1901"/>
    <w:rsid w:val="00AA1A87"/>
    <w:rsid w:val="00AA1B65"/>
    <w:rsid w:val="00AA2910"/>
    <w:rsid w:val="00AA2C27"/>
    <w:rsid w:val="00AA2D09"/>
    <w:rsid w:val="00AA31D0"/>
    <w:rsid w:val="00AA3F74"/>
    <w:rsid w:val="00AA48FC"/>
    <w:rsid w:val="00AA4928"/>
    <w:rsid w:val="00AA4E8D"/>
    <w:rsid w:val="00AA55C5"/>
    <w:rsid w:val="00AA5B17"/>
    <w:rsid w:val="00AA5C5A"/>
    <w:rsid w:val="00AA626C"/>
    <w:rsid w:val="00AA6959"/>
    <w:rsid w:val="00AA6B1A"/>
    <w:rsid w:val="00AA6C99"/>
    <w:rsid w:val="00AA70FF"/>
    <w:rsid w:val="00AA74F0"/>
    <w:rsid w:val="00AA7C63"/>
    <w:rsid w:val="00AA7E42"/>
    <w:rsid w:val="00AB0073"/>
    <w:rsid w:val="00AB0E2B"/>
    <w:rsid w:val="00AB133D"/>
    <w:rsid w:val="00AB15DC"/>
    <w:rsid w:val="00AB1978"/>
    <w:rsid w:val="00AB209F"/>
    <w:rsid w:val="00AB2622"/>
    <w:rsid w:val="00AB2804"/>
    <w:rsid w:val="00AB3818"/>
    <w:rsid w:val="00AB3C76"/>
    <w:rsid w:val="00AB3CC7"/>
    <w:rsid w:val="00AB3DF1"/>
    <w:rsid w:val="00AB40EE"/>
    <w:rsid w:val="00AB450C"/>
    <w:rsid w:val="00AB4844"/>
    <w:rsid w:val="00AB4974"/>
    <w:rsid w:val="00AB4C44"/>
    <w:rsid w:val="00AB4D54"/>
    <w:rsid w:val="00AB4DAC"/>
    <w:rsid w:val="00AB51E3"/>
    <w:rsid w:val="00AB52AD"/>
    <w:rsid w:val="00AB5345"/>
    <w:rsid w:val="00AB5B1C"/>
    <w:rsid w:val="00AB68D0"/>
    <w:rsid w:val="00AB6A24"/>
    <w:rsid w:val="00AB6DD4"/>
    <w:rsid w:val="00AB7442"/>
    <w:rsid w:val="00AB74B0"/>
    <w:rsid w:val="00AB79E6"/>
    <w:rsid w:val="00AB7A3B"/>
    <w:rsid w:val="00AC04DD"/>
    <w:rsid w:val="00AC08B2"/>
    <w:rsid w:val="00AC10B8"/>
    <w:rsid w:val="00AC11D4"/>
    <w:rsid w:val="00AC1236"/>
    <w:rsid w:val="00AC134A"/>
    <w:rsid w:val="00AC172A"/>
    <w:rsid w:val="00AC17D3"/>
    <w:rsid w:val="00AC1E7A"/>
    <w:rsid w:val="00AC203C"/>
    <w:rsid w:val="00AC2138"/>
    <w:rsid w:val="00AC22E7"/>
    <w:rsid w:val="00AC25F8"/>
    <w:rsid w:val="00AC2CDC"/>
    <w:rsid w:val="00AC32AE"/>
    <w:rsid w:val="00AC337B"/>
    <w:rsid w:val="00AC4407"/>
    <w:rsid w:val="00AC4635"/>
    <w:rsid w:val="00AC52CB"/>
    <w:rsid w:val="00AC5673"/>
    <w:rsid w:val="00AC589D"/>
    <w:rsid w:val="00AC64C2"/>
    <w:rsid w:val="00AC65F6"/>
    <w:rsid w:val="00AC66B9"/>
    <w:rsid w:val="00AC672E"/>
    <w:rsid w:val="00AC6A3F"/>
    <w:rsid w:val="00AC6C22"/>
    <w:rsid w:val="00AC6CC9"/>
    <w:rsid w:val="00AC6EC4"/>
    <w:rsid w:val="00AC76D8"/>
    <w:rsid w:val="00AD0032"/>
    <w:rsid w:val="00AD0664"/>
    <w:rsid w:val="00AD0774"/>
    <w:rsid w:val="00AD0F31"/>
    <w:rsid w:val="00AD1B1F"/>
    <w:rsid w:val="00AD2727"/>
    <w:rsid w:val="00AD29E0"/>
    <w:rsid w:val="00AD2BAD"/>
    <w:rsid w:val="00AD2BF2"/>
    <w:rsid w:val="00AD3872"/>
    <w:rsid w:val="00AD3A57"/>
    <w:rsid w:val="00AD4756"/>
    <w:rsid w:val="00AD4A8A"/>
    <w:rsid w:val="00AD4B2C"/>
    <w:rsid w:val="00AD4D93"/>
    <w:rsid w:val="00AD5100"/>
    <w:rsid w:val="00AD546C"/>
    <w:rsid w:val="00AD5DC4"/>
    <w:rsid w:val="00AD5E05"/>
    <w:rsid w:val="00AD5E5C"/>
    <w:rsid w:val="00AD69D1"/>
    <w:rsid w:val="00AD6AD0"/>
    <w:rsid w:val="00AD6FD1"/>
    <w:rsid w:val="00AD7657"/>
    <w:rsid w:val="00AD76A8"/>
    <w:rsid w:val="00AD7B2F"/>
    <w:rsid w:val="00AD7E57"/>
    <w:rsid w:val="00AD7E67"/>
    <w:rsid w:val="00AE0242"/>
    <w:rsid w:val="00AE02E7"/>
    <w:rsid w:val="00AE04F3"/>
    <w:rsid w:val="00AE0CBE"/>
    <w:rsid w:val="00AE15F2"/>
    <w:rsid w:val="00AE1FC8"/>
    <w:rsid w:val="00AE20A2"/>
    <w:rsid w:val="00AE2801"/>
    <w:rsid w:val="00AE2DB0"/>
    <w:rsid w:val="00AE2E7F"/>
    <w:rsid w:val="00AE313C"/>
    <w:rsid w:val="00AE3366"/>
    <w:rsid w:val="00AE3503"/>
    <w:rsid w:val="00AE3D42"/>
    <w:rsid w:val="00AE403C"/>
    <w:rsid w:val="00AE40A0"/>
    <w:rsid w:val="00AE4355"/>
    <w:rsid w:val="00AE4759"/>
    <w:rsid w:val="00AE4AE5"/>
    <w:rsid w:val="00AE51A7"/>
    <w:rsid w:val="00AE584A"/>
    <w:rsid w:val="00AE58A7"/>
    <w:rsid w:val="00AE59DF"/>
    <w:rsid w:val="00AE5B86"/>
    <w:rsid w:val="00AE5C27"/>
    <w:rsid w:val="00AE5FB4"/>
    <w:rsid w:val="00AE62B0"/>
    <w:rsid w:val="00AE63BC"/>
    <w:rsid w:val="00AE6502"/>
    <w:rsid w:val="00AE6705"/>
    <w:rsid w:val="00AE6859"/>
    <w:rsid w:val="00AE69B4"/>
    <w:rsid w:val="00AE6AD3"/>
    <w:rsid w:val="00AE6D33"/>
    <w:rsid w:val="00AE6E5F"/>
    <w:rsid w:val="00AE779B"/>
    <w:rsid w:val="00AE7DC2"/>
    <w:rsid w:val="00AF0356"/>
    <w:rsid w:val="00AF0507"/>
    <w:rsid w:val="00AF0878"/>
    <w:rsid w:val="00AF11A4"/>
    <w:rsid w:val="00AF1439"/>
    <w:rsid w:val="00AF15B1"/>
    <w:rsid w:val="00AF1983"/>
    <w:rsid w:val="00AF1A9C"/>
    <w:rsid w:val="00AF1B2D"/>
    <w:rsid w:val="00AF1B4A"/>
    <w:rsid w:val="00AF1D30"/>
    <w:rsid w:val="00AF208D"/>
    <w:rsid w:val="00AF2656"/>
    <w:rsid w:val="00AF2689"/>
    <w:rsid w:val="00AF2B97"/>
    <w:rsid w:val="00AF2F6E"/>
    <w:rsid w:val="00AF3201"/>
    <w:rsid w:val="00AF3376"/>
    <w:rsid w:val="00AF38FD"/>
    <w:rsid w:val="00AF4009"/>
    <w:rsid w:val="00AF453E"/>
    <w:rsid w:val="00AF4B1B"/>
    <w:rsid w:val="00AF501A"/>
    <w:rsid w:val="00AF5289"/>
    <w:rsid w:val="00AF5669"/>
    <w:rsid w:val="00AF56A9"/>
    <w:rsid w:val="00AF58A3"/>
    <w:rsid w:val="00AF6302"/>
    <w:rsid w:val="00AF6710"/>
    <w:rsid w:val="00AF694D"/>
    <w:rsid w:val="00AF6BB3"/>
    <w:rsid w:val="00AF7278"/>
    <w:rsid w:val="00AF7715"/>
    <w:rsid w:val="00AF7B0A"/>
    <w:rsid w:val="00B006EB"/>
    <w:rsid w:val="00B008C5"/>
    <w:rsid w:val="00B0146F"/>
    <w:rsid w:val="00B01A3F"/>
    <w:rsid w:val="00B01D05"/>
    <w:rsid w:val="00B01DD2"/>
    <w:rsid w:val="00B01E1E"/>
    <w:rsid w:val="00B022DB"/>
    <w:rsid w:val="00B024AF"/>
    <w:rsid w:val="00B02FB2"/>
    <w:rsid w:val="00B03088"/>
    <w:rsid w:val="00B0313E"/>
    <w:rsid w:val="00B03B1E"/>
    <w:rsid w:val="00B03B31"/>
    <w:rsid w:val="00B04173"/>
    <w:rsid w:val="00B04649"/>
    <w:rsid w:val="00B047E9"/>
    <w:rsid w:val="00B048DC"/>
    <w:rsid w:val="00B04988"/>
    <w:rsid w:val="00B04E5C"/>
    <w:rsid w:val="00B05746"/>
    <w:rsid w:val="00B05BFA"/>
    <w:rsid w:val="00B05E25"/>
    <w:rsid w:val="00B061E7"/>
    <w:rsid w:val="00B06430"/>
    <w:rsid w:val="00B065F6"/>
    <w:rsid w:val="00B0675D"/>
    <w:rsid w:val="00B06847"/>
    <w:rsid w:val="00B06B2A"/>
    <w:rsid w:val="00B0714C"/>
    <w:rsid w:val="00B077B7"/>
    <w:rsid w:val="00B100B2"/>
    <w:rsid w:val="00B103AA"/>
    <w:rsid w:val="00B1061A"/>
    <w:rsid w:val="00B1085D"/>
    <w:rsid w:val="00B108B4"/>
    <w:rsid w:val="00B1098D"/>
    <w:rsid w:val="00B10B1A"/>
    <w:rsid w:val="00B10B53"/>
    <w:rsid w:val="00B11860"/>
    <w:rsid w:val="00B11C60"/>
    <w:rsid w:val="00B11F54"/>
    <w:rsid w:val="00B1219C"/>
    <w:rsid w:val="00B122C3"/>
    <w:rsid w:val="00B1355C"/>
    <w:rsid w:val="00B13A9A"/>
    <w:rsid w:val="00B145DC"/>
    <w:rsid w:val="00B14C31"/>
    <w:rsid w:val="00B14C36"/>
    <w:rsid w:val="00B14E66"/>
    <w:rsid w:val="00B152B0"/>
    <w:rsid w:val="00B15440"/>
    <w:rsid w:val="00B155A0"/>
    <w:rsid w:val="00B1593F"/>
    <w:rsid w:val="00B15EEC"/>
    <w:rsid w:val="00B16059"/>
    <w:rsid w:val="00B162DA"/>
    <w:rsid w:val="00B165F7"/>
    <w:rsid w:val="00B16B72"/>
    <w:rsid w:val="00B1705D"/>
    <w:rsid w:val="00B170D6"/>
    <w:rsid w:val="00B172D6"/>
    <w:rsid w:val="00B17B24"/>
    <w:rsid w:val="00B17B3A"/>
    <w:rsid w:val="00B202FA"/>
    <w:rsid w:val="00B205FD"/>
    <w:rsid w:val="00B20EA8"/>
    <w:rsid w:val="00B217EB"/>
    <w:rsid w:val="00B22D89"/>
    <w:rsid w:val="00B23468"/>
    <w:rsid w:val="00B23716"/>
    <w:rsid w:val="00B237AD"/>
    <w:rsid w:val="00B23BBE"/>
    <w:rsid w:val="00B23C60"/>
    <w:rsid w:val="00B242C3"/>
    <w:rsid w:val="00B249A2"/>
    <w:rsid w:val="00B24BD3"/>
    <w:rsid w:val="00B24C49"/>
    <w:rsid w:val="00B24CB9"/>
    <w:rsid w:val="00B24F87"/>
    <w:rsid w:val="00B250D0"/>
    <w:rsid w:val="00B25294"/>
    <w:rsid w:val="00B253B6"/>
    <w:rsid w:val="00B255A5"/>
    <w:rsid w:val="00B25964"/>
    <w:rsid w:val="00B25D6F"/>
    <w:rsid w:val="00B26275"/>
    <w:rsid w:val="00B266AF"/>
    <w:rsid w:val="00B26BCA"/>
    <w:rsid w:val="00B26C9B"/>
    <w:rsid w:val="00B26DB1"/>
    <w:rsid w:val="00B27305"/>
    <w:rsid w:val="00B2755E"/>
    <w:rsid w:val="00B2770B"/>
    <w:rsid w:val="00B278FA"/>
    <w:rsid w:val="00B27CFA"/>
    <w:rsid w:val="00B30487"/>
    <w:rsid w:val="00B30792"/>
    <w:rsid w:val="00B307BC"/>
    <w:rsid w:val="00B30B1A"/>
    <w:rsid w:val="00B30E13"/>
    <w:rsid w:val="00B31C67"/>
    <w:rsid w:val="00B31D45"/>
    <w:rsid w:val="00B322A8"/>
    <w:rsid w:val="00B327CE"/>
    <w:rsid w:val="00B327F9"/>
    <w:rsid w:val="00B32CE3"/>
    <w:rsid w:val="00B32D9E"/>
    <w:rsid w:val="00B333C7"/>
    <w:rsid w:val="00B3374A"/>
    <w:rsid w:val="00B33BBB"/>
    <w:rsid w:val="00B3426D"/>
    <w:rsid w:val="00B343EE"/>
    <w:rsid w:val="00B34B9B"/>
    <w:rsid w:val="00B34DC6"/>
    <w:rsid w:val="00B35042"/>
    <w:rsid w:val="00B352E2"/>
    <w:rsid w:val="00B354FC"/>
    <w:rsid w:val="00B357C0"/>
    <w:rsid w:val="00B36701"/>
    <w:rsid w:val="00B36888"/>
    <w:rsid w:val="00B36A96"/>
    <w:rsid w:val="00B36CC1"/>
    <w:rsid w:val="00B3713E"/>
    <w:rsid w:val="00B374AE"/>
    <w:rsid w:val="00B3778A"/>
    <w:rsid w:val="00B37C03"/>
    <w:rsid w:val="00B37E23"/>
    <w:rsid w:val="00B40302"/>
    <w:rsid w:val="00B407F5"/>
    <w:rsid w:val="00B40808"/>
    <w:rsid w:val="00B408FC"/>
    <w:rsid w:val="00B4179C"/>
    <w:rsid w:val="00B41D4E"/>
    <w:rsid w:val="00B4226B"/>
    <w:rsid w:val="00B42608"/>
    <w:rsid w:val="00B427EE"/>
    <w:rsid w:val="00B4304C"/>
    <w:rsid w:val="00B43400"/>
    <w:rsid w:val="00B4344F"/>
    <w:rsid w:val="00B43596"/>
    <w:rsid w:val="00B43781"/>
    <w:rsid w:val="00B4412C"/>
    <w:rsid w:val="00B4441D"/>
    <w:rsid w:val="00B44814"/>
    <w:rsid w:val="00B44C29"/>
    <w:rsid w:val="00B44ECF"/>
    <w:rsid w:val="00B45447"/>
    <w:rsid w:val="00B45908"/>
    <w:rsid w:val="00B45957"/>
    <w:rsid w:val="00B45AA1"/>
    <w:rsid w:val="00B45B1D"/>
    <w:rsid w:val="00B45DA8"/>
    <w:rsid w:val="00B46084"/>
    <w:rsid w:val="00B46768"/>
    <w:rsid w:val="00B46BD4"/>
    <w:rsid w:val="00B46E0B"/>
    <w:rsid w:val="00B47555"/>
    <w:rsid w:val="00B47899"/>
    <w:rsid w:val="00B47A0F"/>
    <w:rsid w:val="00B47A4D"/>
    <w:rsid w:val="00B47C2A"/>
    <w:rsid w:val="00B502E3"/>
    <w:rsid w:val="00B509B9"/>
    <w:rsid w:val="00B50CA1"/>
    <w:rsid w:val="00B50D07"/>
    <w:rsid w:val="00B50DA0"/>
    <w:rsid w:val="00B50F4D"/>
    <w:rsid w:val="00B51108"/>
    <w:rsid w:val="00B5166D"/>
    <w:rsid w:val="00B51FC0"/>
    <w:rsid w:val="00B5205D"/>
    <w:rsid w:val="00B522E3"/>
    <w:rsid w:val="00B52310"/>
    <w:rsid w:val="00B52412"/>
    <w:rsid w:val="00B5254F"/>
    <w:rsid w:val="00B5288F"/>
    <w:rsid w:val="00B53730"/>
    <w:rsid w:val="00B53764"/>
    <w:rsid w:val="00B54AEA"/>
    <w:rsid w:val="00B54B7B"/>
    <w:rsid w:val="00B54FEC"/>
    <w:rsid w:val="00B5515D"/>
    <w:rsid w:val="00B553B6"/>
    <w:rsid w:val="00B568AE"/>
    <w:rsid w:val="00B568F5"/>
    <w:rsid w:val="00B56BC4"/>
    <w:rsid w:val="00B5741A"/>
    <w:rsid w:val="00B5783E"/>
    <w:rsid w:val="00B602F5"/>
    <w:rsid w:val="00B603C4"/>
    <w:rsid w:val="00B608F1"/>
    <w:rsid w:val="00B60AD9"/>
    <w:rsid w:val="00B60B52"/>
    <w:rsid w:val="00B60E48"/>
    <w:rsid w:val="00B60F58"/>
    <w:rsid w:val="00B615E8"/>
    <w:rsid w:val="00B618B3"/>
    <w:rsid w:val="00B62310"/>
    <w:rsid w:val="00B62FB4"/>
    <w:rsid w:val="00B6338D"/>
    <w:rsid w:val="00B633D2"/>
    <w:rsid w:val="00B634B6"/>
    <w:rsid w:val="00B635FD"/>
    <w:rsid w:val="00B639C8"/>
    <w:rsid w:val="00B63A99"/>
    <w:rsid w:val="00B63E87"/>
    <w:rsid w:val="00B64308"/>
    <w:rsid w:val="00B65982"/>
    <w:rsid w:val="00B65BFC"/>
    <w:rsid w:val="00B66676"/>
    <w:rsid w:val="00B670BA"/>
    <w:rsid w:val="00B670E9"/>
    <w:rsid w:val="00B673BD"/>
    <w:rsid w:val="00B67FE8"/>
    <w:rsid w:val="00B702C4"/>
    <w:rsid w:val="00B70BBC"/>
    <w:rsid w:val="00B7117E"/>
    <w:rsid w:val="00B711AE"/>
    <w:rsid w:val="00B7161B"/>
    <w:rsid w:val="00B71AC5"/>
    <w:rsid w:val="00B71D5B"/>
    <w:rsid w:val="00B71F79"/>
    <w:rsid w:val="00B722D6"/>
    <w:rsid w:val="00B7275F"/>
    <w:rsid w:val="00B72A5F"/>
    <w:rsid w:val="00B72B36"/>
    <w:rsid w:val="00B73086"/>
    <w:rsid w:val="00B730C5"/>
    <w:rsid w:val="00B736FF"/>
    <w:rsid w:val="00B74954"/>
    <w:rsid w:val="00B7507E"/>
    <w:rsid w:val="00B7513E"/>
    <w:rsid w:val="00B751CE"/>
    <w:rsid w:val="00B757D1"/>
    <w:rsid w:val="00B75BCB"/>
    <w:rsid w:val="00B75E5C"/>
    <w:rsid w:val="00B75E92"/>
    <w:rsid w:val="00B75F8F"/>
    <w:rsid w:val="00B7642F"/>
    <w:rsid w:val="00B765FB"/>
    <w:rsid w:val="00B76686"/>
    <w:rsid w:val="00B769F8"/>
    <w:rsid w:val="00B76B23"/>
    <w:rsid w:val="00B76B7B"/>
    <w:rsid w:val="00B7737A"/>
    <w:rsid w:val="00B77A29"/>
    <w:rsid w:val="00B77B67"/>
    <w:rsid w:val="00B800D5"/>
    <w:rsid w:val="00B804E3"/>
    <w:rsid w:val="00B80717"/>
    <w:rsid w:val="00B8077A"/>
    <w:rsid w:val="00B8091D"/>
    <w:rsid w:val="00B80B33"/>
    <w:rsid w:val="00B80EFF"/>
    <w:rsid w:val="00B81052"/>
    <w:rsid w:val="00B81439"/>
    <w:rsid w:val="00B82383"/>
    <w:rsid w:val="00B82429"/>
    <w:rsid w:val="00B82499"/>
    <w:rsid w:val="00B8263A"/>
    <w:rsid w:val="00B82CB4"/>
    <w:rsid w:val="00B83168"/>
    <w:rsid w:val="00B832CB"/>
    <w:rsid w:val="00B839A6"/>
    <w:rsid w:val="00B83AB5"/>
    <w:rsid w:val="00B83E4C"/>
    <w:rsid w:val="00B84438"/>
    <w:rsid w:val="00B844BA"/>
    <w:rsid w:val="00B8455D"/>
    <w:rsid w:val="00B847D3"/>
    <w:rsid w:val="00B84DA7"/>
    <w:rsid w:val="00B84EEA"/>
    <w:rsid w:val="00B84F8C"/>
    <w:rsid w:val="00B8521C"/>
    <w:rsid w:val="00B85754"/>
    <w:rsid w:val="00B8583E"/>
    <w:rsid w:val="00B85E83"/>
    <w:rsid w:val="00B8615E"/>
    <w:rsid w:val="00B867B1"/>
    <w:rsid w:val="00B8705F"/>
    <w:rsid w:val="00B87559"/>
    <w:rsid w:val="00B87564"/>
    <w:rsid w:val="00B878E0"/>
    <w:rsid w:val="00B87BE3"/>
    <w:rsid w:val="00B87C23"/>
    <w:rsid w:val="00B87D21"/>
    <w:rsid w:val="00B904BE"/>
    <w:rsid w:val="00B911AC"/>
    <w:rsid w:val="00B913E0"/>
    <w:rsid w:val="00B91A09"/>
    <w:rsid w:val="00B91DD0"/>
    <w:rsid w:val="00B92C96"/>
    <w:rsid w:val="00B92D8B"/>
    <w:rsid w:val="00B93149"/>
    <w:rsid w:val="00B934FF"/>
    <w:rsid w:val="00B93B64"/>
    <w:rsid w:val="00B93CCC"/>
    <w:rsid w:val="00B94015"/>
    <w:rsid w:val="00B9439D"/>
    <w:rsid w:val="00B945E7"/>
    <w:rsid w:val="00B94BF6"/>
    <w:rsid w:val="00B94F80"/>
    <w:rsid w:val="00B9516A"/>
    <w:rsid w:val="00B951DA"/>
    <w:rsid w:val="00B955CE"/>
    <w:rsid w:val="00B9593B"/>
    <w:rsid w:val="00B959D2"/>
    <w:rsid w:val="00B96105"/>
    <w:rsid w:val="00B96132"/>
    <w:rsid w:val="00B96197"/>
    <w:rsid w:val="00B968C5"/>
    <w:rsid w:val="00B971DD"/>
    <w:rsid w:val="00B97316"/>
    <w:rsid w:val="00B9787F"/>
    <w:rsid w:val="00B97F8B"/>
    <w:rsid w:val="00BA00B2"/>
    <w:rsid w:val="00BA042F"/>
    <w:rsid w:val="00BA0815"/>
    <w:rsid w:val="00BA0BB5"/>
    <w:rsid w:val="00BA0CC2"/>
    <w:rsid w:val="00BA10AA"/>
    <w:rsid w:val="00BA1F18"/>
    <w:rsid w:val="00BA2825"/>
    <w:rsid w:val="00BA2A87"/>
    <w:rsid w:val="00BA2A96"/>
    <w:rsid w:val="00BA2B21"/>
    <w:rsid w:val="00BA3353"/>
    <w:rsid w:val="00BA3384"/>
    <w:rsid w:val="00BA368B"/>
    <w:rsid w:val="00BA3BC2"/>
    <w:rsid w:val="00BA3BD6"/>
    <w:rsid w:val="00BA47F2"/>
    <w:rsid w:val="00BA4AFF"/>
    <w:rsid w:val="00BA4EE7"/>
    <w:rsid w:val="00BA4F93"/>
    <w:rsid w:val="00BA53A4"/>
    <w:rsid w:val="00BA54DA"/>
    <w:rsid w:val="00BA554B"/>
    <w:rsid w:val="00BA5882"/>
    <w:rsid w:val="00BA5A02"/>
    <w:rsid w:val="00BA5D46"/>
    <w:rsid w:val="00BA6556"/>
    <w:rsid w:val="00BA65B6"/>
    <w:rsid w:val="00BA6654"/>
    <w:rsid w:val="00BA6B51"/>
    <w:rsid w:val="00BA6EE9"/>
    <w:rsid w:val="00BA7178"/>
    <w:rsid w:val="00BA738E"/>
    <w:rsid w:val="00BA746E"/>
    <w:rsid w:val="00BA74AF"/>
    <w:rsid w:val="00BA765F"/>
    <w:rsid w:val="00BA7712"/>
    <w:rsid w:val="00BA7E4A"/>
    <w:rsid w:val="00BB02D3"/>
    <w:rsid w:val="00BB02F9"/>
    <w:rsid w:val="00BB05FD"/>
    <w:rsid w:val="00BB067C"/>
    <w:rsid w:val="00BB0968"/>
    <w:rsid w:val="00BB0A5D"/>
    <w:rsid w:val="00BB0B2A"/>
    <w:rsid w:val="00BB131C"/>
    <w:rsid w:val="00BB13B0"/>
    <w:rsid w:val="00BB1C5D"/>
    <w:rsid w:val="00BB1DB1"/>
    <w:rsid w:val="00BB1F46"/>
    <w:rsid w:val="00BB1FD5"/>
    <w:rsid w:val="00BB2296"/>
    <w:rsid w:val="00BB257A"/>
    <w:rsid w:val="00BB25AE"/>
    <w:rsid w:val="00BB26CF"/>
    <w:rsid w:val="00BB275E"/>
    <w:rsid w:val="00BB2A53"/>
    <w:rsid w:val="00BB2D47"/>
    <w:rsid w:val="00BB421A"/>
    <w:rsid w:val="00BB4342"/>
    <w:rsid w:val="00BB4492"/>
    <w:rsid w:val="00BB46A7"/>
    <w:rsid w:val="00BB4BFE"/>
    <w:rsid w:val="00BB5C51"/>
    <w:rsid w:val="00BB6322"/>
    <w:rsid w:val="00BB6CC2"/>
    <w:rsid w:val="00BB70D8"/>
    <w:rsid w:val="00BC086A"/>
    <w:rsid w:val="00BC0DF3"/>
    <w:rsid w:val="00BC0EAA"/>
    <w:rsid w:val="00BC0EE1"/>
    <w:rsid w:val="00BC143D"/>
    <w:rsid w:val="00BC1685"/>
    <w:rsid w:val="00BC203F"/>
    <w:rsid w:val="00BC284F"/>
    <w:rsid w:val="00BC2ED7"/>
    <w:rsid w:val="00BC3755"/>
    <w:rsid w:val="00BC39C7"/>
    <w:rsid w:val="00BC413B"/>
    <w:rsid w:val="00BC44E2"/>
    <w:rsid w:val="00BC4545"/>
    <w:rsid w:val="00BC4B86"/>
    <w:rsid w:val="00BC4C3F"/>
    <w:rsid w:val="00BC540B"/>
    <w:rsid w:val="00BC56B3"/>
    <w:rsid w:val="00BC5910"/>
    <w:rsid w:val="00BC5B71"/>
    <w:rsid w:val="00BC5B9B"/>
    <w:rsid w:val="00BC61F0"/>
    <w:rsid w:val="00BC6B99"/>
    <w:rsid w:val="00BC6BDF"/>
    <w:rsid w:val="00BC6F57"/>
    <w:rsid w:val="00BC71CB"/>
    <w:rsid w:val="00BC766D"/>
    <w:rsid w:val="00BC7B38"/>
    <w:rsid w:val="00BC7DD4"/>
    <w:rsid w:val="00BD0F13"/>
    <w:rsid w:val="00BD1042"/>
    <w:rsid w:val="00BD12DB"/>
    <w:rsid w:val="00BD14B6"/>
    <w:rsid w:val="00BD17E0"/>
    <w:rsid w:val="00BD181B"/>
    <w:rsid w:val="00BD2002"/>
    <w:rsid w:val="00BD20C7"/>
    <w:rsid w:val="00BD217F"/>
    <w:rsid w:val="00BD32BE"/>
    <w:rsid w:val="00BD3356"/>
    <w:rsid w:val="00BD3E31"/>
    <w:rsid w:val="00BD41D7"/>
    <w:rsid w:val="00BD44C7"/>
    <w:rsid w:val="00BD472D"/>
    <w:rsid w:val="00BD49D1"/>
    <w:rsid w:val="00BD51A3"/>
    <w:rsid w:val="00BD5EC3"/>
    <w:rsid w:val="00BD63A6"/>
    <w:rsid w:val="00BD6648"/>
    <w:rsid w:val="00BD6EAA"/>
    <w:rsid w:val="00BD724D"/>
    <w:rsid w:val="00BD772A"/>
    <w:rsid w:val="00BD787A"/>
    <w:rsid w:val="00BD78F1"/>
    <w:rsid w:val="00BD7AB6"/>
    <w:rsid w:val="00BD7D5C"/>
    <w:rsid w:val="00BE026E"/>
    <w:rsid w:val="00BE0320"/>
    <w:rsid w:val="00BE03C9"/>
    <w:rsid w:val="00BE079E"/>
    <w:rsid w:val="00BE0B76"/>
    <w:rsid w:val="00BE0CE8"/>
    <w:rsid w:val="00BE0F85"/>
    <w:rsid w:val="00BE1153"/>
    <w:rsid w:val="00BE12BD"/>
    <w:rsid w:val="00BE13BD"/>
    <w:rsid w:val="00BE13F3"/>
    <w:rsid w:val="00BE1754"/>
    <w:rsid w:val="00BE1B3F"/>
    <w:rsid w:val="00BE1CC0"/>
    <w:rsid w:val="00BE258A"/>
    <w:rsid w:val="00BE2756"/>
    <w:rsid w:val="00BE2F65"/>
    <w:rsid w:val="00BE36F6"/>
    <w:rsid w:val="00BE37FC"/>
    <w:rsid w:val="00BE3957"/>
    <w:rsid w:val="00BE48D1"/>
    <w:rsid w:val="00BE4B12"/>
    <w:rsid w:val="00BE5309"/>
    <w:rsid w:val="00BE686F"/>
    <w:rsid w:val="00BE693A"/>
    <w:rsid w:val="00BE6BE4"/>
    <w:rsid w:val="00BE7466"/>
    <w:rsid w:val="00BE7529"/>
    <w:rsid w:val="00BE770F"/>
    <w:rsid w:val="00BE7DF4"/>
    <w:rsid w:val="00BE7F52"/>
    <w:rsid w:val="00BF088E"/>
    <w:rsid w:val="00BF0D27"/>
    <w:rsid w:val="00BF1089"/>
    <w:rsid w:val="00BF11FB"/>
    <w:rsid w:val="00BF190D"/>
    <w:rsid w:val="00BF1ADC"/>
    <w:rsid w:val="00BF1C26"/>
    <w:rsid w:val="00BF228F"/>
    <w:rsid w:val="00BF2300"/>
    <w:rsid w:val="00BF3303"/>
    <w:rsid w:val="00BF351F"/>
    <w:rsid w:val="00BF3802"/>
    <w:rsid w:val="00BF39C5"/>
    <w:rsid w:val="00BF40A7"/>
    <w:rsid w:val="00BF426B"/>
    <w:rsid w:val="00BF44C7"/>
    <w:rsid w:val="00BF49B1"/>
    <w:rsid w:val="00BF4B56"/>
    <w:rsid w:val="00BF4C73"/>
    <w:rsid w:val="00BF4DA5"/>
    <w:rsid w:val="00BF4E08"/>
    <w:rsid w:val="00BF5753"/>
    <w:rsid w:val="00BF5B52"/>
    <w:rsid w:val="00BF5BDA"/>
    <w:rsid w:val="00BF5D17"/>
    <w:rsid w:val="00BF631B"/>
    <w:rsid w:val="00BF6912"/>
    <w:rsid w:val="00BF69FE"/>
    <w:rsid w:val="00BF6DCE"/>
    <w:rsid w:val="00BF76C6"/>
    <w:rsid w:val="00C006F6"/>
    <w:rsid w:val="00C00EF0"/>
    <w:rsid w:val="00C019E0"/>
    <w:rsid w:val="00C02450"/>
    <w:rsid w:val="00C02717"/>
    <w:rsid w:val="00C02F8B"/>
    <w:rsid w:val="00C03165"/>
    <w:rsid w:val="00C0417D"/>
    <w:rsid w:val="00C04B94"/>
    <w:rsid w:val="00C04EDB"/>
    <w:rsid w:val="00C05231"/>
    <w:rsid w:val="00C05A41"/>
    <w:rsid w:val="00C0602B"/>
    <w:rsid w:val="00C07467"/>
    <w:rsid w:val="00C07B2E"/>
    <w:rsid w:val="00C100B1"/>
    <w:rsid w:val="00C103E2"/>
    <w:rsid w:val="00C11298"/>
    <w:rsid w:val="00C1168D"/>
    <w:rsid w:val="00C1268A"/>
    <w:rsid w:val="00C12DBA"/>
    <w:rsid w:val="00C12E1C"/>
    <w:rsid w:val="00C13459"/>
    <w:rsid w:val="00C13857"/>
    <w:rsid w:val="00C13E32"/>
    <w:rsid w:val="00C144F9"/>
    <w:rsid w:val="00C146B6"/>
    <w:rsid w:val="00C14786"/>
    <w:rsid w:val="00C148D5"/>
    <w:rsid w:val="00C14F1A"/>
    <w:rsid w:val="00C15453"/>
    <w:rsid w:val="00C15499"/>
    <w:rsid w:val="00C15941"/>
    <w:rsid w:val="00C15D3C"/>
    <w:rsid w:val="00C161D8"/>
    <w:rsid w:val="00C16CA6"/>
    <w:rsid w:val="00C1726A"/>
    <w:rsid w:val="00C17E24"/>
    <w:rsid w:val="00C201DF"/>
    <w:rsid w:val="00C210F1"/>
    <w:rsid w:val="00C21512"/>
    <w:rsid w:val="00C21BD7"/>
    <w:rsid w:val="00C2210C"/>
    <w:rsid w:val="00C222F6"/>
    <w:rsid w:val="00C22875"/>
    <w:rsid w:val="00C2317F"/>
    <w:rsid w:val="00C23333"/>
    <w:rsid w:val="00C24034"/>
    <w:rsid w:val="00C240CD"/>
    <w:rsid w:val="00C24237"/>
    <w:rsid w:val="00C24686"/>
    <w:rsid w:val="00C2469B"/>
    <w:rsid w:val="00C24723"/>
    <w:rsid w:val="00C24E2A"/>
    <w:rsid w:val="00C251AB"/>
    <w:rsid w:val="00C251E4"/>
    <w:rsid w:val="00C25679"/>
    <w:rsid w:val="00C25867"/>
    <w:rsid w:val="00C25C4B"/>
    <w:rsid w:val="00C25CC1"/>
    <w:rsid w:val="00C25F60"/>
    <w:rsid w:val="00C26785"/>
    <w:rsid w:val="00C267A8"/>
    <w:rsid w:val="00C267C5"/>
    <w:rsid w:val="00C267FD"/>
    <w:rsid w:val="00C26AE9"/>
    <w:rsid w:val="00C2748F"/>
    <w:rsid w:val="00C30146"/>
    <w:rsid w:val="00C30360"/>
    <w:rsid w:val="00C304F4"/>
    <w:rsid w:val="00C309B6"/>
    <w:rsid w:val="00C30D0C"/>
    <w:rsid w:val="00C3129B"/>
    <w:rsid w:val="00C314C8"/>
    <w:rsid w:val="00C319D2"/>
    <w:rsid w:val="00C31E07"/>
    <w:rsid w:val="00C322FE"/>
    <w:rsid w:val="00C326CE"/>
    <w:rsid w:val="00C32C07"/>
    <w:rsid w:val="00C32DA0"/>
    <w:rsid w:val="00C33123"/>
    <w:rsid w:val="00C332C1"/>
    <w:rsid w:val="00C341D2"/>
    <w:rsid w:val="00C34279"/>
    <w:rsid w:val="00C345B1"/>
    <w:rsid w:val="00C35198"/>
    <w:rsid w:val="00C358D5"/>
    <w:rsid w:val="00C35BD1"/>
    <w:rsid w:val="00C35C96"/>
    <w:rsid w:val="00C360E2"/>
    <w:rsid w:val="00C36929"/>
    <w:rsid w:val="00C36AEF"/>
    <w:rsid w:val="00C36E86"/>
    <w:rsid w:val="00C37184"/>
    <w:rsid w:val="00C37346"/>
    <w:rsid w:val="00C377D4"/>
    <w:rsid w:val="00C37EA8"/>
    <w:rsid w:val="00C400B9"/>
    <w:rsid w:val="00C40170"/>
    <w:rsid w:val="00C40C7F"/>
    <w:rsid w:val="00C4113E"/>
    <w:rsid w:val="00C4119F"/>
    <w:rsid w:val="00C41588"/>
    <w:rsid w:val="00C418F6"/>
    <w:rsid w:val="00C41B95"/>
    <w:rsid w:val="00C41E2C"/>
    <w:rsid w:val="00C41F6C"/>
    <w:rsid w:val="00C42519"/>
    <w:rsid w:val="00C42923"/>
    <w:rsid w:val="00C429BB"/>
    <w:rsid w:val="00C42C96"/>
    <w:rsid w:val="00C42E0E"/>
    <w:rsid w:val="00C4343B"/>
    <w:rsid w:val="00C434D4"/>
    <w:rsid w:val="00C43A1E"/>
    <w:rsid w:val="00C44508"/>
    <w:rsid w:val="00C448F9"/>
    <w:rsid w:val="00C4512A"/>
    <w:rsid w:val="00C4512E"/>
    <w:rsid w:val="00C455A1"/>
    <w:rsid w:val="00C45E9A"/>
    <w:rsid w:val="00C46303"/>
    <w:rsid w:val="00C46B0E"/>
    <w:rsid w:val="00C470B9"/>
    <w:rsid w:val="00C47239"/>
    <w:rsid w:val="00C47C8A"/>
    <w:rsid w:val="00C504D6"/>
    <w:rsid w:val="00C5059B"/>
    <w:rsid w:val="00C50A1B"/>
    <w:rsid w:val="00C50A47"/>
    <w:rsid w:val="00C50B15"/>
    <w:rsid w:val="00C50D14"/>
    <w:rsid w:val="00C512D9"/>
    <w:rsid w:val="00C521E6"/>
    <w:rsid w:val="00C52448"/>
    <w:rsid w:val="00C528A1"/>
    <w:rsid w:val="00C52FD7"/>
    <w:rsid w:val="00C544F5"/>
    <w:rsid w:val="00C5469A"/>
    <w:rsid w:val="00C54842"/>
    <w:rsid w:val="00C549BC"/>
    <w:rsid w:val="00C54AE7"/>
    <w:rsid w:val="00C54B08"/>
    <w:rsid w:val="00C54B5A"/>
    <w:rsid w:val="00C54E6D"/>
    <w:rsid w:val="00C55093"/>
    <w:rsid w:val="00C5531A"/>
    <w:rsid w:val="00C55734"/>
    <w:rsid w:val="00C558E4"/>
    <w:rsid w:val="00C559AA"/>
    <w:rsid w:val="00C55CA4"/>
    <w:rsid w:val="00C55D3D"/>
    <w:rsid w:val="00C55E22"/>
    <w:rsid w:val="00C565A0"/>
    <w:rsid w:val="00C5692C"/>
    <w:rsid w:val="00C56D85"/>
    <w:rsid w:val="00C57246"/>
    <w:rsid w:val="00C574AF"/>
    <w:rsid w:val="00C575B3"/>
    <w:rsid w:val="00C57666"/>
    <w:rsid w:val="00C57736"/>
    <w:rsid w:val="00C60039"/>
    <w:rsid w:val="00C60158"/>
    <w:rsid w:val="00C6086E"/>
    <w:rsid w:val="00C60A05"/>
    <w:rsid w:val="00C611EE"/>
    <w:rsid w:val="00C61206"/>
    <w:rsid w:val="00C6158B"/>
    <w:rsid w:val="00C61709"/>
    <w:rsid w:val="00C62251"/>
    <w:rsid w:val="00C62408"/>
    <w:rsid w:val="00C6241C"/>
    <w:rsid w:val="00C6242A"/>
    <w:rsid w:val="00C629FD"/>
    <w:rsid w:val="00C630E1"/>
    <w:rsid w:val="00C631C8"/>
    <w:rsid w:val="00C6327D"/>
    <w:rsid w:val="00C6349F"/>
    <w:rsid w:val="00C63BE1"/>
    <w:rsid w:val="00C63CC3"/>
    <w:rsid w:val="00C6436B"/>
    <w:rsid w:val="00C64443"/>
    <w:rsid w:val="00C646BF"/>
    <w:rsid w:val="00C64C7B"/>
    <w:rsid w:val="00C64C87"/>
    <w:rsid w:val="00C64DF8"/>
    <w:rsid w:val="00C6528E"/>
    <w:rsid w:val="00C65914"/>
    <w:rsid w:val="00C65E95"/>
    <w:rsid w:val="00C66181"/>
    <w:rsid w:val="00C663C6"/>
    <w:rsid w:val="00C6641F"/>
    <w:rsid w:val="00C66522"/>
    <w:rsid w:val="00C667C8"/>
    <w:rsid w:val="00C66CBA"/>
    <w:rsid w:val="00C672BC"/>
    <w:rsid w:val="00C7094C"/>
    <w:rsid w:val="00C70EE3"/>
    <w:rsid w:val="00C71024"/>
    <w:rsid w:val="00C7114E"/>
    <w:rsid w:val="00C71D1A"/>
    <w:rsid w:val="00C71E12"/>
    <w:rsid w:val="00C72071"/>
    <w:rsid w:val="00C726C1"/>
    <w:rsid w:val="00C728DE"/>
    <w:rsid w:val="00C72C74"/>
    <w:rsid w:val="00C732E0"/>
    <w:rsid w:val="00C73858"/>
    <w:rsid w:val="00C73869"/>
    <w:rsid w:val="00C73C8B"/>
    <w:rsid w:val="00C74879"/>
    <w:rsid w:val="00C75014"/>
    <w:rsid w:val="00C75106"/>
    <w:rsid w:val="00C753DA"/>
    <w:rsid w:val="00C75A50"/>
    <w:rsid w:val="00C75CB0"/>
    <w:rsid w:val="00C76049"/>
    <w:rsid w:val="00C760B8"/>
    <w:rsid w:val="00C76331"/>
    <w:rsid w:val="00C76806"/>
    <w:rsid w:val="00C76984"/>
    <w:rsid w:val="00C772F0"/>
    <w:rsid w:val="00C7733C"/>
    <w:rsid w:val="00C77931"/>
    <w:rsid w:val="00C77C13"/>
    <w:rsid w:val="00C80CF4"/>
    <w:rsid w:val="00C80E4A"/>
    <w:rsid w:val="00C813ED"/>
    <w:rsid w:val="00C8163A"/>
    <w:rsid w:val="00C81B38"/>
    <w:rsid w:val="00C81FF2"/>
    <w:rsid w:val="00C820C4"/>
    <w:rsid w:val="00C8320F"/>
    <w:rsid w:val="00C83CFC"/>
    <w:rsid w:val="00C84A89"/>
    <w:rsid w:val="00C852BC"/>
    <w:rsid w:val="00C8595F"/>
    <w:rsid w:val="00C85F36"/>
    <w:rsid w:val="00C86058"/>
    <w:rsid w:val="00C8608D"/>
    <w:rsid w:val="00C86E44"/>
    <w:rsid w:val="00C87048"/>
    <w:rsid w:val="00C8726C"/>
    <w:rsid w:val="00C876E6"/>
    <w:rsid w:val="00C87781"/>
    <w:rsid w:val="00C9006D"/>
    <w:rsid w:val="00C90235"/>
    <w:rsid w:val="00C9056D"/>
    <w:rsid w:val="00C906BE"/>
    <w:rsid w:val="00C9077F"/>
    <w:rsid w:val="00C90808"/>
    <w:rsid w:val="00C911EB"/>
    <w:rsid w:val="00C9120C"/>
    <w:rsid w:val="00C913CC"/>
    <w:rsid w:val="00C91B19"/>
    <w:rsid w:val="00C91C9D"/>
    <w:rsid w:val="00C924BF"/>
    <w:rsid w:val="00C92551"/>
    <w:rsid w:val="00C926EE"/>
    <w:rsid w:val="00C92F13"/>
    <w:rsid w:val="00C9378C"/>
    <w:rsid w:val="00C938D6"/>
    <w:rsid w:val="00C93AD7"/>
    <w:rsid w:val="00C94ACD"/>
    <w:rsid w:val="00C94F5E"/>
    <w:rsid w:val="00C95174"/>
    <w:rsid w:val="00C952A9"/>
    <w:rsid w:val="00C953B9"/>
    <w:rsid w:val="00C954ED"/>
    <w:rsid w:val="00C95F03"/>
    <w:rsid w:val="00C95FC1"/>
    <w:rsid w:val="00C96051"/>
    <w:rsid w:val="00C96AFE"/>
    <w:rsid w:val="00C96CE5"/>
    <w:rsid w:val="00C96E70"/>
    <w:rsid w:val="00C96F88"/>
    <w:rsid w:val="00C970A8"/>
    <w:rsid w:val="00C9716D"/>
    <w:rsid w:val="00C97189"/>
    <w:rsid w:val="00C97190"/>
    <w:rsid w:val="00C97545"/>
    <w:rsid w:val="00C9799C"/>
    <w:rsid w:val="00C97DC0"/>
    <w:rsid w:val="00CA00C5"/>
    <w:rsid w:val="00CA03EB"/>
    <w:rsid w:val="00CA0C3F"/>
    <w:rsid w:val="00CA0C59"/>
    <w:rsid w:val="00CA0E00"/>
    <w:rsid w:val="00CA0F6B"/>
    <w:rsid w:val="00CA11F1"/>
    <w:rsid w:val="00CA1238"/>
    <w:rsid w:val="00CA14D3"/>
    <w:rsid w:val="00CA1642"/>
    <w:rsid w:val="00CA1B8F"/>
    <w:rsid w:val="00CA1D3C"/>
    <w:rsid w:val="00CA2335"/>
    <w:rsid w:val="00CA26ED"/>
    <w:rsid w:val="00CA29FF"/>
    <w:rsid w:val="00CA2D3F"/>
    <w:rsid w:val="00CA30AD"/>
    <w:rsid w:val="00CA3596"/>
    <w:rsid w:val="00CA3637"/>
    <w:rsid w:val="00CA39B6"/>
    <w:rsid w:val="00CA3BB6"/>
    <w:rsid w:val="00CA3BE5"/>
    <w:rsid w:val="00CA3CCA"/>
    <w:rsid w:val="00CA3CDB"/>
    <w:rsid w:val="00CA4416"/>
    <w:rsid w:val="00CA4965"/>
    <w:rsid w:val="00CA55AE"/>
    <w:rsid w:val="00CA58FD"/>
    <w:rsid w:val="00CA59B7"/>
    <w:rsid w:val="00CA5A5D"/>
    <w:rsid w:val="00CA5C2C"/>
    <w:rsid w:val="00CA6014"/>
    <w:rsid w:val="00CA6363"/>
    <w:rsid w:val="00CA64D2"/>
    <w:rsid w:val="00CA689B"/>
    <w:rsid w:val="00CA6BDD"/>
    <w:rsid w:val="00CA6C4F"/>
    <w:rsid w:val="00CA6D05"/>
    <w:rsid w:val="00CA76BE"/>
    <w:rsid w:val="00CA78CA"/>
    <w:rsid w:val="00CA7AC1"/>
    <w:rsid w:val="00CA7B19"/>
    <w:rsid w:val="00CB016C"/>
    <w:rsid w:val="00CB0206"/>
    <w:rsid w:val="00CB0570"/>
    <w:rsid w:val="00CB0E7E"/>
    <w:rsid w:val="00CB1398"/>
    <w:rsid w:val="00CB13C9"/>
    <w:rsid w:val="00CB154F"/>
    <w:rsid w:val="00CB1C98"/>
    <w:rsid w:val="00CB1D7D"/>
    <w:rsid w:val="00CB29E5"/>
    <w:rsid w:val="00CB2C64"/>
    <w:rsid w:val="00CB2D90"/>
    <w:rsid w:val="00CB433C"/>
    <w:rsid w:val="00CB4BC5"/>
    <w:rsid w:val="00CB579B"/>
    <w:rsid w:val="00CB590D"/>
    <w:rsid w:val="00CB60BD"/>
    <w:rsid w:val="00CB669B"/>
    <w:rsid w:val="00CB6ADC"/>
    <w:rsid w:val="00CB6C61"/>
    <w:rsid w:val="00CB7053"/>
    <w:rsid w:val="00CB737C"/>
    <w:rsid w:val="00CB75B6"/>
    <w:rsid w:val="00CB7AC3"/>
    <w:rsid w:val="00CC0107"/>
    <w:rsid w:val="00CC0282"/>
    <w:rsid w:val="00CC05C6"/>
    <w:rsid w:val="00CC078F"/>
    <w:rsid w:val="00CC0835"/>
    <w:rsid w:val="00CC1322"/>
    <w:rsid w:val="00CC1401"/>
    <w:rsid w:val="00CC1730"/>
    <w:rsid w:val="00CC1B0E"/>
    <w:rsid w:val="00CC2206"/>
    <w:rsid w:val="00CC234F"/>
    <w:rsid w:val="00CC2465"/>
    <w:rsid w:val="00CC2559"/>
    <w:rsid w:val="00CC2659"/>
    <w:rsid w:val="00CC2F8F"/>
    <w:rsid w:val="00CC310B"/>
    <w:rsid w:val="00CC3514"/>
    <w:rsid w:val="00CC3624"/>
    <w:rsid w:val="00CC3801"/>
    <w:rsid w:val="00CC3818"/>
    <w:rsid w:val="00CC3CFB"/>
    <w:rsid w:val="00CC3EC7"/>
    <w:rsid w:val="00CC4095"/>
    <w:rsid w:val="00CC4418"/>
    <w:rsid w:val="00CC44B3"/>
    <w:rsid w:val="00CC464B"/>
    <w:rsid w:val="00CC4729"/>
    <w:rsid w:val="00CC4A48"/>
    <w:rsid w:val="00CC4E13"/>
    <w:rsid w:val="00CC55D9"/>
    <w:rsid w:val="00CC5C91"/>
    <w:rsid w:val="00CC5FC7"/>
    <w:rsid w:val="00CC688C"/>
    <w:rsid w:val="00CC718A"/>
    <w:rsid w:val="00CC7587"/>
    <w:rsid w:val="00CC7C1B"/>
    <w:rsid w:val="00CD0037"/>
    <w:rsid w:val="00CD089F"/>
    <w:rsid w:val="00CD09BC"/>
    <w:rsid w:val="00CD0D60"/>
    <w:rsid w:val="00CD1F9B"/>
    <w:rsid w:val="00CD215A"/>
    <w:rsid w:val="00CD2A75"/>
    <w:rsid w:val="00CD2A77"/>
    <w:rsid w:val="00CD31CC"/>
    <w:rsid w:val="00CD3210"/>
    <w:rsid w:val="00CD34E7"/>
    <w:rsid w:val="00CD3ABE"/>
    <w:rsid w:val="00CD3C1F"/>
    <w:rsid w:val="00CD40C1"/>
    <w:rsid w:val="00CD4D04"/>
    <w:rsid w:val="00CD4E6F"/>
    <w:rsid w:val="00CD57E5"/>
    <w:rsid w:val="00CD5831"/>
    <w:rsid w:val="00CD5854"/>
    <w:rsid w:val="00CD60F7"/>
    <w:rsid w:val="00CD67D6"/>
    <w:rsid w:val="00CD6891"/>
    <w:rsid w:val="00CD6F46"/>
    <w:rsid w:val="00CD713B"/>
    <w:rsid w:val="00CD7574"/>
    <w:rsid w:val="00CD7B42"/>
    <w:rsid w:val="00CE0258"/>
    <w:rsid w:val="00CE03D3"/>
    <w:rsid w:val="00CE053A"/>
    <w:rsid w:val="00CE058B"/>
    <w:rsid w:val="00CE09AA"/>
    <w:rsid w:val="00CE0A14"/>
    <w:rsid w:val="00CE102F"/>
    <w:rsid w:val="00CE1749"/>
    <w:rsid w:val="00CE1F9F"/>
    <w:rsid w:val="00CE23DE"/>
    <w:rsid w:val="00CE240F"/>
    <w:rsid w:val="00CE255F"/>
    <w:rsid w:val="00CE2927"/>
    <w:rsid w:val="00CE2BD4"/>
    <w:rsid w:val="00CE2BF8"/>
    <w:rsid w:val="00CE2D58"/>
    <w:rsid w:val="00CE2E7F"/>
    <w:rsid w:val="00CE3265"/>
    <w:rsid w:val="00CE3700"/>
    <w:rsid w:val="00CE40D0"/>
    <w:rsid w:val="00CE41E1"/>
    <w:rsid w:val="00CE421F"/>
    <w:rsid w:val="00CE4B07"/>
    <w:rsid w:val="00CE50C8"/>
    <w:rsid w:val="00CE51CC"/>
    <w:rsid w:val="00CE5489"/>
    <w:rsid w:val="00CE56A2"/>
    <w:rsid w:val="00CE573F"/>
    <w:rsid w:val="00CE59B0"/>
    <w:rsid w:val="00CE5F4F"/>
    <w:rsid w:val="00CE6059"/>
    <w:rsid w:val="00CE63AD"/>
    <w:rsid w:val="00CE6438"/>
    <w:rsid w:val="00CE6471"/>
    <w:rsid w:val="00CE6972"/>
    <w:rsid w:val="00CE6AA1"/>
    <w:rsid w:val="00CE72F8"/>
    <w:rsid w:val="00CE7A6F"/>
    <w:rsid w:val="00CF014B"/>
    <w:rsid w:val="00CF036F"/>
    <w:rsid w:val="00CF052F"/>
    <w:rsid w:val="00CF134A"/>
    <w:rsid w:val="00CF1373"/>
    <w:rsid w:val="00CF1A8D"/>
    <w:rsid w:val="00CF2336"/>
    <w:rsid w:val="00CF2E7D"/>
    <w:rsid w:val="00CF2ECD"/>
    <w:rsid w:val="00CF3022"/>
    <w:rsid w:val="00CF30BB"/>
    <w:rsid w:val="00CF3213"/>
    <w:rsid w:val="00CF3219"/>
    <w:rsid w:val="00CF3555"/>
    <w:rsid w:val="00CF3568"/>
    <w:rsid w:val="00CF36D0"/>
    <w:rsid w:val="00CF36E6"/>
    <w:rsid w:val="00CF36F6"/>
    <w:rsid w:val="00CF37C8"/>
    <w:rsid w:val="00CF3D8B"/>
    <w:rsid w:val="00CF46DD"/>
    <w:rsid w:val="00CF4B57"/>
    <w:rsid w:val="00CF4C57"/>
    <w:rsid w:val="00CF5408"/>
    <w:rsid w:val="00CF5B09"/>
    <w:rsid w:val="00CF5CB7"/>
    <w:rsid w:val="00CF6100"/>
    <w:rsid w:val="00CF6334"/>
    <w:rsid w:val="00CF6376"/>
    <w:rsid w:val="00CF63E1"/>
    <w:rsid w:val="00CF6B1D"/>
    <w:rsid w:val="00CF6D2D"/>
    <w:rsid w:val="00CF6DE9"/>
    <w:rsid w:val="00CF71A4"/>
    <w:rsid w:val="00CF79F1"/>
    <w:rsid w:val="00CF7B74"/>
    <w:rsid w:val="00D001A2"/>
    <w:rsid w:val="00D00ADF"/>
    <w:rsid w:val="00D00E51"/>
    <w:rsid w:val="00D018A8"/>
    <w:rsid w:val="00D019A5"/>
    <w:rsid w:val="00D01A32"/>
    <w:rsid w:val="00D01D3F"/>
    <w:rsid w:val="00D02082"/>
    <w:rsid w:val="00D022DE"/>
    <w:rsid w:val="00D029F3"/>
    <w:rsid w:val="00D02A32"/>
    <w:rsid w:val="00D02D20"/>
    <w:rsid w:val="00D02F42"/>
    <w:rsid w:val="00D0358B"/>
    <w:rsid w:val="00D03612"/>
    <w:rsid w:val="00D03F19"/>
    <w:rsid w:val="00D03FAE"/>
    <w:rsid w:val="00D04414"/>
    <w:rsid w:val="00D044BE"/>
    <w:rsid w:val="00D0477B"/>
    <w:rsid w:val="00D04CDF"/>
    <w:rsid w:val="00D050C2"/>
    <w:rsid w:val="00D05718"/>
    <w:rsid w:val="00D058E8"/>
    <w:rsid w:val="00D0596C"/>
    <w:rsid w:val="00D05980"/>
    <w:rsid w:val="00D05CF0"/>
    <w:rsid w:val="00D05E65"/>
    <w:rsid w:val="00D064DF"/>
    <w:rsid w:val="00D06F5D"/>
    <w:rsid w:val="00D075FB"/>
    <w:rsid w:val="00D076D1"/>
    <w:rsid w:val="00D07847"/>
    <w:rsid w:val="00D07A38"/>
    <w:rsid w:val="00D07D0A"/>
    <w:rsid w:val="00D07E4F"/>
    <w:rsid w:val="00D07F66"/>
    <w:rsid w:val="00D07FC2"/>
    <w:rsid w:val="00D1014B"/>
    <w:rsid w:val="00D10A55"/>
    <w:rsid w:val="00D10A93"/>
    <w:rsid w:val="00D11144"/>
    <w:rsid w:val="00D118A2"/>
    <w:rsid w:val="00D11A31"/>
    <w:rsid w:val="00D11CEA"/>
    <w:rsid w:val="00D1241C"/>
    <w:rsid w:val="00D12C43"/>
    <w:rsid w:val="00D12D4F"/>
    <w:rsid w:val="00D1313C"/>
    <w:rsid w:val="00D135E0"/>
    <w:rsid w:val="00D135E9"/>
    <w:rsid w:val="00D139F2"/>
    <w:rsid w:val="00D13BED"/>
    <w:rsid w:val="00D13DC6"/>
    <w:rsid w:val="00D148A5"/>
    <w:rsid w:val="00D14B55"/>
    <w:rsid w:val="00D14E41"/>
    <w:rsid w:val="00D14FDC"/>
    <w:rsid w:val="00D15042"/>
    <w:rsid w:val="00D150F8"/>
    <w:rsid w:val="00D156B0"/>
    <w:rsid w:val="00D15B43"/>
    <w:rsid w:val="00D16220"/>
    <w:rsid w:val="00D169C9"/>
    <w:rsid w:val="00D179FC"/>
    <w:rsid w:val="00D17C70"/>
    <w:rsid w:val="00D17D31"/>
    <w:rsid w:val="00D17F99"/>
    <w:rsid w:val="00D2013B"/>
    <w:rsid w:val="00D203DE"/>
    <w:rsid w:val="00D203F7"/>
    <w:rsid w:val="00D20707"/>
    <w:rsid w:val="00D2094C"/>
    <w:rsid w:val="00D20A68"/>
    <w:rsid w:val="00D20B26"/>
    <w:rsid w:val="00D20E5D"/>
    <w:rsid w:val="00D20F42"/>
    <w:rsid w:val="00D21134"/>
    <w:rsid w:val="00D2143F"/>
    <w:rsid w:val="00D22326"/>
    <w:rsid w:val="00D2246E"/>
    <w:rsid w:val="00D22C5D"/>
    <w:rsid w:val="00D22D42"/>
    <w:rsid w:val="00D230A1"/>
    <w:rsid w:val="00D230F4"/>
    <w:rsid w:val="00D234AF"/>
    <w:rsid w:val="00D23766"/>
    <w:rsid w:val="00D23F6F"/>
    <w:rsid w:val="00D241D7"/>
    <w:rsid w:val="00D242ED"/>
    <w:rsid w:val="00D2495D"/>
    <w:rsid w:val="00D24CC5"/>
    <w:rsid w:val="00D2599F"/>
    <w:rsid w:val="00D25BD0"/>
    <w:rsid w:val="00D25E32"/>
    <w:rsid w:val="00D26390"/>
    <w:rsid w:val="00D26685"/>
    <w:rsid w:val="00D26C0D"/>
    <w:rsid w:val="00D26D1B"/>
    <w:rsid w:val="00D26E1E"/>
    <w:rsid w:val="00D26EE5"/>
    <w:rsid w:val="00D2706A"/>
    <w:rsid w:val="00D27078"/>
    <w:rsid w:val="00D2708C"/>
    <w:rsid w:val="00D270EF"/>
    <w:rsid w:val="00D27AD9"/>
    <w:rsid w:val="00D27DC4"/>
    <w:rsid w:val="00D27F0B"/>
    <w:rsid w:val="00D300B1"/>
    <w:rsid w:val="00D3037F"/>
    <w:rsid w:val="00D306EE"/>
    <w:rsid w:val="00D30888"/>
    <w:rsid w:val="00D316A6"/>
    <w:rsid w:val="00D319F8"/>
    <w:rsid w:val="00D31B89"/>
    <w:rsid w:val="00D32041"/>
    <w:rsid w:val="00D3302F"/>
    <w:rsid w:val="00D3316F"/>
    <w:rsid w:val="00D334B4"/>
    <w:rsid w:val="00D335ED"/>
    <w:rsid w:val="00D3396B"/>
    <w:rsid w:val="00D339AC"/>
    <w:rsid w:val="00D34467"/>
    <w:rsid w:val="00D3464C"/>
    <w:rsid w:val="00D34E36"/>
    <w:rsid w:val="00D34ED4"/>
    <w:rsid w:val="00D34ED5"/>
    <w:rsid w:val="00D34F5D"/>
    <w:rsid w:val="00D35B4B"/>
    <w:rsid w:val="00D35E3F"/>
    <w:rsid w:val="00D35FCC"/>
    <w:rsid w:val="00D36A6B"/>
    <w:rsid w:val="00D36A92"/>
    <w:rsid w:val="00D36D1A"/>
    <w:rsid w:val="00D37924"/>
    <w:rsid w:val="00D37C3A"/>
    <w:rsid w:val="00D40016"/>
    <w:rsid w:val="00D4015E"/>
    <w:rsid w:val="00D40A10"/>
    <w:rsid w:val="00D41295"/>
    <w:rsid w:val="00D41711"/>
    <w:rsid w:val="00D4181C"/>
    <w:rsid w:val="00D41FFF"/>
    <w:rsid w:val="00D4226B"/>
    <w:rsid w:val="00D422FC"/>
    <w:rsid w:val="00D427A4"/>
    <w:rsid w:val="00D42A6B"/>
    <w:rsid w:val="00D42BFA"/>
    <w:rsid w:val="00D4316A"/>
    <w:rsid w:val="00D433FC"/>
    <w:rsid w:val="00D45370"/>
    <w:rsid w:val="00D45555"/>
    <w:rsid w:val="00D45DF3"/>
    <w:rsid w:val="00D462BD"/>
    <w:rsid w:val="00D46B15"/>
    <w:rsid w:val="00D46B92"/>
    <w:rsid w:val="00D46C06"/>
    <w:rsid w:val="00D4725C"/>
    <w:rsid w:val="00D47983"/>
    <w:rsid w:val="00D47C48"/>
    <w:rsid w:val="00D47D18"/>
    <w:rsid w:val="00D47F0E"/>
    <w:rsid w:val="00D50036"/>
    <w:rsid w:val="00D500A8"/>
    <w:rsid w:val="00D50172"/>
    <w:rsid w:val="00D5036F"/>
    <w:rsid w:val="00D5037C"/>
    <w:rsid w:val="00D503B3"/>
    <w:rsid w:val="00D50973"/>
    <w:rsid w:val="00D50DF5"/>
    <w:rsid w:val="00D510F3"/>
    <w:rsid w:val="00D5111B"/>
    <w:rsid w:val="00D5171B"/>
    <w:rsid w:val="00D51768"/>
    <w:rsid w:val="00D51853"/>
    <w:rsid w:val="00D51E05"/>
    <w:rsid w:val="00D51E1E"/>
    <w:rsid w:val="00D5307E"/>
    <w:rsid w:val="00D530DD"/>
    <w:rsid w:val="00D53299"/>
    <w:rsid w:val="00D533E5"/>
    <w:rsid w:val="00D5342F"/>
    <w:rsid w:val="00D53710"/>
    <w:rsid w:val="00D5373F"/>
    <w:rsid w:val="00D53EDB"/>
    <w:rsid w:val="00D54E57"/>
    <w:rsid w:val="00D55018"/>
    <w:rsid w:val="00D55158"/>
    <w:rsid w:val="00D5518C"/>
    <w:rsid w:val="00D552B1"/>
    <w:rsid w:val="00D556B5"/>
    <w:rsid w:val="00D55B5B"/>
    <w:rsid w:val="00D55BD0"/>
    <w:rsid w:val="00D563D4"/>
    <w:rsid w:val="00D56705"/>
    <w:rsid w:val="00D604F6"/>
    <w:rsid w:val="00D608BB"/>
    <w:rsid w:val="00D60E4E"/>
    <w:rsid w:val="00D61316"/>
    <w:rsid w:val="00D61639"/>
    <w:rsid w:val="00D618D4"/>
    <w:rsid w:val="00D61A54"/>
    <w:rsid w:val="00D61ABA"/>
    <w:rsid w:val="00D61AC1"/>
    <w:rsid w:val="00D61E80"/>
    <w:rsid w:val="00D62213"/>
    <w:rsid w:val="00D62310"/>
    <w:rsid w:val="00D623D7"/>
    <w:rsid w:val="00D62504"/>
    <w:rsid w:val="00D628D0"/>
    <w:rsid w:val="00D62A69"/>
    <w:rsid w:val="00D62D35"/>
    <w:rsid w:val="00D633A5"/>
    <w:rsid w:val="00D641E7"/>
    <w:rsid w:val="00D644AE"/>
    <w:rsid w:val="00D644DC"/>
    <w:rsid w:val="00D64E78"/>
    <w:rsid w:val="00D653CB"/>
    <w:rsid w:val="00D65A88"/>
    <w:rsid w:val="00D65AA6"/>
    <w:rsid w:val="00D66001"/>
    <w:rsid w:val="00D661CB"/>
    <w:rsid w:val="00D66372"/>
    <w:rsid w:val="00D66828"/>
    <w:rsid w:val="00D669F2"/>
    <w:rsid w:val="00D6726A"/>
    <w:rsid w:val="00D6744D"/>
    <w:rsid w:val="00D67887"/>
    <w:rsid w:val="00D678BA"/>
    <w:rsid w:val="00D67AB7"/>
    <w:rsid w:val="00D67E19"/>
    <w:rsid w:val="00D7019E"/>
    <w:rsid w:val="00D7070C"/>
    <w:rsid w:val="00D70AF7"/>
    <w:rsid w:val="00D70B30"/>
    <w:rsid w:val="00D713A6"/>
    <w:rsid w:val="00D71ACB"/>
    <w:rsid w:val="00D71FBA"/>
    <w:rsid w:val="00D72677"/>
    <w:rsid w:val="00D7282B"/>
    <w:rsid w:val="00D72899"/>
    <w:rsid w:val="00D73146"/>
    <w:rsid w:val="00D73631"/>
    <w:rsid w:val="00D73B5A"/>
    <w:rsid w:val="00D7406F"/>
    <w:rsid w:val="00D74524"/>
    <w:rsid w:val="00D748D9"/>
    <w:rsid w:val="00D750DF"/>
    <w:rsid w:val="00D754DF"/>
    <w:rsid w:val="00D756E1"/>
    <w:rsid w:val="00D75E0D"/>
    <w:rsid w:val="00D767DC"/>
    <w:rsid w:val="00D7692F"/>
    <w:rsid w:val="00D769BA"/>
    <w:rsid w:val="00D76E7C"/>
    <w:rsid w:val="00D770E1"/>
    <w:rsid w:val="00D7713C"/>
    <w:rsid w:val="00D77190"/>
    <w:rsid w:val="00D7765E"/>
    <w:rsid w:val="00D77BF4"/>
    <w:rsid w:val="00D77BF7"/>
    <w:rsid w:val="00D80045"/>
    <w:rsid w:val="00D80078"/>
    <w:rsid w:val="00D80447"/>
    <w:rsid w:val="00D804C8"/>
    <w:rsid w:val="00D80958"/>
    <w:rsid w:val="00D80BEE"/>
    <w:rsid w:val="00D80E83"/>
    <w:rsid w:val="00D81275"/>
    <w:rsid w:val="00D81A06"/>
    <w:rsid w:val="00D81B06"/>
    <w:rsid w:val="00D825A7"/>
    <w:rsid w:val="00D82AB6"/>
    <w:rsid w:val="00D833F3"/>
    <w:rsid w:val="00D83B23"/>
    <w:rsid w:val="00D83C7B"/>
    <w:rsid w:val="00D84364"/>
    <w:rsid w:val="00D843EC"/>
    <w:rsid w:val="00D8443A"/>
    <w:rsid w:val="00D84692"/>
    <w:rsid w:val="00D84A0A"/>
    <w:rsid w:val="00D84C50"/>
    <w:rsid w:val="00D84CCF"/>
    <w:rsid w:val="00D84E14"/>
    <w:rsid w:val="00D860D6"/>
    <w:rsid w:val="00D863BF"/>
    <w:rsid w:val="00D8642E"/>
    <w:rsid w:val="00D867B8"/>
    <w:rsid w:val="00D86D53"/>
    <w:rsid w:val="00D86FCD"/>
    <w:rsid w:val="00D87451"/>
    <w:rsid w:val="00D87793"/>
    <w:rsid w:val="00D8780E"/>
    <w:rsid w:val="00D87B49"/>
    <w:rsid w:val="00D90048"/>
    <w:rsid w:val="00D901F2"/>
    <w:rsid w:val="00D903CA"/>
    <w:rsid w:val="00D903E5"/>
    <w:rsid w:val="00D90604"/>
    <w:rsid w:val="00D90665"/>
    <w:rsid w:val="00D908BA"/>
    <w:rsid w:val="00D90BE7"/>
    <w:rsid w:val="00D90C6C"/>
    <w:rsid w:val="00D90CA7"/>
    <w:rsid w:val="00D9141C"/>
    <w:rsid w:val="00D915E6"/>
    <w:rsid w:val="00D915F2"/>
    <w:rsid w:val="00D918A5"/>
    <w:rsid w:val="00D91D59"/>
    <w:rsid w:val="00D91E31"/>
    <w:rsid w:val="00D928AB"/>
    <w:rsid w:val="00D92DC3"/>
    <w:rsid w:val="00D9352D"/>
    <w:rsid w:val="00D93B80"/>
    <w:rsid w:val="00D93C13"/>
    <w:rsid w:val="00D94795"/>
    <w:rsid w:val="00D94D45"/>
    <w:rsid w:val="00D94DD6"/>
    <w:rsid w:val="00D94EE6"/>
    <w:rsid w:val="00D950E7"/>
    <w:rsid w:val="00D95395"/>
    <w:rsid w:val="00D95488"/>
    <w:rsid w:val="00D955AE"/>
    <w:rsid w:val="00D955DE"/>
    <w:rsid w:val="00D95766"/>
    <w:rsid w:val="00D958E6"/>
    <w:rsid w:val="00D95EE3"/>
    <w:rsid w:val="00D9634B"/>
    <w:rsid w:val="00D96C31"/>
    <w:rsid w:val="00D97335"/>
    <w:rsid w:val="00D9761E"/>
    <w:rsid w:val="00D97866"/>
    <w:rsid w:val="00D978B0"/>
    <w:rsid w:val="00D97B0B"/>
    <w:rsid w:val="00D97B11"/>
    <w:rsid w:val="00D97D50"/>
    <w:rsid w:val="00DA0844"/>
    <w:rsid w:val="00DA0BD2"/>
    <w:rsid w:val="00DA0DB4"/>
    <w:rsid w:val="00DA126B"/>
    <w:rsid w:val="00DA1564"/>
    <w:rsid w:val="00DA15EE"/>
    <w:rsid w:val="00DA18CB"/>
    <w:rsid w:val="00DA1925"/>
    <w:rsid w:val="00DA1FCD"/>
    <w:rsid w:val="00DA20B3"/>
    <w:rsid w:val="00DA26C3"/>
    <w:rsid w:val="00DA2768"/>
    <w:rsid w:val="00DA27A2"/>
    <w:rsid w:val="00DA3326"/>
    <w:rsid w:val="00DA3667"/>
    <w:rsid w:val="00DA5147"/>
    <w:rsid w:val="00DA52BC"/>
    <w:rsid w:val="00DA5435"/>
    <w:rsid w:val="00DA55D8"/>
    <w:rsid w:val="00DA570D"/>
    <w:rsid w:val="00DA5EE5"/>
    <w:rsid w:val="00DA5FEF"/>
    <w:rsid w:val="00DA6618"/>
    <w:rsid w:val="00DA6630"/>
    <w:rsid w:val="00DA6642"/>
    <w:rsid w:val="00DA67D3"/>
    <w:rsid w:val="00DA72AB"/>
    <w:rsid w:val="00DA75E7"/>
    <w:rsid w:val="00DA766B"/>
    <w:rsid w:val="00DA7FB6"/>
    <w:rsid w:val="00DB0935"/>
    <w:rsid w:val="00DB105A"/>
    <w:rsid w:val="00DB12FA"/>
    <w:rsid w:val="00DB171E"/>
    <w:rsid w:val="00DB1F00"/>
    <w:rsid w:val="00DB20D7"/>
    <w:rsid w:val="00DB22DC"/>
    <w:rsid w:val="00DB2303"/>
    <w:rsid w:val="00DB23D0"/>
    <w:rsid w:val="00DB24D5"/>
    <w:rsid w:val="00DB2CE0"/>
    <w:rsid w:val="00DB2EFF"/>
    <w:rsid w:val="00DB2F22"/>
    <w:rsid w:val="00DB333D"/>
    <w:rsid w:val="00DB34F0"/>
    <w:rsid w:val="00DB3525"/>
    <w:rsid w:val="00DB35C6"/>
    <w:rsid w:val="00DB36F9"/>
    <w:rsid w:val="00DB3C6A"/>
    <w:rsid w:val="00DB41A0"/>
    <w:rsid w:val="00DB4233"/>
    <w:rsid w:val="00DB42ED"/>
    <w:rsid w:val="00DB4489"/>
    <w:rsid w:val="00DB465B"/>
    <w:rsid w:val="00DB4667"/>
    <w:rsid w:val="00DB47F4"/>
    <w:rsid w:val="00DB4B99"/>
    <w:rsid w:val="00DB4BA4"/>
    <w:rsid w:val="00DB4F74"/>
    <w:rsid w:val="00DB5020"/>
    <w:rsid w:val="00DB5536"/>
    <w:rsid w:val="00DB57B7"/>
    <w:rsid w:val="00DB5B5D"/>
    <w:rsid w:val="00DB660E"/>
    <w:rsid w:val="00DB6942"/>
    <w:rsid w:val="00DB6D0C"/>
    <w:rsid w:val="00DB6EFC"/>
    <w:rsid w:val="00DB6F89"/>
    <w:rsid w:val="00DB703A"/>
    <w:rsid w:val="00DB75BB"/>
    <w:rsid w:val="00DB7B96"/>
    <w:rsid w:val="00DB7C18"/>
    <w:rsid w:val="00DB7CEC"/>
    <w:rsid w:val="00DC0495"/>
    <w:rsid w:val="00DC0498"/>
    <w:rsid w:val="00DC0896"/>
    <w:rsid w:val="00DC0A23"/>
    <w:rsid w:val="00DC0C4A"/>
    <w:rsid w:val="00DC10B0"/>
    <w:rsid w:val="00DC1791"/>
    <w:rsid w:val="00DC1FF9"/>
    <w:rsid w:val="00DC2CDA"/>
    <w:rsid w:val="00DC30C7"/>
    <w:rsid w:val="00DC31F2"/>
    <w:rsid w:val="00DC3250"/>
    <w:rsid w:val="00DC35F2"/>
    <w:rsid w:val="00DC3B39"/>
    <w:rsid w:val="00DC3B94"/>
    <w:rsid w:val="00DC3C4E"/>
    <w:rsid w:val="00DC4196"/>
    <w:rsid w:val="00DC4384"/>
    <w:rsid w:val="00DC4826"/>
    <w:rsid w:val="00DC4B5E"/>
    <w:rsid w:val="00DC5004"/>
    <w:rsid w:val="00DC502C"/>
    <w:rsid w:val="00DC54EC"/>
    <w:rsid w:val="00DC5AFB"/>
    <w:rsid w:val="00DC5F88"/>
    <w:rsid w:val="00DC615F"/>
    <w:rsid w:val="00DC6762"/>
    <w:rsid w:val="00DC68B5"/>
    <w:rsid w:val="00DC695E"/>
    <w:rsid w:val="00DC6D48"/>
    <w:rsid w:val="00DC6EE9"/>
    <w:rsid w:val="00DC70FB"/>
    <w:rsid w:val="00DC71B3"/>
    <w:rsid w:val="00DC79C3"/>
    <w:rsid w:val="00DC7C8E"/>
    <w:rsid w:val="00DD054E"/>
    <w:rsid w:val="00DD070E"/>
    <w:rsid w:val="00DD0789"/>
    <w:rsid w:val="00DD09E8"/>
    <w:rsid w:val="00DD0B84"/>
    <w:rsid w:val="00DD0EDE"/>
    <w:rsid w:val="00DD10E0"/>
    <w:rsid w:val="00DD11C6"/>
    <w:rsid w:val="00DD1676"/>
    <w:rsid w:val="00DD1838"/>
    <w:rsid w:val="00DD1959"/>
    <w:rsid w:val="00DD1B85"/>
    <w:rsid w:val="00DD1D0B"/>
    <w:rsid w:val="00DD1D43"/>
    <w:rsid w:val="00DD2165"/>
    <w:rsid w:val="00DD22E5"/>
    <w:rsid w:val="00DD24BF"/>
    <w:rsid w:val="00DD29D4"/>
    <w:rsid w:val="00DD2AA9"/>
    <w:rsid w:val="00DD2BE0"/>
    <w:rsid w:val="00DD2E1F"/>
    <w:rsid w:val="00DD308D"/>
    <w:rsid w:val="00DD3772"/>
    <w:rsid w:val="00DD3793"/>
    <w:rsid w:val="00DD45EE"/>
    <w:rsid w:val="00DD4638"/>
    <w:rsid w:val="00DD47F0"/>
    <w:rsid w:val="00DD4957"/>
    <w:rsid w:val="00DD5245"/>
    <w:rsid w:val="00DD52C4"/>
    <w:rsid w:val="00DD549A"/>
    <w:rsid w:val="00DD5566"/>
    <w:rsid w:val="00DD55EE"/>
    <w:rsid w:val="00DD5680"/>
    <w:rsid w:val="00DD56B9"/>
    <w:rsid w:val="00DD575F"/>
    <w:rsid w:val="00DD57E0"/>
    <w:rsid w:val="00DD5A89"/>
    <w:rsid w:val="00DD66D3"/>
    <w:rsid w:val="00DD6A9B"/>
    <w:rsid w:val="00DD6C29"/>
    <w:rsid w:val="00DD6E9E"/>
    <w:rsid w:val="00DD70DA"/>
    <w:rsid w:val="00DD7B5B"/>
    <w:rsid w:val="00DE0008"/>
    <w:rsid w:val="00DE09BD"/>
    <w:rsid w:val="00DE0B19"/>
    <w:rsid w:val="00DE175A"/>
    <w:rsid w:val="00DE1EF1"/>
    <w:rsid w:val="00DE1F4D"/>
    <w:rsid w:val="00DE1F6B"/>
    <w:rsid w:val="00DE2055"/>
    <w:rsid w:val="00DE2062"/>
    <w:rsid w:val="00DE2150"/>
    <w:rsid w:val="00DE234A"/>
    <w:rsid w:val="00DE2E6D"/>
    <w:rsid w:val="00DE306E"/>
    <w:rsid w:val="00DE33B1"/>
    <w:rsid w:val="00DE35F0"/>
    <w:rsid w:val="00DE3642"/>
    <w:rsid w:val="00DE4454"/>
    <w:rsid w:val="00DE472F"/>
    <w:rsid w:val="00DE47A9"/>
    <w:rsid w:val="00DE4B05"/>
    <w:rsid w:val="00DE4E7D"/>
    <w:rsid w:val="00DE50AC"/>
    <w:rsid w:val="00DE5167"/>
    <w:rsid w:val="00DE5295"/>
    <w:rsid w:val="00DE552A"/>
    <w:rsid w:val="00DE57AB"/>
    <w:rsid w:val="00DE5968"/>
    <w:rsid w:val="00DE597A"/>
    <w:rsid w:val="00DE5B72"/>
    <w:rsid w:val="00DE5DB2"/>
    <w:rsid w:val="00DE5E9A"/>
    <w:rsid w:val="00DE62B5"/>
    <w:rsid w:val="00DE6812"/>
    <w:rsid w:val="00DE6941"/>
    <w:rsid w:val="00DE6CE2"/>
    <w:rsid w:val="00DE6EE2"/>
    <w:rsid w:val="00DE747E"/>
    <w:rsid w:val="00DE75ED"/>
    <w:rsid w:val="00DE7C94"/>
    <w:rsid w:val="00DF0330"/>
    <w:rsid w:val="00DF047F"/>
    <w:rsid w:val="00DF14FD"/>
    <w:rsid w:val="00DF154B"/>
    <w:rsid w:val="00DF1605"/>
    <w:rsid w:val="00DF1C3F"/>
    <w:rsid w:val="00DF1E11"/>
    <w:rsid w:val="00DF2184"/>
    <w:rsid w:val="00DF2325"/>
    <w:rsid w:val="00DF28C6"/>
    <w:rsid w:val="00DF2AFB"/>
    <w:rsid w:val="00DF2B4A"/>
    <w:rsid w:val="00DF2C83"/>
    <w:rsid w:val="00DF3675"/>
    <w:rsid w:val="00DF3730"/>
    <w:rsid w:val="00DF391E"/>
    <w:rsid w:val="00DF4154"/>
    <w:rsid w:val="00DF4329"/>
    <w:rsid w:val="00DF4526"/>
    <w:rsid w:val="00DF47F6"/>
    <w:rsid w:val="00DF589A"/>
    <w:rsid w:val="00DF58A9"/>
    <w:rsid w:val="00DF5B36"/>
    <w:rsid w:val="00DF607E"/>
    <w:rsid w:val="00DF6290"/>
    <w:rsid w:val="00DF6E37"/>
    <w:rsid w:val="00DF70A5"/>
    <w:rsid w:val="00DF7814"/>
    <w:rsid w:val="00DF7971"/>
    <w:rsid w:val="00DF7B6B"/>
    <w:rsid w:val="00DF7CE5"/>
    <w:rsid w:val="00E000F8"/>
    <w:rsid w:val="00E002E7"/>
    <w:rsid w:val="00E00B4A"/>
    <w:rsid w:val="00E00D96"/>
    <w:rsid w:val="00E00DBC"/>
    <w:rsid w:val="00E00F2D"/>
    <w:rsid w:val="00E01537"/>
    <w:rsid w:val="00E01667"/>
    <w:rsid w:val="00E0279A"/>
    <w:rsid w:val="00E03431"/>
    <w:rsid w:val="00E03ACF"/>
    <w:rsid w:val="00E04050"/>
    <w:rsid w:val="00E0467F"/>
    <w:rsid w:val="00E046E7"/>
    <w:rsid w:val="00E04B28"/>
    <w:rsid w:val="00E04FF1"/>
    <w:rsid w:val="00E050EB"/>
    <w:rsid w:val="00E05E2C"/>
    <w:rsid w:val="00E06F71"/>
    <w:rsid w:val="00E07718"/>
    <w:rsid w:val="00E077CF"/>
    <w:rsid w:val="00E079A0"/>
    <w:rsid w:val="00E07A98"/>
    <w:rsid w:val="00E07F77"/>
    <w:rsid w:val="00E10496"/>
    <w:rsid w:val="00E10E69"/>
    <w:rsid w:val="00E10FC9"/>
    <w:rsid w:val="00E128B8"/>
    <w:rsid w:val="00E12B7B"/>
    <w:rsid w:val="00E12B89"/>
    <w:rsid w:val="00E13003"/>
    <w:rsid w:val="00E13194"/>
    <w:rsid w:val="00E132D7"/>
    <w:rsid w:val="00E13408"/>
    <w:rsid w:val="00E137E6"/>
    <w:rsid w:val="00E13C17"/>
    <w:rsid w:val="00E13F68"/>
    <w:rsid w:val="00E13FF2"/>
    <w:rsid w:val="00E14338"/>
    <w:rsid w:val="00E14A72"/>
    <w:rsid w:val="00E14CD2"/>
    <w:rsid w:val="00E14EA6"/>
    <w:rsid w:val="00E15158"/>
    <w:rsid w:val="00E1532B"/>
    <w:rsid w:val="00E1533A"/>
    <w:rsid w:val="00E1552E"/>
    <w:rsid w:val="00E1574B"/>
    <w:rsid w:val="00E160BE"/>
    <w:rsid w:val="00E16364"/>
    <w:rsid w:val="00E163C4"/>
    <w:rsid w:val="00E1669A"/>
    <w:rsid w:val="00E16756"/>
    <w:rsid w:val="00E16CCC"/>
    <w:rsid w:val="00E16D74"/>
    <w:rsid w:val="00E17236"/>
    <w:rsid w:val="00E1782D"/>
    <w:rsid w:val="00E2021C"/>
    <w:rsid w:val="00E20351"/>
    <w:rsid w:val="00E203C0"/>
    <w:rsid w:val="00E2080F"/>
    <w:rsid w:val="00E2091C"/>
    <w:rsid w:val="00E20D01"/>
    <w:rsid w:val="00E21580"/>
    <w:rsid w:val="00E219CB"/>
    <w:rsid w:val="00E21CB1"/>
    <w:rsid w:val="00E21DD1"/>
    <w:rsid w:val="00E22318"/>
    <w:rsid w:val="00E23564"/>
    <w:rsid w:val="00E23790"/>
    <w:rsid w:val="00E23861"/>
    <w:rsid w:val="00E24165"/>
    <w:rsid w:val="00E24242"/>
    <w:rsid w:val="00E242C7"/>
    <w:rsid w:val="00E243E2"/>
    <w:rsid w:val="00E2515C"/>
    <w:rsid w:val="00E264FD"/>
    <w:rsid w:val="00E266BE"/>
    <w:rsid w:val="00E27113"/>
    <w:rsid w:val="00E2753F"/>
    <w:rsid w:val="00E27A7E"/>
    <w:rsid w:val="00E27D1D"/>
    <w:rsid w:val="00E27FE4"/>
    <w:rsid w:val="00E302A5"/>
    <w:rsid w:val="00E30484"/>
    <w:rsid w:val="00E3051F"/>
    <w:rsid w:val="00E30B98"/>
    <w:rsid w:val="00E30C08"/>
    <w:rsid w:val="00E3103A"/>
    <w:rsid w:val="00E3107E"/>
    <w:rsid w:val="00E31717"/>
    <w:rsid w:val="00E317ED"/>
    <w:rsid w:val="00E32028"/>
    <w:rsid w:val="00E32797"/>
    <w:rsid w:val="00E33F2C"/>
    <w:rsid w:val="00E34157"/>
    <w:rsid w:val="00E34B4E"/>
    <w:rsid w:val="00E355C8"/>
    <w:rsid w:val="00E3576C"/>
    <w:rsid w:val="00E35A25"/>
    <w:rsid w:val="00E35BA0"/>
    <w:rsid w:val="00E36587"/>
    <w:rsid w:val="00E36DE3"/>
    <w:rsid w:val="00E36E54"/>
    <w:rsid w:val="00E37638"/>
    <w:rsid w:val="00E376AA"/>
    <w:rsid w:val="00E37A9E"/>
    <w:rsid w:val="00E37BCA"/>
    <w:rsid w:val="00E37D1C"/>
    <w:rsid w:val="00E37DC6"/>
    <w:rsid w:val="00E4039F"/>
    <w:rsid w:val="00E40499"/>
    <w:rsid w:val="00E40A9D"/>
    <w:rsid w:val="00E40BD5"/>
    <w:rsid w:val="00E41397"/>
    <w:rsid w:val="00E417D2"/>
    <w:rsid w:val="00E41AA9"/>
    <w:rsid w:val="00E4207E"/>
    <w:rsid w:val="00E42396"/>
    <w:rsid w:val="00E42667"/>
    <w:rsid w:val="00E429C1"/>
    <w:rsid w:val="00E42A27"/>
    <w:rsid w:val="00E42AD4"/>
    <w:rsid w:val="00E42CE1"/>
    <w:rsid w:val="00E42F55"/>
    <w:rsid w:val="00E433A2"/>
    <w:rsid w:val="00E435AD"/>
    <w:rsid w:val="00E43792"/>
    <w:rsid w:val="00E43D44"/>
    <w:rsid w:val="00E43F2C"/>
    <w:rsid w:val="00E4406A"/>
    <w:rsid w:val="00E446BE"/>
    <w:rsid w:val="00E44B5E"/>
    <w:rsid w:val="00E44BBF"/>
    <w:rsid w:val="00E45182"/>
    <w:rsid w:val="00E45540"/>
    <w:rsid w:val="00E45862"/>
    <w:rsid w:val="00E45874"/>
    <w:rsid w:val="00E45CF7"/>
    <w:rsid w:val="00E45DE2"/>
    <w:rsid w:val="00E45E2C"/>
    <w:rsid w:val="00E45F6E"/>
    <w:rsid w:val="00E46386"/>
    <w:rsid w:val="00E46C8D"/>
    <w:rsid w:val="00E46D90"/>
    <w:rsid w:val="00E46DFD"/>
    <w:rsid w:val="00E47164"/>
    <w:rsid w:val="00E47379"/>
    <w:rsid w:val="00E474AB"/>
    <w:rsid w:val="00E47657"/>
    <w:rsid w:val="00E503D6"/>
    <w:rsid w:val="00E5067B"/>
    <w:rsid w:val="00E50DE8"/>
    <w:rsid w:val="00E5120A"/>
    <w:rsid w:val="00E51384"/>
    <w:rsid w:val="00E514D0"/>
    <w:rsid w:val="00E51A66"/>
    <w:rsid w:val="00E51AFA"/>
    <w:rsid w:val="00E51D04"/>
    <w:rsid w:val="00E5201F"/>
    <w:rsid w:val="00E523FA"/>
    <w:rsid w:val="00E52E8B"/>
    <w:rsid w:val="00E52FCF"/>
    <w:rsid w:val="00E53283"/>
    <w:rsid w:val="00E5352F"/>
    <w:rsid w:val="00E536CC"/>
    <w:rsid w:val="00E53EA4"/>
    <w:rsid w:val="00E53FE6"/>
    <w:rsid w:val="00E5438D"/>
    <w:rsid w:val="00E549CB"/>
    <w:rsid w:val="00E54E6B"/>
    <w:rsid w:val="00E55076"/>
    <w:rsid w:val="00E550FA"/>
    <w:rsid w:val="00E553A3"/>
    <w:rsid w:val="00E55B89"/>
    <w:rsid w:val="00E560E1"/>
    <w:rsid w:val="00E5621D"/>
    <w:rsid w:val="00E574A8"/>
    <w:rsid w:val="00E57649"/>
    <w:rsid w:val="00E579E3"/>
    <w:rsid w:val="00E57B2E"/>
    <w:rsid w:val="00E607A7"/>
    <w:rsid w:val="00E6191B"/>
    <w:rsid w:val="00E62008"/>
    <w:rsid w:val="00E62808"/>
    <w:rsid w:val="00E63123"/>
    <w:rsid w:val="00E63132"/>
    <w:rsid w:val="00E63356"/>
    <w:rsid w:val="00E63776"/>
    <w:rsid w:val="00E6414A"/>
    <w:rsid w:val="00E64461"/>
    <w:rsid w:val="00E647F3"/>
    <w:rsid w:val="00E64D4C"/>
    <w:rsid w:val="00E64ECF"/>
    <w:rsid w:val="00E64ED6"/>
    <w:rsid w:val="00E64FE8"/>
    <w:rsid w:val="00E657F2"/>
    <w:rsid w:val="00E65C76"/>
    <w:rsid w:val="00E66400"/>
    <w:rsid w:val="00E667CE"/>
    <w:rsid w:val="00E66C7C"/>
    <w:rsid w:val="00E67170"/>
    <w:rsid w:val="00E671C7"/>
    <w:rsid w:val="00E672B3"/>
    <w:rsid w:val="00E67371"/>
    <w:rsid w:val="00E675B4"/>
    <w:rsid w:val="00E6782D"/>
    <w:rsid w:val="00E679CC"/>
    <w:rsid w:val="00E679F4"/>
    <w:rsid w:val="00E67ABE"/>
    <w:rsid w:val="00E67D52"/>
    <w:rsid w:val="00E67E3B"/>
    <w:rsid w:val="00E708F2"/>
    <w:rsid w:val="00E714B2"/>
    <w:rsid w:val="00E71AF7"/>
    <w:rsid w:val="00E71B2B"/>
    <w:rsid w:val="00E72962"/>
    <w:rsid w:val="00E72E66"/>
    <w:rsid w:val="00E732DF"/>
    <w:rsid w:val="00E73476"/>
    <w:rsid w:val="00E73D78"/>
    <w:rsid w:val="00E7507D"/>
    <w:rsid w:val="00E7513B"/>
    <w:rsid w:val="00E757FE"/>
    <w:rsid w:val="00E75A5A"/>
    <w:rsid w:val="00E7619F"/>
    <w:rsid w:val="00E76CC4"/>
    <w:rsid w:val="00E76E15"/>
    <w:rsid w:val="00E76E18"/>
    <w:rsid w:val="00E7727E"/>
    <w:rsid w:val="00E772DE"/>
    <w:rsid w:val="00E77428"/>
    <w:rsid w:val="00E77BE3"/>
    <w:rsid w:val="00E77DF1"/>
    <w:rsid w:val="00E80CEC"/>
    <w:rsid w:val="00E80ECF"/>
    <w:rsid w:val="00E81257"/>
    <w:rsid w:val="00E8152F"/>
    <w:rsid w:val="00E81DB6"/>
    <w:rsid w:val="00E82411"/>
    <w:rsid w:val="00E82DEF"/>
    <w:rsid w:val="00E82EB2"/>
    <w:rsid w:val="00E8390E"/>
    <w:rsid w:val="00E83C50"/>
    <w:rsid w:val="00E847F3"/>
    <w:rsid w:val="00E84DB6"/>
    <w:rsid w:val="00E84E3F"/>
    <w:rsid w:val="00E861B3"/>
    <w:rsid w:val="00E873C3"/>
    <w:rsid w:val="00E874CD"/>
    <w:rsid w:val="00E87A30"/>
    <w:rsid w:val="00E87AD2"/>
    <w:rsid w:val="00E87C7C"/>
    <w:rsid w:val="00E87CBC"/>
    <w:rsid w:val="00E87CD2"/>
    <w:rsid w:val="00E87F44"/>
    <w:rsid w:val="00E9015C"/>
    <w:rsid w:val="00E9019E"/>
    <w:rsid w:val="00E904B4"/>
    <w:rsid w:val="00E9057F"/>
    <w:rsid w:val="00E90E08"/>
    <w:rsid w:val="00E914A6"/>
    <w:rsid w:val="00E9152F"/>
    <w:rsid w:val="00E919DF"/>
    <w:rsid w:val="00E91ADB"/>
    <w:rsid w:val="00E92398"/>
    <w:rsid w:val="00E926EC"/>
    <w:rsid w:val="00E9315A"/>
    <w:rsid w:val="00E9359D"/>
    <w:rsid w:val="00E935DE"/>
    <w:rsid w:val="00E93789"/>
    <w:rsid w:val="00E93C58"/>
    <w:rsid w:val="00E93C82"/>
    <w:rsid w:val="00E9482C"/>
    <w:rsid w:val="00E94934"/>
    <w:rsid w:val="00E94B06"/>
    <w:rsid w:val="00E951AA"/>
    <w:rsid w:val="00E9521F"/>
    <w:rsid w:val="00E953C4"/>
    <w:rsid w:val="00E95C8E"/>
    <w:rsid w:val="00E95DE5"/>
    <w:rsid w:val="00E969CD"/>
    <w:rsid w:val="00E96A21"/>
    <w:rsid w:val="00E96A9E"/>
    <w:rsid w:val="00E96DC4"/>
    <w:rsid w:val="00E96E08"/>
    <w:rsid w:val="00E976C5"/>
    <w:rsid w:val="00E97969"/>
    <w:rsid w:val="00E97B22"/>
    <w:rsid w:val="00E97E6D"/>
    <w:rsid w:val="00E97F35"/>
    <w:rsid w:val="00EA0329"/>
    <w:rsid w:val="00EA0536"/>
    <w:rsid w:val="00EA0C20"/>
    <w:rsid w:val="00EA0E7D"/>
    <w:rsid w:val="00EA3221"/>
    <w:rsid w:val="00EA3780"/>
    <w:rsid w:val="00EA3B18"/>
    <w:rsid w:val="00EA3C80"/>
    <w:rsid w:val="00EA3CB7"/>
    <w:rsid w:val="00EA3F81"/>
    <w:rsid w:val="00EA424B"/>
    <w:rsid w:val="00EA4270"/>
    <w:rsid w:val="00EA4505"/>
    <w:rsid w:val="00EA4BC8"/>
    <w:rsid w:val="00EA5615"/>
    <w:rsid w:val="00EA5C7E"/>
    <w:rsid w:val="00EA6097"/>
    <w:rsid w:val="00EA6CF5"/>
    <w:rsid w:val="00EA70F6"/>
    <w:rsid w:val="00EA724E"/>
    <w:rsid w:val="00EA73C2"/>
    <w:rsid w:val="00EA73D8"/>
    <w:rsid w:val="00EA74F0"/>
    <w:rsid w:val="00EA79F9"/>
    <w:rsid w:val="00EB0045"/>
    <w:rsid w:val="00EB0285"/>
    <w:rsid w:val="00EB0672"/>
    <w:rsid w:val="00EB06DB"/>
    <w:rsid w:val="00EB0B6C"/>
    <w:rsid w:val="00EB1C0E"/>
    <w:rsid w:val="00EB1E24"/>
    <w:rsid w:val="00EB3094"/>
    <w:rsid w:val="00EB334A"/>
    <w:rsid w:val="00EB36D4"/>
    <w:rsid w:val="00EB39EF"/>
    <w:rsid w:val="00EB3EB7"/>
    <w:rsid w:val="00EB41F7"/>
    <w:rsid w:val="00EB4205"/>
    <w:rsid w:val="00EB42EB"/>
    <w:rsid w:val="00EB4C39"/>
    <w:rsid w:val="00EB531C"/>
    <w:rsid w:val="00EB571B"/>
    <w:rsid w:val="00EB5824"/>
    <w:rsid w:val="00EB58FE"/>
    <w:rsid w:val="00EB59F8"/>
    <w:rsid w:val="00EB661E"/>
    <w:rsid w:val="00EB67F5"/>
    <w:rsid w:val="00EB6869"/>
    <w:rsid w:val="00EB6DEF"/>
    <w:rsid w:val="00EB7353"/>
    <w:rsid w:val="00EB766D"/>
    <w:rsid w:val="00EB7D1F"/>
    <w:rsid w:val="00EC0134"/>
    <w:rsid w:val="00EC1B56"/>
    <w:rsid w:val="00EC2678"/>
    <w:rsid w:val="00EC27B2"/>
    <w:rsid w:val="00EC2B3F"/>
    <w:rsid w:val="00EC2C7F"/>
    <w:rsid w:val="00EC3076"/>
    <w:rsid w:val="00EC329F"/>
    <w:rsid w:val="00EC341F"/>
    <w:rsid w:val="00EC3973"/>
    <w:rsid w:val="00EC3CA4"/>
    <w:rsid w:val="00EC4F5B"/>
    <w:rsid w:val="00EC4FF4"/>
    <w:rsid w:val="00EC58DD"/>
    <w:rsid w:val="00EC59C9"/>
    <w:rsid w:val="00EC5D5C"/>
    <w:rsid w:val="00EC5ED5"/>
    <w:rsid w:val="00EC5F7D"/>
    <w:rsid w:val="00EC5FB6"/>
    <w:rsid w:val="00EC60CB"/>
    <w:rsid w:val="00EC632D"/>
    <w:rsid w:val="00EC6C83"/>
    <w:rsid w:val="00EC6F37"/>
    <w:rsid w:val="00EC7834"/>
    <w:rsid w:val="00EC7A54"/>
    <w:rsid w:val="00ED0395"/>
    <w:rsid w:val="00ED226E"/>
    <w:rsid w:val="00ED243F"/>
    <w:rsid w:val="00ED24AC"/>
    <w:rsid w:val="00ED28A2"/>
    <w:rsid w:val="00ED2ABF"/>
    <w:rsid w:val="00ED36A1"/>
    <w:rsid w:val="00ED3EAE"/>
    <w:rsid w:val="00ED4255"/>
    <w:rsid w:val="00ED457A"/>
    <w:rsid w:val="00ED4660"/>
    <w:rsid w:val="00ED4C28"/>
    <w:rsid w:val="00ED5282"/>
    <w:rsid w:val="00ED541B"/>
    <w:rsid w:val="00ED5E2E"/>
    <w:rsid w:val="00ED630A"/>
    <w:rsid w:val="00ED682F"/>
    <w:rsid w:val="00ED6B05"/>
    <w:rsid w:val="00ED6EB8"/>
    <w:rsid w:val="00ED7055"/>
    <w:rsid w:val="00ED70A2"/>
    <w:rsid w:val="00ED7AB8"/>
    <w:rsid w:val="00EE16D7"/>
    <w:rsid w:val="00EE1709"/>
    <w:rsid w:val="00EE195A"/>
    <w:rsid w:val="00EE1F25"/>
    <w:rsid w:val="00EE1FDB"/>
    <w:rsid w:val="00EE218D"/>
    <w:rsid w:val="00EE228F"/>
    <w:rsid w:val="00EE2536"/>
    <w:rsid w:val="00EE26E0"/>
    <w:rsid w:val="00EE2FD2"/>
    <w:rsid w:val="00EE342E"/>
    <w:rsid w:val="00EE3495"/>
    <w:rsid w:val="00EE34CA"/>
    <w:rsid w:val="00EE35A2"/>
    <w:rsid w:val="00EE3701"/>
    <w:rsid w:val="00EE3893"/>
    <w:rsid w:val="00EE39E3"/>
    <w:rsid w:val="00EE41B4"/>
    <w:rsid w:val="00EE5053"/>
    <w:rsid w:val="00EE5421"/>
    <w:rsid w:val="00EE54AF"/>
    <w:rsid w:val="00EE5A9E"/>
    <w:rsid w:val="00EE6283"/>
    <w:rsid w:val="00EE64C8"/>
    <w:rsid w:val="00EE6619"/>
    <w:rsid w:val="00EE665F"/>
    <w:rsid w:val="00EE6969"/>
    <w:rsid w:val="00EE6CD2"/>
    <w:rsid w:val="00EE6D38"/>
    <w:rsid w:val="00EE6E02"/>
    <w:rsid w:val="00EE70ED"/>
    <w:rsid w:val="00EE71D9"/>
    <w:rsid w:val="00EE792E"/>
    <w:rsid w:val="00EE7BF0"/>
    <w:rsid w:val="00EE7CA2"/>
    <w:rsid w:val="00EE7FD3"/>
    <w:rsid w:val="00EF0BCE"/>
    <w:rsid w:val="00EF0BEA"/>
    <w:rsid w:val="00EF0E5C"/>
    <w:rsid w:val="00EF1066"/>
    <w:rsid w:val="00EF115F"/>
    <w:rsid w:val="00EF1D1E"/>
    <w:rsid w:val="00EF203D"/>
    <w:rsid w:val="00EF2241"/>
    <w:rsid w:val="00EF22FC"/>
    <w:rsid w:val="00EF2941"/>
    <w:rsid w:val="00EF2C56"/>
    <w:rsid w:val="00EF3015"/>
    <w:rsid w:val="00EF3133"/>
    <w:rsid w:val="00EF3AC8"/>
    <w:rsid w:val="00EF41F1"/>
    <w:rsid w:val="00EF47A4"/>
    <w:rsid w:val="00EF4826"/>
    <w:rsid w:val="00EF4BA5"/>
    <w:rsid w:val="00EF4E40"/>
    <w:rsid w:val="00EF519A"/>
    <w:rsid w:val="00EF5AC0"/>
    <w:rsid w:val="00EF5F30"/>
    <w:rsid w:val="00EF66DA"/>
    <w:rsid w:val="00EF6992"/>
    <w:rsid w:val="00EF6A84"/>
    <w:rsid w:val="00EF6ACF"/>
    <w:rsid w:val="00EF6E13"/>
    <w:rsid w:val="00EF6E8F"/>
    <w:rsid w:val="00EF6F81"/>
    <w:rsid w:val="00EF7486"/>
    <w:rsid w:val="00EF767A"/>
    <w:rsid w:val="00EF7D80"/>
    <w:rsid w:val="00EF7DB2"/>
    <w:rsid w:val="00F00751"/>
    <w:rsid w:val="00F00757"/>
    <w:rsid w:val="00F015C1"/>
    <w:rsid w:val="00F019B2"/>
    <w:rsid w:val="00F02108"/>
    <w:rsid w:val="00F02721"/>
    <w:rsid w:val="00F029B1"/>
    <w:rsid w:val="00F02BB4"/>
    <w:rsid w:val="00F02FC8"/>
    <w:rsid w:val="00F03A2F"/>
    <w:rsid w:val="00F0427D"/>
    <w:rsid w:val="00F0473B"/>
    <w:rsid w:val="00F052C0"/>
    <w:rsid w:val="00F05A72"/>
    <w:rsid w:val="00F05AA3"/>
    <w:rsid w:val="00F05BCB"/>
    <w:rsid w:val="00F05CCB"/>
    <w:rsid w:val="00F061F8"/>
    <w:rsid w:val="00F0639C"/>
    <w:rsid w:val="00F068B9"/>
    <w:rsid w:val="00F06A97"/>
    <w:rsid w:val="00F07432"/>
    <w:rsid w:val="00F0790E"/>
    <w:rsid w:val="00F104C7"/>
    <w:rsid w:val="00F1144F"/>
    <w:rsid w:val="00F11465"/>
    <w:rsid w:val="00F115AD"/>
    <w:rsid w:val="00F11728"/>
    <w:rsid w:val="00F11D34"/>
    <w:rsid w:val="00F11E26"/>
    <w:rsid w:val="00F11F1E"/>
    <w:rsid w:val="00F12187"/>
    <w:rsid w:val="00F121A2"/>
    <w:rsid w:val="00F12268"/>
    <w:rsid w:val="00F12406"/>
    <w:rsid w:val="00F133AF"/>
    <w:rsid w:val="00F1362A"/>
    <w:rsid w:val="00F137C0"/>
    <w:rsid w:val="00F137C2"/>
    <w:rsid w:val="00F13A28"/>
    <w:rsid w:val="00F1492B"/>
    <w:rsid w:val="00F14F75"/>
    <w:rsid w:val="00F15326"/>
    <w:rsid w:val="00F156BE"/>
    <w:rsid w:val="00F15837"/>
    <w:rsid w:val="00F15860"/>
    <w:rsid w:val="00F16056"/>
    <w:rsid w:val="00F1682C"/>
    <w:rsid w:val="00F17CC6"/>
    <w:rsid w:val="00F2000C"/>
    <w:rsid w:val="00F2043B"/>
    <w:rsid w:val="00F20F2E"/>
    <w:rsid w:val="00F211F9"/>
    <w:rsid w:val="00F21812"/>
    <w:rsid w:val="00F21E45"/>
    <w:rsid w:val="00F22807"/>
    <w:rsid w:val="00F22894"/>
    <w:rsid w:val="00F22BEA"/>
    <w:rsid w:val="00F23156"/>
    <w:rsid w:val="00F23227"/>
    <w:rsid w:val="00F23361"/>
    <w:rsid w:val="00F23601"/>
    <w:rsid w:val="00F23B0E"/>
    <w:rsid w:val="00F23B9B"/>
    <w:rsid w:val="00F23DD7"/>
    <w:rsid w:val="00F2400A"/>
    <w:rsid w:val="00F240AE"/>
    <w:rsid w:val="00F2489D"/>
    <w:rsid w:val="00F25590"/>
    <w:rsid w:val="00F25B90"/>
    <w:rsid w:val="00F265D5"/>
    <w:rsid w:val="00F26704"/>
    <w:rsid w:val="00F269D1"/>
    <w:rsid w:val="00F26F61"/>
    <w:rsid w:val="00F272B3"/>
    <w:rsid w:val="00F27750"/>
    <w:rsid w:val="00F279FB"/>
    <w:rsid w:val="00F27AFB"/>
    <w:rsid w:val="00F307F2"/>
    <w:rsid w:val="00F30B8F"/>
    <w:rsid w:val="00F31836"/>
    <w:rsid w:val="00F31872"/>
    <w:rsid w:val="00F31924"/>
    <w:rsid w:val="00F31DDC"/>
    <w:rsid w:val="00F31FEF"/>
    <w:rsid w:val="00F3224A"/>
    <w:rsid w:val="00F32515"/>
    <w:rsid w:val="00F3289C"/>
    <w:rsid w:val="00F32EDF"/>
    <w:rsid w:val="00F333E4"/>
    <w:rsid w:val="00F339C0"/>
    <w:rsid w:val="00F33E0B"/>
    <w:rsid w:val="00F34487"/>
    <w:rsid w:val="00F347F6"/>
    <w:rsid w:val="00F348F0"/>
    <w:rsid w:val="00F34D71"/>
    <w:rsid w:val="00F34DD5"/>
    <w:rsid w:val="00F3535D"/>
    <w:rsid w:val="00F354B1"/>
    <w:rsid w:val="00F35E2C"/>
    <w:rsid w:val="00F36A92"/>
    <w:rsid w:val="00F36B96"/>
    <w:rsid w:val="00F36E0B"/>
    <w:rsid w:val="00F377A3"/>
    <w:rsid w:val="00F37B56"/>
    <w:rsid w:val="00F37CAB"/>
    <w:rsid w:val="00F37DA1"/>
    <w:rsid w:val="00F40059"/>
    <w:rsid w:val="00F402EE"/>
    <w:rsid w:val="00F4082F"/>
    <w:rsid w:val="00F4091D"/>
    <w:rsid w:val="00F40A51"/>
    <w:rsid w:val="00F416A2"/>
    <w:rsid w:val="00F41935"/>
    <w:rsid w:val="00F42707"/>
    <w:rsid w:val="00F42966"/>
    <w:rsid w:val="00F43107"/>
    <w:rsid w:val="00F43B0D"/>
    <w:rsid w:val="00F43BE2"/>
    <w:rsid w:val="00F43C2A"/>
    <w:rsid w:val="00F43F53"/>
    <w:rsid w:val="00F44012"/>
    <w:rsid w:val="00F441E7"/>
    <w:rsid w:val="00F44514"/>
    <w:rsid w:val="00F4469D"/>
    <w:rsid w:val="00F446CA"/>
    <w:rsid w:val="00F44AAE"/>
    <w:rsid w:val="00F45521"/>
    <w:rsid w:val="00F45581"/>
    <w:rsid w:val="00F45620"/>
    <w:rsid w:val="00F4672D"/>
    <w:rsid w:val="00F46E56"/>
    <w:rsid w:val="00F470DC"/>
    <w:rsid w:val="00F473AB"/>
    <w:rsid w:val="00F473EE"/>
    <w:rsid w:val="00F474B7"/>
    <w:rsid w:val="00F476B8"/>
    <w:rsid w:val="00F476F1"/>
    <w:rsid w:val="00F47895"/>
    <w:rsid w:val="00F4796C"/>
    <w:rsid w:val="00F47CBE"/>
    <w:rsid w:val="00F50A88"/>
    <w:rsid w:val="00F51974"/>
    <w:rsid w:val="00F51B1F"/>
    <w:rsid w:val="00F5222E"/>
    <w:rsid w:val="00F52632"/>
    <w:rsid w:val="00F5265D"/>
    <w:rsid w:val="00F526F7"/>
    <w:rsid w:val="00F52846"/>
    <w:rsid w:val="00F528F7"/>
    <w:rsid w:val="00F52BE0"/>
    <w:rsid w:val="00F530A9"/>
    <w:rsid w:val="00F536AB"/>
    <w:rsid w:val="00F5387B"/>
    <w:rsid w:val="00F53890"/>
    <w:rsid w:val="00F53945"/>
    <w:rsid w:val="00F54A57"/>
    <w:rsid w:val="00F54BB9"/>
    <w:rsid w:val="00F54EEB"/>
    <w:rsid w:val="00F55033"/>
    <w:rsid w:val="00F551A1"/>
    <w:rsid w:val="00F5580A"/>
    <w:rsid w:val="00F55B01"/>
    <w:rsid w:val="00F55EAA"/>
    <w:rsid w:val="00F5612C"/>
    <w:rsid w:val="00F5623A"/>
    <w:rsid w:val="00F5630E"/>
    <w:rsid w:val="00F5697B"/>
    <w:rsid w:val="00F56FDA"/>
    <w:rsid w:val="00F56FEA"/>
    <w:rsid w:val="00F57391"/>
    <w:rsid w:val="00F57961"/>
    <w:rsid w:val="00F57AA0"/>
    <w:rsid w:val="00F57AAA"/>
    <w:rsid w:val="00F60125"/>
    <w:rsid w:val="00F609A0"/>
    <w:rsid w:val="00F61090"/>
    <w:rsid w:val="00F613B9"/>
    <w:rsid w:val="00F614D1"/>
    <w:rsid w:val="00F61A97"/>
    <w:rsid w:val="00F62171"/>
    <w:rsid w:val="00F6234A"/>
    <w:rsid w:val="00F62499"/>
    <w:rsid w:val="00F62511"/>
    <w:rsid w:val="00F62635"/>
    <w:rsid w:val="00F629A2"/>
    <w:rsid w:val="00F63101"/>
    <w:rsid w:val="00F63520"/>
    <w:rsid w:val="00F6379C"/>
    <w:rsid w:val="00F63C18"/>
    <w:rsid w:val="00F63CD0"/>
    <w:rsid w:val="00F63EDD"/>
    <w:rsid w:val="00F640B7"/>
    <w:rsid w:val="00F64462"/>
    <w:rsid w:val="00F648E4"/>
    <w:rsid w:val="00F648FC"/>
    <w:rsid w:val="00F650FF"/>
    <w:rsid w:val="00F65104"/>
    <w:rsid w:val="00F65218"/>
    <w:rsid w:val="00F65589"/>
    <w:rsid w:val="00F656E8"/>
    <w:rsid w:val="00F65F8E"/>
    <w:rsid w:val="00F667E8"/>
    <w:rsid w:val="00F6691E"/>
    <w:rsid w:val="00F67833"/>
    <w:rsid w:val="00F679A8"/>
    <w:rsid w:val="00F67A81"/>
    <w:rsid w:val="00F67C00"/>
    <w:rsid w:val="00F67D79"/>
    <w:rsid w:val="00F67F52"/>
    <w:rsid w:val="00F7023E"/>
    <w:rsid w:val="00F70268"/>
    <w:rsid w:val="00F7028C"/>
    <w:rsid w:val="00F7058B"/>
    <w:rsid w:val="00F708E9"/>
    <w:rsid w:val="00F70D4E"/>
    <w:rsid w:val="00F716E3"/>
    <w:rsid w:val="00F71C2E"/>
    <w:rsid w:val="00F724F5"/>
    <w:rsid w:val="00F7260B"/>
    <w:rsid w:val="00F72CFB"/>
    <w:rsid w:val="00F72D92"/>
    <w:rsid w:val="00F7319E"/>
    <w:rsid w:val="00F7332F"/>
    <w:rsid w:val="00F73784"/>
    <w:rsid w:val="00F73FA5"/>
    <w:rsid w:val="00F74F9B"/>
    <w:rsid w:val="00F7502A"/>
    <w:rsid w:val="00F7509F"/>
    <w:rsid w:val="00F753EC"/>
    <w:rsid w:val="00F75D5D"/>
    <w:rsid w:val="00F76245"/>
    <w:rsid w:val="00F7645F"/>
    <w:rsid w:val="00F765F8"/>
    <w:rsid w:val="00F766AF"/>
    <w:rsid w:val="00F768C2"/>
    <w:rsid w:val="00F7718A"/>
    <w:rsid w:val="00F77317"/>
    <w:rsid w:val="00F7789C"/>
    <w:rsid w:val="00F80026"/>
    <w:rsid w:val="00F80030"/>
    <w:rsid w:val="00F80441"/>
    <w:rsid w:val="00F80729"/>
    <w:rsid w:val="00F80A83"/>
    <w:rsid w:val="00F80AAB"/>
    <w:rsid w:val="00F81800"/>
    <w:rsid w:val="00F818C8"/>
    <w:rsid w:val="00F81B84"/>
    <w:rsid w:val="00F828FD"/>
    <w:rsid w:val="00F829A0"/>
    <w:rsid w:val="00F82F34"/>
    <w:rsid w:val="00F838E9"/>
    <w:rsid w:val="00F83EC8"/>
    <w:rsid w:val="00F84346"/>
    <w:rsid w:val="00F84611"/>
    <w:rsid w:val="00F84669"/>
    <w:rsid w:val="00F84758"/>
    <w:rsid w:val="00F84AC0"/>
    <w:rsid w:val="00F84DDA"/>
    <w:rsid w:val="00F84ECD"/>
    <w:rsid w:val="00F8501C"/>
    <w:rsid w:val="00F8502B"/>
    <w:rsid w:val="00F8548B"/>
    <w:rsid w:val="00F854AF"/>
    <w:rsid w:val="00F8580A"/>
    <w:rsid w:val="00F85F15"/>
    <w:rsid w:val="00F8613D"/>
    <w:rsid w:val="00F86242"/>
    <w:rsid w:val="00F86712"/>
    <w:rsid w:val="00F86798"/>
    <w:rsid w:val="00F86FA6"/>
    <w:rsid w:val="00F87138"/>
    <w:rsid w:val="00F87186"/>
    <w:rsid w:val="00F87377"/>
    <w:rsid w:val="00F87912"/>
    <w:rsid w:val="00F87CCC"/>
    <w:rsid w:val="00F90161"/>
    <w:rsid w:val="00F902B7"/>
    <w:rsid w:val="00F90393"/>
    <w:rsid w:val="00F90E77"/>
    <w:rsid w:val="00F9131D"/>
    <w:rsid w:val="00F9191F"/>
    <w:rsid w:val="00F922DC"/>
    <w:rsid w:val="00F92309"/>
    <w:rsid w:val="00F9232A"/>
    <w:rsid w:val="00F923E3"/>
    <w:rsid w:val="00F9259D"/>
    <w:rsid w:val="00F92606"/>
    <w:rsid w:val="00F92C58"/>
    <w:rsid w:val="00F93367"/>
    <w:rsid w:val="00F93453"/>
    <w:rsid w:val="00F93830"/>
    <w:rsid w:val="00F93B32"/>
    <w:rsid w:val="00F93D8E"/>
    <w:rsid w:val="00F93E32"/>
    <w:rsid w:val="00F94134"/>
    <w:rsid w:val="00F942CA"/>
    <w:rsid w:val="00F9446F"/>
    <w:rsid w:val="00F94C77"/>
    <w:rsid w:val="00F9512C"/>
    <w:rsid w:val="00F9516D"/>
    <w:rsid w:val="00F95172"/>
    <w:rsid w:val="00F952B7"/>
    <w:rsid w:val="00F95315"/>
    <w:rsid w:val="00F9555C"/>
    <w:rsid w:val="00F959BB"/>
    <w:rsid w:val="00F95FF1"/>
    <w:rsid w:val="00F96456"/>
    <w:rsid w:val="00F96F8E"/>
    <w:rsid w:val="00F972C7"/>
    <w:rsid w:val="00F972F1"/>
    <w:rsid w:val="00F97737"/>
    <w:rsid w:val="00F9780B"/>
    <w:rsid w:val="00F978E2"/>
    <w:rsid w:val="00F97CA0"/>
    <w:rsid w:val="00FA046A"/>
    <w:rsid w:val="00FA0606"/>
    <w:rsid w:val="00FA0A19"/>
    <w:rsid w:val="00FA0D30"/>
    <w:rsid w:val="00FA10FB"/>
    <w:rsid w:val="00FA146D"/>
    <w:rsid w:val="00FA14A2"/>
    <w:rsid w:val="00FA1889"/>
    <w:rsid w:val="00FA1C16"/>
    <w:rsid w:val="00FA1DE4"/>
    <w:rsid w:val="00FA3565"/>
    <w:rsid w:val="00FA3571"/>
    <w:rsid w:val="00FA372C"/>
    <w:rsid w:val="00FA3CB2"/>
    <w:rsid w:val="00FA4226"/>
    <w:rsid w:val="00FA470A"/>
    <w:rsid w:val="00FA4A39"/>
    <w:rsid w:val="00FA556A"/>
    <w:rsid w:val="00FA5BF0"/>
    <w:rsid w:val="00FA5CD2"/>
    <w:rsid w:val="00FA5D6C"/>
    <w:rsid w:val="00FA5EC0"/>
    <w:rsid w:val="00FA5F78"/>
    <w:rsid w:val="00FA6260"/>
    <w:rsid w:val="00FA657B"/>
    <w:rsid w:val="00FA6D45"/>
    <w:rsid w:val="00FA729F"/>
    <w:rsid w:val="00FA73CA"/>
    <w:rsid w:val="00FA753E"/>
    <w:rsid w:val="00FA769B"/>
    <w:rsid w:val="00FA783F"/>
    <w:rsid w:val="00FA7DCC"/>
    <w:rsid w:val="00FB0411"/>
    <w:rsid w:val="00FB06ED"/>
    <w:rsid w:val="00FB0BC8"/>
    <w:rsid w:val="00FB0E7A"/>
    <w:rsid w:val="00FB0EAE"/>
    <w:rsid w:val="00FB11EA"/>
    <w:rsid w:val="00FB13EF"/>
    <w:rsid w:val="00FB16C5"/>
    <w:rsid w:val="00FB1920"/>
    <w:rsid w:val="00FB1A51"/>
    <w:rsid w:val="00FB1F99"/>
    <w:rsid w:val="00FB23EE"/>
    <w:rsid w:val="00FB2555"/>
    <w:rsid w:val="00FB2A37"/>
    <w:rsid w:val="00FB3159"/>
    <w:rsid w:val="00FB36FF"/>
    <w:rsid w:val="00FB3FD7"/>
    <w:rsid w:val="00FB40BD"/>
    <w:rsid w:val="00FB4A98"/>
    <w:rsid w:val="00FB5343"/>
    <w:rsid w:val="00FB552D"/>
    <w:rsid w:val="00FB5908"/>
    <w:rsid w:val="00FB5CFA"/>
    <w:rsid w:val="00FB6A05"/>
    <w:rsid w:val="00FB6D67"/>
    <w:rsid w:val="00FB7308"/>
    <w:rsid w:val="00FB74B6"/>
    <w:rsid w:val="00FB79EB"/>
    <w:rsid w:val="00FC02C0"/>
    <w:rsid w:val="00FC0599"/>
    <w:rsid w:val="00FC05B3"/>
    <w:rsid w:val="00FC09CE"/>
    <w:rsid w:val="00FC0AF9"/>
    <w:rsid w:val="00FC151B"/>
    <w:rsid w:val="00FC16C9"/>
    <w:rsid w:val="00FC1A59"/>
    <w:rsid w:val="00FC1A74"/>
    <w:rsid w:val="00FC1BE4"/>
    <w:rsid w:val="00FC1E1C"/>
    <w:rsid w:val="00FC30DB"/>
    <w:rsid w:val="00FC371C"/>
    <w:rsid w:val="00FC3947"/>
    <w:rsid w:val="00FC3A80"/>
    <w:rsid w:val="00FC4D07"/>
    <w:rsid w:val="00FC4FF9"/>
    <w:rsid w:val="00FC5070"/>
    <w:rsid w:val="00FC5333"/>
    <w:rsid w:val="00FC5C7C"/>
    <w:rsid w:val="00FC6134"/>
    <w:rsid w:val="00FC65DD"/>
    <w:rsid w:val="00FC68F7"/>
    <w:rsid w:val="00FC6D3D"/>
    <w:rsid w:val="00FC6DAB"/>
    <w:rsid w:val="00FC7408"/>
    <w:rsid w:val="00FC749A"/>
    <w:rsid w:val="00FC7ECD"/>
    <w:rsid w:val="00FD094F"/>
    <w:rsid w:val="00FD0BEF"/>
    <w:rsid w:val="00FD1455"/>
    <w:rsid w:val="00FD14E2"/>
    <w:rsid w:val="00FD1A73"/>
    <w:rsid w:val="00FD245C"/>
    <w:rsid w:val="00FD2D91"/>
    <w:rsid w:val="00FD2DE4"/>
    <w:rsid w:val="00FD2E0F"/>
    <w:rsid w:val="00FD2E38"/>
    <w:rsid w:val="00FD3527"/>
    <w:rsid w:val="00FD37F9"/>
    <w:rsid w:val="00FD38B6"/>
    <w:rsid w:val="00FD39FF"/>
    <w:rsid w:val="00FD3BC5"/>
    <w:rsid w:val="00FD401B"/>
    <w:rsid w:val="00FD42DC"/>
    <w:rsid w:val="00FD4362"/>
    <w:rsid w:val="00FD43F9"/>
    <w:rsid w:val="00FD441D"/>
    <w:rsid w:val="00FD53FE"/>
    <w:rsid w:val="00FD5430"/>
    <w:rsid w:val="00FD59D2"/>
    <w:rsid w:val="00FD5F84"/>
    <w:rsid w:val="00FD606B"/>
    <w:rsid w:val="00FD63D4"/>
    <w:rsid w:val="00FD647F"/>
    <w:rsid w:val="00FD6861"/>
    <w:rsid w:val="00FD6CB9"/>
    <w:rsid w:val="00FD6D28"/>
    <w:rsid w:val="00FD7245"/>
    <w:rsid w:val="00FD7A45"/>
    <w:rsid w:val="00FD7FDC"/>
    <w:rsid w:val="00FE0754"/>
    <w:rsid w:val="00FE0C23"/>
    <w:rsid w:val="00FE130B"/>
    <w:rsid w:val="00FE1A0B"/>
    <w:rsid w:val="00FE1BA2"/>
    <w:rsid w:val="00FE1D63"/>
    <w:rsid w:val="00FE2152"/>
    <w:rsid w:val="00FE2D96"/>
    <w:rsid w:val="00FE2F94"/>
    <w:rsid w:val="00FE35AA"/>
    <w:rsid w:val="00FE36A0"/>
    <w:rsid w:val="00FE49EA"/>
    <w:rsid w:val="00FE4A3F"/>
    <w:rsid w:val="00FE4B72"/>
    <w:rsid w:val="00FE4C82"/>
    <w:rsid w:val="00FE504C"/>
    <w:rsid w:val="00FE50A7"/>
    <w:rsid w:val="00FE50DD"/>
    <w:rsid w:val="00FE51CB"/>
    <w:rsid w:val="00FE5D52"/>
    <w:rsid w:val="00FE5F37"/>
    <w:rsid w:val="00FE5F73"/>
    <w:rsid w:val="00FE6202"/>
    <w:rsid w:val="00FE6772"/>
    <w:rsid w:val="00FE6FFB"/>
    <w:rsid w:val="00FE738A"/>
    <w:rsid w:val="00FE78E1"/>
    <w:rsid w:val="00FF0C43"/>
    <w:rsid w:val="00FF0C8D"/>
    <w:rsid w:val="00FF0CC0"/>
    <w:rsid w:val="00FF0D0A"/>
    <w:rsid w:val="00FF0E17"/>
    <w:rsid w:val="00FF0E4F"/>
    <w:rsid w:val="00FF120D"/>
    <w:rsid w:val="00FF1211"/>
    <w:rsid w:val="00FF16FD"/>
    <w:rsid w:val="00FF1B01"/>
    <w:rsid w:val="00FF2465"/>
    <w:rsid w:val="00FF2B8F"/>
    <w:rsid w:val="00FF3760"/>
    <w:rsid w:val="00FF401A"/>
    <w:rsid w:val="00FF423E"/>
    <w:rsid w:val="00FF42DD"/>
    <w:rsid w:val="00FF44B6"/>
    <w:rsid w:val="00FF45B7"/>
    <w:rsid w:val="00FF57C4"/>
    <w:rsid w:val="00FF5B35"/>
    <w:rsid w:val="00FF6102"/>
    <w:rsid w:val="00FF6148"/>
    <w:rsid w:val="00FF6726"/>
    <w:rsid w:val="00FF68CA"/>
    <w:rsid w:val="00FF69EB"/>
    <w:rsid w:val="00FF6AA9"/>
    <w:rsid w:val="00FF6C5A"/>
    <w:rsid w:val="00FF6C63"/>
    <w:rsid w:val="00FF72CC"/>
    <w:rsid w:val="00FF76DC"/>
    <w:rsid w:val="00FF7751"/>
    <w:rsid w:val="00FF7D69"/>
    <w:rsid w:val="00FF7DD4"/>
    <w:rsid w:val="00FF7FB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;mso-position-vertical-relative:line;mso-width-percent:1000;mso-width-relative:margin" fillcolor="white">
      <v:fill color="white"/>
      <o:colormru v:ext="edit" colors="#e2dfba"/>
    </o:shapedefaults>
    <o:shapelayout v:ext="edit">
      <o:idmap v:ext="edit" data="1"/>
    </o:shapelayout>
  </w:shapeDefaults>
  <w:decimalSymbol w:val="."/>
  <w:listSeparator w:val=","/>
  <w14:docId w14:val="065663B5"/>
  <w15:chartTrackingRefBased/>
  <w15:docId w15:val="{4D4BF20E-BC33-4F79-86D4-60D294CAD0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raditional Arabic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/>
    <w:lsdException w:name="annotation text" w:uiPriority="99"/>
    <w:lsdException w:name="header" w:uiPriority="99"/>
    <w:lsdException w:name="footer" w:uiPriority="99"/>
    <w:lsdException w:name="caption" w:semiHidden="1" w:uiPriority="35" w:unhideWhenUsed="1" w:qFormat="1"/>
    <w:lsdException w:name="table of figures" w:uiPriority="99"/>
    <w:lsdException w:name="footnote reference" w:uiPriority="99"/>
    <w:lsdException w:name="annotation reference" w:uiPriority="99"/>
    <w:lsdException w:name="Title" w:qFormat="1"/>
    <w:lsdException w:name="Body Text Indent" w:uiPriority="99"/>
    <w:lsdException w:name="Subtitle" w:uiPriority="11" w:qFormat="1"/>
    <w:lsdException w:name="Block Text" w:uiPriority="99"/>
    <w:lsdException w:name="Hyperlink" w:uiPriority="99"/>
    <w:lsdException w:name="FollowedHyperlink" w:uiPriority="99"/>
    <w:lsdException w:name="Strong" w:uiPriority="22" w:qFormat="1"/>
    <w:lsdException w:name="Emphasis" w:uiPriority="20" w:qFormat="1"/>
    <w:lsdException w:name="HTML Top of Form" w:uiPriority="99"/>
    <w:lsdException w:name="HTML Bottom of Form" w:uiPriority="99"/>
    <w:lsdException w:name="HTML Address" w:uiPriority="99"/>
    <w:lsdException w:name="Normal Table" w:semiHidden="1" w:unhideWhenUsed="1"/>
    <w:lsdException w:name="annotation subject" w:uiPriority="99"/>
    <w:lsdException w:name="No List" w:uiPriority="99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E41B4"/>
    <w:pPr>
      <w:bidi/>
      <w:jc w:val="both"/>
    </w:pPr>
    <w:rPr>
      <w:lang w:eastAsia="en-US"/>
    </w:rPr>
  </w:style>
  <w:style w:type="paragraph" w:styleId="Heading1">
    <w:name w:val="heading 1"/>
    <w:aliases w:val="عناوین اصلی"/>
    <w:basedOn w:val="Normal"/>
    <w:next w:val="Normal"/>
    <w:link w:val="Heading1Char"/>
    <w:uiPriority w:val="9"/>
    <w:qFormat/>
    <w:rsid w:val="00EE41B4"/>
    <w:pPr>
      <w:keepNext/>
      <w:spacing w:before="240" w:after="60"/>
      <w:outlineLvl w:val="0"/>
    </w:pPr>
    <w:rPr>
      <w:rFonts w:ascii="Arial" w:cs="Times New Roman"/>
      <w:b/>
      <w:bCs/>
      <w:kern w:val="28"/>
      <w:sz w:val="28"/>
      <w:szCs w:val="33"/>
      <w:lang w:val="x-none" w:eastAsia="x-none"/>
    </w:rPr>
  </w:style>
  <w:style w:type="paragraph" w:styleId="Heading2">
    <w:name w:val="heading 2"/>
    <w:aliases w:val="عناوین فرعی"/>
    <w:basedOn w:val="Normal"/>
    <w:next w:val="Normal"/>
    <w:link w:val="Heading2Char"/>
    <w:uiPriority w:val="9"/>
    <w:qFormat/>
    <w:rsid w:val="00EE41B4"/>
    <w:pPr>
      <w:keepNext/>
      <w:outlineLvl w:val="1"/>
    </w:pPr>
    <w:rPr>
      <w:rFonts w:cs="Times New Roman"/>
      <w:szCs w:val="28"/>
      <w:lang w:val="x-none" w:eastAsia="x-none"/>
    </w:rPr>
  </w:style>
  <w:style w:type="paragraph" w:styleId="Heading3">
    <w:name w:val="heading 3"/>
    <w:aliases w:val="عناوین فرعی دوم"/>
    <w:basedOn w:val="Normal"/>
    <w:next w:val="Normal"/>
    <w:link w:val="Heading3Char"/>
    <w:uiPriority w:val="9"/>
    <w:qFormat/>
    <w:rsid w:val="00EE41B4"/>
    <w:pPr>
      <w:keepNext/>
      <w:ind w:left="312"/>
      <w:jc w:val="center"/>
      <w:outlineLvl w:val="2"/>
    </w:pPr>
    <w:rPr>
      <w:rFonts w:cs="Times New Roman"/>
      <w:b/>
      <w:bCs/>
      <w:szCs w:val="28"/>
      <w:lang w:val="x-none" w:eastAsia="x-none"/>
    </w:rPr>
  </w:style>
  <w:style w:type="paragraph" w:styleId="Heading4">
    <w:name w:val="heading 4"/>
    <w:basedOn w:val="Normal"/>
    <w:next w:val="Normal"/>
    <w:link w:val="Heading4Char"/>
    <w:qFormat/>
    <w:rsid w:val="00EE41B4"/>
    <w:pPr>
      <w:keepNext/>
      <w:outlineLvl w:val="3"/>
    </w:pPr>
    <w:rPr>
      <w:rFonts w:cs="Times New Roman"/>
      <w:b/>
      <w:bCs/>
      <w:szCs w:val="28"/>
      <w:lang w:val="x-none" w:eastAsia="x-none"/>
    </w:rPr>
  </w:style>
  <w:style w:type="paragraph" w:styleId="Heading5">
    <w:name w:val="heading 5"/>
    <w:basedOn w:val="Normal"/>
    <w:next w:val="Normal"/>
    <w:link w:val="Heading5Char"/>
    <w:qFormat/>
    <w:rsid w:val="00EE41B4"/>
    <w:pPr>
      <w:keepNext/>
      <w:ind w:left="312"/>
      <w:jc w:val="center"/>
      <w:outlineLvl w:val="4"/>
    </w:pPr>
    <w:rPr>
      <w:rFonts w:cs="Times New Roman"/>
      <w:b/>
      <w:bCs/>
      <w:i/>
      <w:iCs/>
      <w:szCs w:val="28"/>
      <w:lang w:val="x-none" w:eastAsia="x-none"/>
    </w:rPr>
  </w:style>
  <w:style w:type="paragraph" w:styleId="Heading6">
    <w:name w:val="heading 6"/>
    <w:basedOn w:val="Normal"/>
    <w:next w:val="Normal"/>
    <w:link w:val="Heading6Char"/>
    <w:qFormat/>
    <w:rsid w:val="00EE41B4"/>
    <w:pPr>
      <w:keepNext/>
      <w:ind w:left="28" w:firstLine="426"/>
      <w:jc w:val="center"/>
      <w:outlineLvl w:val="5"/>
    </w:pPr>
    <w:rPr>
      <w:rFonts w:cs="Times New Roman"/>
      <w:b/>
      <w:bCs/>
      <w:sz w:val="24"/>
      <w:szCs w:val="28"/>
      <w:lang w:val="x-none" w:eastAsia="x-none"/>
    </w:rPr>
  </w:style>
  <w:style w:type="paragraph" w:styleId="Heading7">
    <w:name w:val="heading 7"/>
    <w:basedOn w:val="Normal"/>
    <w:next w:val="Normal"/>
    <w:link w:val="Heading7Char"/>
    <w:qFormat/>
    <w:rsid w:val="00EE41B4"/>
    <w:pPr>
      <w:keepNext/>
      <w:ind w:left="28" w:firstLine="426"/>
      <w:jc w:val="lowKashida"/>
      <w:outlineLvl w:val="6"/>
    </w:pPr>
    <w:rPr>
      <w:rFonts w:cs="Times New Roman"/>
      <w:b/>
      <w:bCs/>
      <w:szCs w:val="28"/>
      <w:lang w:val="x-none" w:eastAsia="x-none"/>
    </w:rPr>
  </w:style>
  <w:style w:type="paragraph" w:styleId="Heading8">
    <w:name w:val="heading 8"/>
    <w:basedOn w:val="Heading1"/>
    <w:next w:val="Normal"/>
    <w:link w:val="Heading8Char"/>
    <w:semiHidden/>
    <w:qFormat/>
    <w:rsid w:val="00576B10"/>
    <w:pPr>
      <w:keepNext w:val="0"/>
      <w:numPr>
        <w:numId w:val="16"/>
      </w:numPr>
      <w:spacing w:before="440" w:after="0"/>
      <w:jc w:val="left"/>
      <w:outlineLvl w:val="7"/>
    </w:pPr>
    <w:rPr>
      <w:rFonts w:ascii="Times New Roman" w:eastAsia="Times New Roman" w:cs="B Zar"/>
      <w:kern w:val="0"/>
      <w:szCs w:val="26"/>
      <w:lang w:bidi="fa-IR"/>
    </w:rPr>
  </w:style>
  <w:style w:type="paragraph" w:styleId="Heading9">
    <w:name w:val="heading 9"/>
    <w:basedOn w:val="Heading1"/>
    <w:next w:val="Normal"/>
    <w:link w:val="Heading9Char"/>
    <w:semiHidden/>
    <w:rsid w:val="00576B10"/>
    <w:pPr>
      <w:keepNext w:val="0"/>
      <w:tabs>
        <w:tab w:val="num" w:pos="1584"/>
      </w:tabs>
      <w:spacing w:before="440" w:after="0"/>
      <w:ind w:left="1584" w:hanging="1584"/>
      <w:jc w:val="left"/>
      <w:outlineLvl w:val="8"/>
    </w:pPr>
    <w:rPr>
      <w:rFonts w:ascii="Times New Roman" w:eastAsia="Times New Roman" w:cs="Lotus"/>
      <w:kern w:val="0"/>
      <w:szCs w:val="26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عناوین اصلی Char"/>
    <w:link w:val="Heading1"/>
    <w:uiPriority w:val="9"/>
    <w:rsid w:val="00742C1C"/>
    <w:rPr>
      <w:rFonts w:ascii="Arial"/>
      <w:b/>
      <w:bCs/>
      <w:kern w:val="28"/>
      <w:sz w:val="28"/>
      <w:szCs w:val="33"/>
    </w:rPr>
  </w:style>
  <w:style w:type="character" w:customStyle="1" w:styleId="Heading2Char">
    <w:name w:val="Heading 2 Char"/>
    <w:aliases w:val="عناوین فرعی Char"/>
    <w:link w:val="Heading2"/>
    <w:uiPriority w:val="9"/>
    <w:rsid w:val="00742C1C"/>
    <w:rPr>
      <w:rFonts w:cs="Lotus"/>
      <w:szCs w:val="28"/>
    </w:rPr>
  </w:style>
  <w:style w:type="character" w:customStyle="1" w:styleId="Heading3Char">
    <w:name w:val="Heading 3 Char"/>
    <w:aliases w:val="عناوین فرعی دوم Char"/>
    <w:link w:val="Heading3"/>
    <w:uiPriority w:val="9"/>
    <w:rsid w:val="00742C1C"/>
    <w:rPr>
      <w:rFonts w:cs="Lotus"/>
      <w:b/>
      <w:bCs/>
      <w:szCs w:val="28"/>
    </w:rPr>
  </w:style>
  <w:style w:type="character" w:customStyle="1" w:styleId="Heading4Char">
    <w:name w:val="Heading 4 Char"/>
    <w:link w:val="Heading4"/>
    <w:rsid w:val="00742C1C"/>
    <w:rPr>
      <w:rFonts w:cs="Lotus"/>
      <w:b/>
      <w:bCs/>
      <w:szCs w:val="28"/>
    </w:rPr>
  </w:style>
  <w:style w:type="character" w:customStyle="1" w:styleId="Heading5Char">
    <w:name w:val="Heading 5 Char"/>
    <w:link w:val="Heading5"/>
    <w:rsid w:val="00742C1C"/>
    <w:rPr>
      <w:rFonts w:cs="Lotus"/>
      <w:b/>
      <w:bCs/>
      <w:i/>
      <w:iCs/>
      <w:szCs w:val="28"/>
    </w:rPr>
  </w:style>
  <w:style w:type="character" w:customStyle="1" w:styleId="Heading6Char">
    <w:name w:val="Heading 6 Char"/>
    <w:link w:val="Heading6"/>
    <w:rsid w:val="00742C1C"/>
    <w:rPr>
      <w:rFonts w:cs="Lotus"/>
      <w:b/>
      <w:bCs/>
      <w:sz w:val="24"/>
      <w:szCs w:val="28"/>
    </w:rPr>
  </w:style>
  <w:style w:type="character" w:customStyle="1" w:styleId="Heading7Char">
    <w:name w:val="Heading 7 Char"/>
    <w:link w:val="Heading7"/>
    <w:rsid w:val="00742C1C"/>
    <w:rPr>
      <w:rFonts w:cs="Lotus"/>
      <w:b/>
      <w:bCs/>
      <w:szCs w:val="28"/>
    </w:rPr>
  </w:style>
  <w:style w:type="paragraph" w:styleId="DocumentMap">
    <w:name w:val="Document Map"/>
    <w:basedOn w:val="Normal"/>
    <w:link w:val="DocumentMapChar"/>
    <w:semiHidden/>
    <w:rsid w:val="00EE41B4"/>
    <w:pPr>
      <w:shd w:val="clear" w:color="auto" w:fill="000080"/>
    </w:pPr>
    <w:rPr>
      <w:rFonts w:ascii="Tahoma" w:cs="Times New Roman"/>
      <w:lang w:val="x-none" w:eastAsia="x-none"/>
    </w:rPr>
  </w:style>
  <w:style w:type="character" w:customStyle="1" w:styleId="DocumentMapChar">
    <w:name w:val="Document Map Char"/>
    <w:link w:val="DocumentMap"/>
    <w:semiHidden/>
    <w:rsid w:val="00742C1C"/>
    <w:rPr>
      <w:rFonts w:ascii="Tahoma"/>
      <w:shd w:val="clear" w:color="auto" w:fill="000080"/>
    </w:rPr>
  </w:style>
  <w:style w:type="paragraph" w:styleId="BodyTextIndent">
    <w:name w:val="Body Text Indent"/>
    <w:basedOn w:val="Normal"/>
    <w:link w:val="BodyTextIndentChar"/>
    <w:uiPriority w:val="99"/>
    <w:rsid w:val="00EE41B4"/>
    <w:pPr>
      <w:ind w:firstLine="312"/>
    </w:pPr>
    <w:rPr>
      <w:rFonts w:cs="Times New Roman"/>
      <w:szCs w:val="28"/>
      <w:lang w:val="x-none" w:eastAsia="x-none"/>
    </w:rPr>
  </w:style>
  <w:style w:type="character" w:customStyle="1" w:styleId="BodyTextIndentChar">
    <w:name w:val="Body Text Indent Char"/>
    <w:link w:val="BodyTextIndent"/>
    <w:uiPriority w:val="99"/>
    <w:rsid w:val="00742C1C"/>
    <w:rPr>
      <w:rFonts w:cs="Lotus"/>
      <w:szCs w:val="28"/>
    </w:rPr>
  </w:style>
  <w:style w:type="character" w:styleId="Hyperlink">
    <w:name w:val="Hyperlink"/>
    <w:aliases w:val="فهرست اصلی"/>
    <w:uiPriority w:val="99"/>
    <w:rsid w:val="00EE41B4"/>
    <w:rPr>
      <w:color w:val="0000FF"/>
      <w:u w:val="single"/>
    </w:rPr>
  </w:style>
  <w:style w:type="paragraph" w:styleId="BlockText">
    <w:name w:val="Block Text"/>
    <w:basedOn w:val="Normal"/>
    <w:uiPriority w:val="99"/>
    <w:rsid w:val="00EE41B4"/>
    <w:pPr>
      <w:ind w:left="28"/>
      <w:jc w:val="lowKashida"/>
    </w:pPr>
    <w:rPr>
      <w:rFonts w:cs="Lotus"/>
      <w:szCs w:val="28"/>
    </w:rPr>
  </w:style>
  <w:style w:type="paragraph" w:styleId="FootnoteText">
    <w:name w:val="footnote text"/>
    <w:basedOn w:val="Normal"/>
    <w:link w:val="FootnoteTextChar"/>
    <w:uiPriority w:val="99"/>
    <w:semiHidden/>
    <w:rsid w:val="00347D7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42C1C"/>
  </w:style>
  <w:style w:type="character" w:styleId="FootnoteReference">
    <w:name w:val="footnote reference"/>
    <w:uiPriority w:val="99"/>
    <w:semiHidden/>
    <w:rsid w:val="00347D7F"/>
    <w:rPr>
      <w:vertAlign w:val="superscript"/>
    </w:rPr>
  </w:style>
  <w:style w:type="table" w:styleId="TableGrid">
    <w:name w:val="Table Grid"/>
    <w:basedOn w:val="TableNormal"/>
    <w:rsid w:val="00B162DA"/>
    <w:pPr>
      <w:bidi/>
    </w:pPr>
    <w:rPr>
      <w:rFonts w:eastAsia="SimSu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F7789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7F12"/>
  </w:style>
  <w:style w:type="character" w:styleId="PageNumber">
    <w:name w:val="page number"/>
    <w:basedOn w:val="DefaultParagraphFont"/>
    <w:rsid w:val="00F7789C"/>
  </w:style>
  <w:style w:type="paragraph" w:styleId="Header">
    <w:name w:val="header"/>
    <w:basedOn w:val="Normal"/>
    <w:link w:val="HeaderChar"/>
    <w:uiPriority w:val="99"/>
    <w:rsid w:val="00F7789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5BC5"/>
  </w:style>
  <w:style w:type="table" w:styleId="TableGrid1">
    <w:name w:val="Table Grid 1"/>
    <w:basedOn w:val="TableNormal"/>
    <w:rsid w:val="002F493E"/>
    <w:rPr>
      <w:rFonts w:cs="Times New Roman"/>
      <w:lang w:bidi="fa-IR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NormalWeb">
    <w:name w:val="Normal (Web)"/>
    <w:basedOn w:val="Normal"/>
    <w:rsid w:val="006A11C8"/>
    <w:pPr>
      <w:bidi w:val="0"/>
      <w:spacing w:before="100" w:beforeAutospacing="1" w:after="100" w:afterAutospacing="1"/>
    </w:pPr>
    <w:rPr>
      <w:rFonts w:cs="Times New Roman"/>
      <w:sz w:val="24"/>
      <w:szCs w:val="24"/>
    </w:rPr>
  </w:style>
  <w:style w:type="paragraph" w:styleId="Title">
    <w:name w:val="Title"/>
    <w:aliases w:val="عنوان سند روی جلد"/>
    <w:basedOn w:val="Normal"/>
    <w:link w:val="TitleChar"/>
    <w:qFormat/>
    <w:rsid w:val="00230608"/>
    <w:pPr>
      <w:jc w:val="center"/>
    </w:pPr>
    <w:rPr>
      <w:rFonts w:cs="Times New Roman"/>
      <w:b/>
      <w:bCs/>
      <w:position w:val="-12"/>
      <w:szCs w:val="26"/>
      <w:lang w:val="x-none" w:eastAsia="x-none"/>
    </w:rPr>
  </w:style>
  <w:style w:type="character" w:customStyle="1" w:styleId="TitleChar">
    <w:name w:val="Title Char"/>
    <w:aliases w:val="عنوان سند روی جلد Char"/>
    <w:link w:val="Title"/>
    <w:rsid w:val="00230608"/>
    <w:rPr>
      <w:rFonts w:cs="Roya"/>
      <w:b/>
      <w:bCs/>
      <w:position w:val="-12"/>
      <w:szCs w:val="26"/>
    </w:rPr>
  </w:style>
  <w:style w:type="paragraph" w:styleId="CommentText">
    <w:name w:val="annotation text"/>
    <w:basedOn w:val="Normal"/>
    <w:link w:val="CommentTextChar"/>
    <w:uiPriority w:val="99"/>
    <w:rsid w:val="00342575"/>
  </w:style>
  <w:style w:type="character" w:customStyle="1" w:styleId="CommentTextChar">
    <w:name w:val="Comment Text Char"/>
    <w:basedOn w:val="DefaultParagraphFont"/>
    <w:link w:val="CommentText"/>
    <w:uiPriority w:val="99"/>
    <w:rsid w:val="00342575"/>
  </w:style>
  <w:style w:type="paragraph" w:styleId="CommentSubject">
    <w:name w:val="annotation subject"/>
    <w:basedOn w:val="CommentText"/>
    <w:next w:val="CommentText"/>
    <w:link w:val="CommentSubjectChar"/>
    <w:uiPriority w:val="99"/>
    <w:rsid w:val="00342575"/>
    <w:rPr>
      <w:rFonts w:cs="Times New Roman"/>
      <w:b/>
      <w:bCs/>
      <w:position w:val="-12"/>
      <w:lang w:val="x-none" w:eastAsia="x-none"/>
    </w:rPr>
  </w:style>
  <w:style w:type="character" w:customStyle="1" w:styleId="CommentSubjectChar">
    <w:name w:val="Comment Subject Char"/>
    <w:link w:val="CommentSubject"/>
    <w:uiPriority w:val="99"/>
    <w:rsid w:val="00342575"/>
    <w:rPr>
      <w:rFonts w:cs="Roya"/>
      <w:b/>
      <w:bCs/>
      <w:position w:val="-12"/>
    </w:rPr>
  </w:style>
  <w:style w:type="character" w:styleId="Strong">
    <w:name w:val="Strong"/>
    <w:uiPriority w:val="22"/>
    <w:qFormat/>
    <w:rsid w:val="004530D2"/>
    <w:rPr>
      <w:b/>
      <w:bCs/>
    </w:rPr>
  </w:style>
  <w:style w:type="character" w:styleId="Emphasis">
    <w:name w:val="Emphasis"/>
    <w:uiPriority w:val="20"/>
    <w:qFormat/>
    <w:rsid w:val="00E76E18"/>
    <w:rPr>
      <w:b/>
      <w:bCs/>
      <w:i w:val="0"/>
      <w:iCs w:val="0"/>
    </w:rPr>
  </w:style>
  <w:style w:type="paragraph" w:styleId="BodyText">
    <w:name w:val="Body Text"/>
    <w:basedOn w:val="Normal"/>
    <w:link w:val="BodyTextChar"/>
    <w:rsid w:val="00531B21"/>
    <w:pPr>
      <w:spacing w:line="560" w:lineRule="exact"/>
      <w:jc w:val="lowKashida"/>
    </w:pPr>
    <w:rPr>
      <w:rFonts w:cs="Times New Roman"/>
      <w:snapToGrid w:val="0"/>
      <w:sz w:val="24"/>
      <w:szCs w:val="28"/>
      <w:lang w:val="x-none" w:eastAsia="x-none"/>
    </w:rPr>
  </w:style>
  <w:style w:type="character" w:customStyle="1" w:styleId="BodyTextChar">
    <w:name w:val="Body Text Char"/>
    <w:link w:val="BodyText"/>
    <w:rsid w:val="00531B21"/>
    <w:rPr>
      <w:rFonts w:cs="Zar"/>
      <w:snapToGrid w:val="0"/>
      <w:sz w:val="24"/>
      <w:szCs w:val="28"/>
    </w:rPr>
  </w:style>
  <w:style w:type="paragraph" w:customStyle="1" w:styleId="abstracttext">
    <w:name w:val="abstract_text"/>
    <w:basedOn w:val="Normal"/>
    <w:uiPriority w:val="99"/>
    <w:rsid w:val="00531B21"/>
    <w:pPr>
      <w:bidi w:val="0"/>
      <w:spacing w:before="100" w:beforeAutospacing="1" w:after="100" w:afterAutospacing="1"/>
    </w:pPr>
    <w:rPr>
      <w:rFonts w:cs="Times New Roman"/>
      <w:sz w:val="24"/>
      <w:szCs w:val="24"/>
      <w:lang w:bidi="fa-IR"/>
    </w:rPr>
  </w:style>
  <w:style w:type="paragraph" w:customStyle="1" w:styleId="small-text">
    <w:name w:val="small-text"/>
    <w:basedOn w:val="Normal"/>
    <w:uiPriority w:val="99"/>
    <w:rsid w:val="003A730C"/>
    <w:pPr>
      <w:bidi w:val="0"/>
      <w:spacing w:before="100" w:beforeAutospacing="1" w:after="100" w:afterAutospacing="1"/>
    </w:pPr>
    <w:rPr>
      <w:rFonts w:ascii="Arial" w:hAnsi="Arial" w:cs="Arial"/>
      <w:color w:val="000000"/>
    </w:rPr>
  </w:style>
  <w:style w:type="character" w:customStyle="1" w:styleId="heading">
    <w:name w:val="heading"/>
    <w:rsid w:val="003A730C"/>
    <w:rPr>
      <w:b/>
      <w:bCs/>
    </w:rPr>
  </w:style>
  <w:style w:type="character" w:customStyle="1" w:styleId="mediumb-text1">
    <w:name w:val="mediumb-text1"/>
    <w:rsid w:val="003A730C"/>
    <w:rPr>
      <w:rFonts w:ascii="Arial" w:hAnsi="Arial" w:cs="Arial" w:hint="default"/>
      <w:b/>
      <w:bCs/>
      <w:color w:val="000000"/>
      <w:sz w:val="24"/>
      <w:szCs w:val="24"/>
    </w:rPr>
  </w:style>
  <w:style w:type="paragraph" w:styleId="z-TopofForm">
    <w:name w:val="HTML Top of Form"/>
    <w:basedOn w:val="Normal"/>
    <w:next w:val="Normal"/>
    <w:link w:val="z-TopofFormChar"/>
    <w:hidden/>
    <w:uiPriority w:val="99"/>
    <w:unhideWhenUsed/>
    <w:rsid w:val="003A730C"/>
    <w:pPr>
      <w:pBdr>
        <w:bottom w:val="single" w:sz="6" w:space="1" w:color="auto"/>
      </w:pBdr>
      <w:bidi w:val="0"/>
      <w:jc w:val="center"/>
    </w:pPr>
    <w:rPr>
      <w:rFonts w:ascii="Arial" w:hAnsi="Arial" w:cs="Times New Roman"/>
      <w:vanish/>
      <w:sz w:val="16"/>
      <w:szCs w:val="16"/>
      <w:lang w:val="x-none" w:eastAsia="x-none"/>
    </w:rPr>
  </w:style>
  <w:style w:type="character" w:customStyle="1" w:styleId="z-TopofFormChar">
    <w:name w:val="z-Top of Form Char"/>
    <w:link w:val="z-TopofForm"/>
    <w:uiPriority w:val="99"/>
    <w:rsid w:val="003A730C"/>
    <w:rPr>
      <w:rFonts w:ascii="Arial" w:hAnsi="Arial" w:cs="Arial"/>
      <w:vanish/>
      <w:sz w:val="16"/>
      <w:szCs w:val="16"/>
    </w:rPr>
  </w:style>
  <w:style w:type="character" w:customStyle="1" w:styleId="small-text1">
    <w:name w:val="small-text1"/>
    <w:rsid w:val="003A730C"/>
    <w:rPr>
      <w:rFonts w:ascii="Arial" w:hAnsi="Arial" w:cs="Arial" w:hint="default"/>
      <w:color w:val="000000"/>
      <w:sz w:val="20"/>
      <w:szCs w:val="20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A730C"/>
    <w:pPr>
      <w:pBdr>
        <w:top w:val="single" w:sz="6" w:space="1" w:color="auto"/>
      </w:pBdr>
      <w:bidi w:val="0"/>
      <w:jc w:val="center"/>
    </w:pPr>
    <w:rPr>
      <w:rFonts w:ascii="Arial" w:hAnsi="Arial" w:cs="Times New Roman"/>
      <w:vanish/>
      <w:sz w:val="16"/>
      <w:szCs w:val="16"/>
      <w:lang w:val="x-none" w:eastAsia="x-none"/>
    </w:rPr>
  </w:style>
  <w:style w:type="character" w:customStyle="1" w:styleId="z-BottomofFormChar">
    <w:name w:val="z-Bottom of Form Char"/>
    <w:link w:val="z-BottomofForm"/>
    <w:uiPriority w:val="99"/>
    <w:rsid w:val="003A730C"/>
    <w:rPr>
      <w:rFonts w:ascii="Arial" w:hAnsi="Arial" w:cs="Arial"/>
      <w:vanish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557F12"/>
    <w:pPr>
      <w:bidi w:val="0"/>
      <w:spacing w:after="200" w:line="276" w:lineRule="auto"/>
      <w:ind w:left="720"/>
      <w:contextualSpacing/>
    </w:pPr>
    <w:rPr>
      <w:rFonts w:ascii="Calibri" w:eastAsia="Times New Roman" w:hAnsi="Calibri" w:cs="Arial"/>
      <w:sz w:val="22"/>
      <w:szCs w:val="22"/>
    </w:rPr>
  </w:style>
  <w:style w:type="paragraph" w:customStyle="1" w:styleId="Head2">
    <w:name w:val="Head2"/>
    <w:basedOn w:val="Normal"/>
    <w:link w:val="Head2Char"/>
    <w:rsid w:val="00D7713C"/>
    <w:pPr>
      <w:spacing w:line="360" w:lineRule="auto"/>
      <w:jc w:val="center"/>
    </w:pPr>
    <w:rPr>
      <w:rFonts w:eastAsia="SimSun" w:cs="B Zar"/>
      <w:b/>
      <w:bCs/>
      <w:color w:val="333399"/>
      <w:sz w:val="108"/>
      <w:szCs w:val="120"/>
      <w:lang w:val="x-none" w:eastAsia="x-none" w:bidi="fa-IR"/>
    </w:rPr>
  </w:style>
  <w:style w:type="character" w:customStyle="1" w:styleId="Head2Char">
    <w:name w:val="Head2 Char"/>
    <w:link w:val="Head2"/>
    <w:rsid w:val="00D7713C"/>
    <w:rPr>
      <w:rFonts w:eastAsia="SimSun" w:cs="B Zar"/>
      <w:b/>
      <w:bCs/>
      <w:color w:val="333399"/>
      <w:sz w:val="108"/>
      <w:szCs w:val="120"/>
      <w:lang w:bidi="fa-IR"/>
    </w:rPr>
  </w:style>
  <w:style w:type="paragraph" w:customStyle="1" w:styleId="Style3">
    <w:name w:val="Style3"/>
    <w:basedOn w:val="Normal"/>
    <w:link w:val="Style3Char"/>
    <w:qFormat/>
    <w:rsid w:val="00D7713C"/>
    <w:pPr>
      <w:spacing w:line="360" w:lineRule="auto"/>
    </w:pPr>
    <w:rPr>
      <w:rFonts w:cs="B Zar"/>
      <w:b/>
      <w:bCs/>
      <w:sz w:val="26"/>
      <w:szCs w:val="26"/>
      <w:lang w:val="x-none" w:eastAsia="x-none" w:bidi="fa-IR"/>
    </w:rPr>
  </w:style>
  <w:style w:type="character" w:customStyle="1" w:styleId="Style3Char">
    <w:name w:val="Style3 Char"/>
    <w:link w:val="Style3"/>
    <w:rsid w:val="00D7713C"/>
    <w:rPr>
      <w:rFonts w:cs="B Zar"/>
      <w:b/>
      <w:bCs/>
      <w:sz w:val="26"/>
      <w:szCs w:val="26"/>
      <w:lang w:bidi="fa-IR"/>
    </w:rPr>
  </w:style>
  <w:style w:type="paragraph" w:styleId="BalloonText">
    <w:name w:val="Balloon Text"/>
    <w:basedOn w:val="Normal"/>
    <w:link w:val="BalloonTextChar"/>
    <w:uiPriority w:val="99"/>
    <w:rsid w:val="00072670"/>
    <w:rPr>
      <w:rFonts w:ascii="Tahoma" w:hAnsi="Tahoma" w:cs="Times New Roman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rsid w:val="00072670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DD070E"/>
    <w:rPr>
      <w:sz w:val="16"/>
      <w:szCs w:val="16"/>
    </w:rPr>
  </w:style>
  <w:style w:type="character" w:styleId="FollowedHyperlink">
    <w:name w:val="FollowedHyperlink"/>
    <w:uiPriority w:val="99"/>
    <w:unhideWhenUsed/>
    <w:rsid w:val="00742C1C"/>
    <w:rPr>
      <w:color w:val="800080"/>
      <w:u w:val="single"/>
    </w:rPr>
  </w:style>
  <w:style w:type="paragraph" w:customStyle="1" w:styleId="ab">
    <w:name w:val="جداول"/>
    <w:basedOn w:val="Normal"/>
    <w:next w:val="Normal"/>
    <w:qFormat/>
    <w:rsid w:val="00DD11C6"/>
    <w:pPr>
      <w:jc w:val="center"/>
    </w:pPr>
    <w:rPr>
      <w:rFonts w:cs="B Zar"/>
      <w:b/>
      <w:bCs/>
      <w:sz w:val="18"/>
      <w:szCs w:val="22"/>
      <w:lang w:bidi="fa-IR"/>
    </w:rPr>
  </w:style>
  <w:style w:type="paragraph" w:customStyle="1" w:styleId="ac">
    <w:name w:val="نمودار"/>
    <w:basedOn w:val="Normal"/>
    <w:next w:val="Normal"/>
    <w:qFormat/>
    <w:rsid w:val="00CE058B"/>
    <w:pPr>
      <w:jc w:val="center"/>
    </w:pPr>
    <w:rPr>
      <w:rFonts w:cs="B Zar"/>
      <w:b/>
      <w:bCs/>
      <w:szCs w:val="22"/>
    </w:rPr>
  </w:style>
  <w:style w:type="paragraph" w:styleId="TOC1">
    <w:name w:val="toc 1"/>
    <w:basedOn w:val="Normal"/>
    <w:next w:val="Normal"/>
    <w:autoRedefine/>
    <w:uiPriority w:val="39"/>
    <w:qFormat/>
    <w:rsid w:val="00E4039F"/>
    <w:pPr>
      <w:tabs>
        <w:tab w:val="right" w:leader="dot" w:pos="7078"/>
      </w:tabs>
      <w:spacing w:line="216" w:lineRule="auto"/>
      <w:ind w:left="788" w:hanging="788"/>
    </w:pPr>
    <w:rPr>
      <w:rFonts w:cs="B Zar"/>
      <w:b/>
      <w:bCs/>
      <w:noProof/>
      <w:sz w:val="18"/>
      <w:szCs w:val="22"/>
      <w:lang w:bidi="fa-IR"/>
    </w:rPr>
  </w:style>
  <w:style w:type="paragraph" w:customStyle="1" w:styleId="ad">
    <w:name w:val="فصل"/>
    <w:basedOn w:val="ListParagraph"/>
    <w:qFormat/>
    <w:rsid w:val="002644C3"/>
    <w:pPr>
      <w:tabs>
        <w:tab w:val="left" w:pos="284"/>
      </w:tabs>
      <w:bidi/>
      <w:spacing w:line="216" w:lineRule="auto"/>
      <w:jc w:val="center"/>
    </w:pPr>
    <w:rPr>
      <w:rFonts w:cs="B Titr"/>
      <w:b/>
      <w:bCs/>
      <w:sz w:val="48"/>
      <w:szCs w:val="48"/>
      <w:lang w:bidi="fa-IR"/>
    </w:rPr>
  </w:style>
  <w:style w:type="paragraph" w:customStyle="1" w:styleId="1">
    <w:name w:val="زيرفصل1"/>
    <w:basedOn w:val="Normal"/>
    <w:qFormat/>
    <w:rsid w:val="002644C3"/>
    <w:pPr>
      <w:spacing w:line="216" w:lineRule="auto"/>
    </w:pPr>
    <w:rPr>
      <w:rFonts w:eastAsia="Times New Roman" w:cs="B Zar"/>
      <w:b/>
      <w:bCs/>
      <w:sz w:val="22"/>
      <w:szCs w:val="28"/>
      <w:lang w:bidi="fa-IR"/>
    </w:rPr>
  </w:style>
  <w:style w:type="paragraph" w:customStyle="1" w:styleId="1-1">
    <w:name w:val="زيرفصل1-1"/>
    <w:basedOn w:val="Normal"/>
    <w:qFormat/>
    <w:rsid w:val="002644C3"/>
    <w:pPr>
      <w:jc w:val="center"/>
    </w:pPr>
    <w:rPr>
      <w:rFonts w:cs="B Zar"/>
      <w:b/>
      <w:bCs/>
      <w:sz w:val="40"/>
      <w:szCs w:val="40"/>
      <w:lang w:bidi="fa-IR"/>
    </w:rPr>
  </w:style>
  <w:style w:type="paragraph" w:styleId="TOC2">
    <w:name w:val="toc 2"/>
    <w:basedOn w:val="Normal"/>
    <w:next w:val="Normal"/>
    <w:autoRedefine/>
    <w:uiPriority w:val="39"/>
    <w:qFormat/>
    <w:rsid w:val="0034018D"/>
    <w:pPr>
      <w:tabs>
        <w:tab w:val="right" w:leader="dot" w:pos="7078"/>
      </w:tabs>
      <w:spacing w:line="216" w:lineRule="auto"/>
      <w:ind w:left="200"/>
    </w:pPr>
  </w:style>
  <w:style w:type="paragraph" w:customStyle="1" w:styleId="1-2">
    <w:name w:val="زیرفصل1-2"/>
    <w:basedOn w:val="Normal"/>
    <w:qFormat/>
    <w:rsid w:val="00243093"/>
    <w:pPr>
      <w:spacing w:line="216" w:lineRule="auto"/>
      <w:ind w:firstLine="284"/>
      <w:jc w:val="center"/>
    </w:pPr>
    <w:rPr>
      <w:rFonts w:ascii="B Zar" w:hAnsi="B Zar" w:cs="B Zar"/>
      <w:b/>
      <w:bCs/>
      <w:sz w:val="22"/>
      <w:szCs w:val="22"/>
      <w:lang w:bidi="fa-IR"/>
    </w:rPr>
  </w:style>
  <w:style w:type="character" w:customStyle="1" w:styleId="ae">
    <w:name w:val="a"/>
    <w:basedOn w:val="DefaultParagraphFont"/>
    <w:rsid w:val="00E536CC"/>
  </w:style>
  <w:style w:type="character" w:customStyle="1" w:styleId="f">
    <w:name w:val="f"/>
    <w:basedOn w:val="DefaultParagraphFont"/>
    <w:rsid w:val="00E536CC"/>
  </w:style>
  <w:style w:type="character" w:customStyle="1" w:styleId="c">
    <w:name w:val="c"/>
    <w:basedOn w:val="DefaultParagraphFont"/>
    <w:rsid w:val="00E536CC"/>
  </w:style>
  <w:style w:type="character" w:customStyle="1" w:styleId="e">
    <w:name w:val="e"/>
    <w:basedOn w:val="DefaultParagraphFont"/>
    <w:rsid w:val="00E536CC"/>
  </w:style>
  <w:style w:type="character" w:customStyle="1" w:styleId="d">
    <w:name w:val="d"/>
    <w:basedOn w:val="DefaultParagraphFont"/>
    <w:rsid w:val="00E536CC"/>
  </w:style>
  <w:style w:type="character" w:customStyle="1" w:styleId="b">
    <w:name w:val="b"/>
    <w:basedOn w:val="DefaultParagraphFont"/>
    <w:rsid w:val="00E536CC"/>
  </w:style>
  <w:style w:type="character" w:customStyle="1" w:styleId="hps">
    <w:name w:val="hps"/>
    <w:basedOn w:val="DefaultParagraphFont"/>
    <w:rsid w:val="0038373C"/>
  </w:style>
  <w:style w:type="paragraph" w:customStyle="1" w:styleId="a-plus-plus">
    <w:name w:val="a-plus-plus"/>
    <w:basedOn w:val="Normal"/>
    <w:rsid w:val="00A144BA"/>
    <w:pPr>
      <w:bidi w:val="0"/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unhideWhenUsed/>
    <w:rsid w:val="00E91ADB"/>
    <w:pPr>
      <w:bidi w:val="0"/>
      <w:jc w:val="left"/>
    </w:pPr>
    <w:rPr>
      <w:rFonts w:eastAsia="Times New Roman" w:cs="Times New Roman"/>
      <w:i/>
      <w:iCs/>
      <w:sz w:val="24"/>
      <w:szCs w:val="24"/>
      <w:lang w:val="x-none" w:eastAsia="x-none"/>
    </w:rPr>
  </w:style>
  <w:style w:type="character" w:customStyle="1" w:styleId="HTMLAddressChar">
    <w:name w:val="HTML Address Char"/>
    <w:link w:val="HTMLAddress"/>
    <w:uiPriority w:val="99"/>
    <w:rsid w:val="00E91ADB"/>
    <w:rPr>
      <w:rFonts w:eastAsia="Times New Roman" w:cs="Times New Roman"/>
      <w:i/>
      <w:iCs/>
      <w:sz w:val="24"/>
      <w:szCs w:val="24"/>
    </w:rPr>
  </w:style>
  <w:style w:type="character" w:customStyle="1" w:styleId="name">
    <w:name w:val="name"/>
    <w:basedOn w:val="DefaultParagraphFont"/>
    <w:rsid w:val="00E91ADB"/>
  </w:style>
  <w:style w:type="character" w:customStyle="1" w:styleId="contrib-email">
    <w:name w:val="contrib-email"/>
    <w:basedOn w:val="DefaultParagraphFont"/>
    <w:rsid w:val="00E91ADB"/>
  </w:style>
  <w:style w:type="character" w:customStyle="1" w:styleId="cit-print-date2">
    <w:name w:val="cit-print-date2"/>
    <w:basedOn w:val="DefaultParagraphFont"/>
    <w:rsid w:val="00E91ADB"/>
  </w:style>
  <w:style w:type="character" w:customStyle="1" w:styleId="cit-first-page">
    <w:name w:val="cit-first-page"/>
    <w:basedOn w:val="DefaultParagraphFont"/>
    <w:rsid w:val="00E91ADB"/>
  </w:style>
  <w:style w:type="character" w:customStyle="1" w:styleId="cit-sep3">
    <w:name w:val="cit-sep3"/>
    <w:basedOn w:val="DefaultParagraphFont"/>
    <w:rsid w:val="00E91ADB"/>
  </w:style>
  <w:style w:type="character" w:customStyle="1" w:styleId="cit-last-page2">
    <w:name w:val="cit-last-page2"/>
    <w:basedOn w:val="DefaultParagraphFont"/>
    <w:rsid w:val="00E91ADB"/>
  </w:style>
  <w:style w:type="character" w:customStyle="1" w:styleId="onlineisbn">
    <w:name w:val="onlineisbn"/>
    <w:basedOn w:val="DefaultParagraphFont"/>
    <w:rsid w:val="00B87C23"/>
  </w:style>
  <w:style w:type="paragraph" w:styleId="Caption">
    <w:name w:val="caption"/>
    <w:basedOn w:val="Normal"/>
    <w:next w:val="Normal"/>
    <w:link w:val="CaptionChar"/>
    <w:uiPriority w:val="35"/>
    <w:qFormat/>
    <w:rsid w:val="00100E28"/>
    <w:pPr>
      <w:spacing w:after="100" w:line="360" w:lineRule="auto"/>
      <w:ind w:firstLine="284"/>
      <w:jc w:val="left"/>
    </w:pPr>
    <w:rPr>
      <w:rFonts w:eastAsia="Times New Roman" w:cs="Roya"/>
      <w:szCs w:val="28"/>
    </w:rPr>
  </w:style>
  <w:style w:type="paragraph" w:customStyle="1" w:styleId="af">
    <w:name w:val="جداول پروژه"/>
    <w:basedOn w:val="Caption"/>
    <w:qFormat/>
    <w:rsid w:val="00100E28"/>
    <w:pPr>
      <w:jc w:val="center"/>
    </w:pPr>
    <w:rPr>
      <w:rFonts w:ascii="Zar" w:hAnsi="Zar" w:cs="Zar"/>
      <w:b/>
      <w:bCs/>
      <w:sz w:val="22"/>
      <w:szCs w:val="22"/>
      <w:lang w:bidi="fa-IR"/>
    </w:rPr>
  </w:style>
  <w:style w:type="paragraph" w:customStyle="1" w:styleId="lead1">
    <w:name w:val="lead1"/>
    <w:basedOn w:val="Normal"/>
    <w:rsid w:val="007D0069"/>
    <w:pPr>
      <w:spacing w:before="300" w:after="300"/>
      <w:jc w:val="left"/>
    </w:pPr>
    <w:rPr>
      <w:rFonts w:ascii="Tahoma" w:eastAsia="Times New Roman" w:hAnsi="Tahoma" w:cs="Tahoma"/>
      <w:color w:val="666666"/>
      <w:sz w:val="18"/>
      <w:szCs w:val="18"/>
    </w:rPr>
  </w:style>
  <w:style w:type="paragraph" w:customStyle="1" w:styleId="BulletLevel0">
    <w:name w:val="Bullet_Level 0"/>
    <w:basedOn w:val="Normal"/>
    <w:qFormat/>
    <w:locked/>
    <w:rsid w:val="00FA4A39"/>
    <w:pPr>
      <w:numPr>
        <w:numId w:val="4"/>
      </w:numPr>
      <w:spacing w:after="120"/>
      <w:jc w:val="lowKashida"/>
    </w:pPr>
    <w:rPr>
      <w:rFonts w:eastAsia="Times New Roman" w:cs="B Nazanin"/>
      <w:sz w:val="16"/>
      <w:lang w:bidi="fa-IR"/>
    </w:rPr>
  </w:style>
  <w:style w:type="paragraph" w:customStyle="1" w:styleId="MultiLevelListRegNum">
    <w:name w:val="MultiLevel List_Reg. Num."/>
    <w:basedOn w:val="Normal"/>
    <w:qFormat/>
    <w:rsid w:val="00736ED8"/>
    <w:pPr>
      <w:numPr>
        <w:numId w:val="6"/>
      </w:numPr>
      <w:spacing w:after="160"/>
      <w:jc w:val="lowKashida"/>
    </w:pPr>
    <w:rPr>
      <w:rFonts w:eastAsia="Times New Roman" w:cs="B Nazanin"/>
      <w:sz w:val="22"/>
      <w:szCs w:val="28"/>
      <w:lang w:bidi="fa-IR"/>
    </w:rPr>
  </w:style>
  <w:style w:type="paragraph" w:customStyle="1" w:styleId="bala">
    <w:name w:val="bala"/>
    <w:basedOn w:val="Normal"/>
    <w:qFormat/>
    <w:rsid w:val="005E57D5"/>
    <w:pPr>
      <w:autoSpaceDE w:val="0"/>
      <w:autoSpaceDN w:val="0"/>
      <w:bidi w:val="0"/>
      <w:adjustRightInd w:val="0"/>
      <w:spacing w:line="360" w:lineRule="auto"/>
    </w:pPr>
    <w:rPr>
      <w:rFonts w:eastAsia="Calibri" w:cs="B Nazanin"/>
      <w:sz w:val="24"/>
      <w:szCs w:val="28"/>
      <w:lang w:bidi="fa-IR"/>
    </w:rPr>
  </w:style>
  <w:style w:type="paragraph" w:customStyle="1" w:styleId="abstract">
    <w:name w:val="abstract"/>
    <w:basedOn w:val="bala"/>
    <w:qFormat/>
    <w:rsid w:val="00BC3755"/>
    <w:pPr>
      <w:spacing w:line="240" w:lineRule="auto"/>
    </w:pPr>
  </w:style>
  <w:style w:type="paragraph" w:customStyle="1" w:styleId="Default">
    <w:name w:val="Default"/>
    <w:rsid w:val="001C0153"/>
    <w:pPr>
      <w:autoSpaceDE w:val="0"/>
      <w:autoSpaceDN w:val="0"/>
      <w:adjustRightInd w:val="0"/>
    </w:pPr>
    <w:rPr>
      <w:rFonts w:eastAsia="Calibri" w:cs="Times New Roman"/>
      <w:color w:val="000000"/>
      <w:sz w:val="24"/>
      <w:szCs w:val="24"/>
      <w:lang w:eastAsia="en-US"/>
    </w:rPr>
  </w:style>
  <w:style w:type="paragraph" w:customStyle="1" w:styleId="authors">
    <w:name w:val="authors"/>
    <w:basedOn w:val="Normal"/>
    <w:rsid w:val="00DB20D7"/>
    <w:pPr>
      <w:bidi w:val="0"/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  <w:style w:type="paragraph" w:customStyle="1" w:styleId="AuthorName">
    <w:name w:val="Author Name"/>
    <w:basedOn w:val="Normal"/>
    <w:link w:val="AuthorNameChar"/>
    <w:qFormat/>
    <w:rsid w:val="00842CE0"/>
    <w:pPr>
      <w:spacing w:after="200"/>
      <w:jc w:val="center"/>
    </w:pPr>
    <w:rPr>
      <w:rFonts w:eastAsia="Calibri" w:cs="B Nazanin"/>
      <w:b/>
      <w:bCs/>
      <w:sz w:val="24"/>
      <w:szCs w:val="26"/>
      <w:lang w:val="x-none" w:eastAsia="x-none" w:bidi="fa-IR"/>
    </w:rPr>
  </w:style>
  <w:style w:type="character" w:customStyle="1" w:styleId="AuthorNameChar">
    <w:name w:val="Author Name Char"/>
    <w:link w:val="AuthorName"/>
    <w:rsid w:val="00842CE0"/>
    <w:rPr>
      <w:rFonts w:eastAsia="Calibri" w:cs="B Nazanin"/>
      <w:b/>
      <w:bCs/>
      <w:sz w:val="24"/>
      <w:szCs w:val="26"/>
      <w:lang w:val="x-none" w:eastAsia="x-none" w:bidi="fa-IR"/>
    </w:rPr>
  </w:style>
  <w:style w:type="paragraph" w:customStyle="1" w:styleId="af0">
    <w:name w:val="متن سند"/>
    <w:basedOn w:val="BodyText3"/>
    <w:link w:val="Char"/>
    <w:autoRedefine/>
    <w:qFormat/>
    <w:rsid w:val="006C46AE"/>
    <w:pPr>
      <w:spacing w:before="240" w:after="0"/>
      <w:ind w:firstLine="284"/>
    </w:pPr>
    <w:rPr>
      <w:rFonts w:eastAsia="Times New Roman" w:cs="B Nazanin"/>
      <w:sz w:val="24"/>
      <w:szCs w:val="24"/>
      <w:lang w:val="x-none" w:eastAsia="x-none" w:bidi="fa-IR"/>
    </w:rPr>
  </w:style>
  <w:style w:type="character" w:customStyle="1" w:styleId="Char">
    <w:name w:val="متن سند Char"/>
    <w:link w:val="af0"/>
    <w:rsid w:val="006C46AE"/>
    <w:rPr>
      <w:rFonts w:eastAsia="Times New Roman" w:cs="B Nazanin"/>
      <w:sz w:val="24"/>
      <w:szCs w:val="24"/>
      <w:lang w:val="x-none" w:eastAsia="x-none" w:bidi="fa-IR"/>
    </w:rPr>
  </w:style>
  <w:style w:type="paragraph" w:customStyle="1" w:styleId="a5">
    <w:name w:val="سری شماره"/>
    <w:basedOn w:val="af0"/>
    <w:link w:val="Char0"/>
    <w:qFormat/>
    <w:rsid w:val="00F44AAE"/>
    <w:pPr>
      <w:numPr>
        <w:numId w:val="11"/>
      </w:numPr>
    </w:pPr>
    <w:rPr>
      <w:b/>
    </w:rPr>
  </w:style>
  <w:style w:type="character" w:customStyle="1" w:styleId="Char0">
    <w:name w:val="شمارنده Char"/>
    <w:link w:val="a5"/>
    <w:rsid w:val="00F44AAE"/>
    <w:rPr>
      <w:rFonts w:eastAsia="Times New Roman" w:cs="B Nazanin"/>
      <w:b/>
      <w:sz w:val="22"/>
      <w:szCs w:val="26"/>
      <w:lang w:val="x-none" w:eastAsia="x-none" w:bidi="fa-IR"/>
    </w:rPr>
  </w:style>
  <w:style w:type="paragraph" w:customStyle="1" w:styleId="a9">
    <w:name w:val="سری خط تیره"/>
    <w:basedOn w:val="af0"/>
    <w:link w:val="Char1"/>
    <w:qFormat/>
    <w:rsid w:val="00EF0BCE"/>
    <w:pPr>
      <w:numPr>
        <w:numId w:val="10"/>
      </w:numPr>
      <w:ind w:left="963" w:hanging="171"/>
    </w:pPr>
    <w:rPr>
      <w:sz w:val="22"/>
    </w:rPr>
  </w:style>
  <w:style w:type="character" w:customStyle="1" w:styleId="Char1">
    <w:name w:val="سری خط تیره Char"/>
    <w:link w:val="a9"/>
    <w:rsid w:val="00EF0BCE"/>
    <w:rPr>
      <w:rFonts w:eastAsia="Times New Roman" w:cs="B Nazanin"/>
      <w:sz w:val="22"/>
      <w:szCs w:val="24"/>
      <w:lang w:val="x-none" w:eastAsia="x-none" w:bidi="fa-IR"/>
    </w:rPr>
  </w:style>
  <w:style w:type="paragraph" w:styleId="BodyText3">
    <w:name w:val="Body Text 3"/>
    <w:basedOn w:val="Normal"/>
    <w:link w:val="BodyText3Char"/>
    <w:rsid w:val="00F44AAE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rsid w:val="00F44AAE"/>
    <w:rPr>
      <w:sz w:val="16"/>
      <w:szCs w:val="16"/>
    </w:rPr>
  </w:style>
  <w:style w:type="character" w:customStyle="1" w:styleId="Heading8Char">
    <w:name w:val="Heading 8 Char"/>
    <w:link w:val="Heading8"/>
    <w:semiHidden/>
    <w:rsid w:val="00576B10"/>
    <w:rPr>
      <w:rFonts w:eastAsia="Times New Roman" w:cs="B Zar"/>
      <w:b/>
      <w:bCs/>
      <w:sz w:val="28"/>
      <w:szCs w:val="26"/>
      <w:lang w:val="x-none" w:eastAsia="x-none" w:bidi="fa-IR"/>
    </w:rPr>
  </w:style>
  <w:style w:type="character" w:customStyle="1" w:styleId="Heading9Char">
    <w:name w:val="Heading 9 Char"/>
    <w:link w:val="Heading9"/>
    <w:semiHidden/>
    <w:rsid w:val="00576B10"/>
    <w:rPr>
      <w:rFonts w:eastAsia="Times New Roman" w:cs="Lotus"/>
      <w:b/>
      <w:bCs/>
      <w:sz w:val="28"/>
      <w:szCs w:val="26"/>
      <w:lang w:val="x-none" w:eastAsia="x-none" w:bidi="fa-IR"/>
    </w:rPr>
  </w:style>
  <w:style w:type="paragraph" w:styleId="BodyTextIndent3">
    <w:name w:val="Body Text Indent 3"/>
    <w:basedOn w:val="Normal"/>
    <w:link w:val="BodyTextIndent3Char"/>
    <w:unhideWhenUsed/>
    <w:rsid w:val="00576B10"/>
    <w:pPr>
      <w:ind w:left="-1"/>
      <w:jc w:val="left"/>
    </w:pPr>
    <w:rPr>
      <w:rFonts w:eastAsia="Times New Roman" w:cs="Lotus"/>
      <w:sz w:val="28"/>
      <w:szCs w:val="28"/>
      <w:lang w:val="x-none" w:eastAsia="x-none" w:bidi="fa-IR"/>
    </w:rPr>
  </w:style>
  <w:style w:type="character" w:customStyle="1" w:styleId="BodyTextIndent3Char">
    <w:name w:val="Body Text Indent 3 Char"/>
    <w:link w:val="BodyTextIndent3"/>
    <w:rsid w:val="00576B10"/>
    <w:rPr>
      <w:rFonts w:eastAsia="Times New Roman" w:cs="Lotus"/>
      <w:sz w:val="28"/>
      <w:szCs w:val="28"/>
      <w:lang w:val="x-none" w:eastAsia="x-none" w:bidi="fa-IR"/>
    </w:rPr>
  </w:style>
  <w:style w:type="paragraph" w:styleId="TOC3">
    <w:name w:val="toc 3"/>
    <w:basedOn w:val="Normal"/>
    <w:next w:val="Normal"/>
    <w:uiPriority w:val="39"/>
    <w:qFormat/>
    <w:rsid w:val="00576B10"/>
    <w:pPr>
      <w:widowControl w:val="0"/>
      <w:ind w:left="227"/>
      <w:jc w:val="lowKashida"/>
    </w:pPr>
    <w:rPr>
      <w:rFonts w:eastAsia="Times New Roman" w:cs="B Nazanin"/>
      <w:sz w:val="22"/>
      <w:szCs w:val="24"/>
      <w:lang w:bidi="fa-IR"/>
    </w:rPr>
  </w:style>
  <w:style w:type="paragraph" w:styleId="TOC4">
    <w:name w:val="toc 4"/>
    <w:basedOn w:val="Normal"/>
    <w:next w:val="Normal"/>
    <w:uiPriority w:val="39"/>
    <w:rsid w:val="00576B10"/>
    <w:pPr>
      <w:widowControl w:val="0"/>
      <w:ind w:left="340"/>
      <w:jc w:val="lowKashida"/>
    </w:pPr>
    <w:rPr>
      <w:rFonts w:eastAsia="Times New Roman" w:cs="Lotus"/>
      <w:szCs w:val="24"/>
      <w:lang w:bidi="fa-IR"/>
    </w:rPr>
  </w:style>
  <w:style w:type="paragraph" w:styleId="TOC5">
    <w:name w:val="toc 5"/>
    <w:basedOn w:val="Normal"/>
    <w:next w:val="Normal"/>
    <w:autoRedefine/>
    <w:uiPriority w:val="39"/>
    <w:rsid w:val="00576B10"/>
    <w:pPr>
      <w:ind w:left="720"/>
      <w:jc w:val="left"/>
    </w:pPr>
    <w:rPr>
      <w:rFonts w:eastAsia="Times New Roman" w:cs="B Nazanin"/>
      <w:szCs w:val="24"/>
      <w:lang w:bidi="fa-IR"/>
    </w:rPr>
  </w:style>
  <w:style w:type="paragraph" w:customStyle="1" w:styleId="Style1">
    <w:name w:val="Style1"/>
    <w:basedOn w:val="Heading1"/>
    <w:next w:val="Normal"/>
    <w:semiHidden/>
    <w:locked/>
    <w:rsid w:val="00576B10"/>
    <w:pPr>
      <w:keepNext w:val="0"/>
      <w:spacing w:before="440" w:after="0"/>
      <w:jc w:val="center"/>
    </w:pPr>
    <w:rPr>
      <w:rFonts w:ascii="Times New Roman" w:eastAsia="Times New Roman" w:cs="B Zar"/>
      <w:kern w:val="0"/>
      <w:sz w:val="24"/>
      <w:szCs w:val="28"/>
      <w:lang w:bidi="fa-IR"/>
    </w:rPr>
  </w:style>
  <w:style w:type="paragraph" w:customStyle="1" w:styleId="Picture">
    <w:name w:val="Picture"/>
    <w:basedOn w:val="Normal"/>
    <w:semiHidden/>
    <w:unhideWhenUsed/>
    <w:locked/>
    <w:rsid w:val="00576B10"/>
    <w:pPr>
      <w:autoSpaceDE w:val="0"/>
      <w:autoSpaceDN w:val="0"/>
      <w:adjustRightInd w:val="0"/>
      <w:spacing w:line="360" w:lineRule="auto"/>
      <w:jc w:val="center"/>
    </w:pPr>
    <w:rPr>
      <w:rFonts w:eastAsia="Times New Roman" w:cs="Lotus"/>
      <w:color w:val="333333"/>
      <w:sz w:val="24"/>
      <w:szCs w:val="28"/>
      <w:lang w:bidi="fa-IR"/>
    </w:rPr>
  </w:style>
  <w:style w:type="paragraph" w:styleId="TOC7">
    <w:name w:val="toc 7"/>
    <w:basedOn w:val="Normal"/>
    <w:next w:val="Normal"/>
    <w:autoRedefine/>
    <w:uiPriority w:val="39"/>
    <w:rsid w:val="00576B10"/>
    <w:pPr>
      <w:ind w:left="1200"/>
      <w:jc w:val="left"/>
    </w:pPr>
    <w:rPr>
      <w:rFonts w:eastAsia="Times New Roman" w:cs="B Nazanin"/>
      <w:szCs w:val="24"/>
      <w:lang w:bidi="fa-IR"/>
    </w:rPr>
  </w:style>
  <w:style w:type="paragraph" w:styleId="TOC8">
    <w:name w:val="toc 8"/>
    <w:basedOn w:val="Normal"/>
    <w:next w:val="Normal"/>
    <w:autoRedefine/>
    <w:uiPriority w:val="39"/>
    <w:rsid w:val="00576B10"/>
    <w:pPr>
      <w:ind w:left="1440"/>
      <w:jc w:val="left"/>
    </w:pPr>
    <w:rPr>
      <w:rFonts w:eastAsia="Times New Roman" w:cs="B Nazanin"/>
      <w:szCs w:val="24"/>
      <w:lang w:bidi="fa-IR"/>
    </w:rPr>
  </w:style>
  <w:style w:type="paragraph" w:styleId="TOC9">
    <w:name w:val="toc 9"/>
    <w:basedOn w:val="Normal"/>
    <w:next w:val="Normal"/>
    <w:uiPriority w:val="39"/>
    <w:rsid w:val="00576B10"/>
    <w:pPr>
      <w:jc w:val="left"/>
    </w:pPr>
    <w:rPr>
      <w:rFonts w:eastAsia="Times New Roman" w:cs="B Lotus"/>
      <w:sz w:val="28"/>
      <w:szCs w:val="28"/>
      <w:lang w:bidi="fa-IR"/>
    </w:rPr>
  </w:style>
  <w:style w:type="paragraph" w:customStyle="1" w:styleId="Keyword">
    <w:name w:val="Keyword"/>
    <w:basedOn w:val="Normal"/>
    <w:rsid w:val="00576B10"/>
    <w:pPr>
      <w:widowControl w:val="0"/>
    </w:pPr>
    <w:rPr>
      <w:rFonts w:eastAsia="Times New Roman" w:cs="B Nazanin"/>
      <w:sz w:val="24"/>
      <w:szCs w:val="24"/>
      <w:lang w:bidi="fa-IR"/>
    </w:rPr>
  </w:style>
  <w:style w:type="paragraph" w:customStyle="1" w:styleId="Style2">
    <w:name w:val="Style2"/>
    <w:basedOn w:val="Heading2"/>
    <w:next w:val="Normal"/>
    <w:semiHidden/>
    <w:locked/>
    <w:rsid w:val="00576B10"/>
    <w:pPr>
      <w:keepNext w:val="0"/>
      <w:spacing w:before="360"/>
      <w:jc w:val="left"/>
    </w:pPr>
    <w:rPr>
      <w:rFonts w:eastAsia="Times New Roman" w:cs="B Nazanin"/>
      <w:b/>
      <w:bCs/>
      <w:sz w:val="22"/>
      <w:szCs w:val="26"/>
      <w:lang w:bidi="fa-IR"/>
    </w:rPr>
  </w:style>
  <w:style w:type="paragraph" w:customStyle="1" w:styleId="af1">
    <w:name w:val="شكل"/>
    <w:basedOn w:val="Normal"/>
    <w:next w:val="af2"/>
    <w:link w:val="Char2"/>
    <w:qFormat/>
    <w:rsid w:val="00576B10"/>
    <w:pPr>
      <w:keepNext/>
      <w:widowControl w:val="0"/>
      <w:spacing w:before="360" w:after="100" w:afterAutospacing="1" w:line="360" w:lineRule="auto"/>
      <w:jc w:val="center"/>
      <w:textboxTightWrap w:val="allLines"/>
    </w:pPr>
    <w:rPr>
      <w:rFonts w:eastAsia="Times New Roman" w:cs="B Nazanin"/>
      <w:sz w:val="24"/>
      <w:szCs w:val="28"/>
      <w:lang w:val="x-none" w:eastAsia="x-none" w:bidi="fa-IR"/>
    </w:rPr>
  </w:style>
  <w:style w:type="paragraph" w:customStyle="1" w:styleId="af2">
    <w:name w:val="عنوان شکل و جدول"/>
    <w:basedOn w:val="Caption"/>
    <w:next w:val="af0"/>
    <w:link w:val="Char3"/>
    <w:qFormat/>
    <w:rsid w:val="00576B10"/>
    <w:pPr>
      <w:spacing w:after="120" w:line="240" w:lineRule="auto"/>
      <w:ind w:firstLine="0"/>
      <w:jc w:val="center"/>
    </w:pPr>
    <w:rPr>
      <w:rFonts w:cs="B Zar"/>
      <w:b/>
      <w:bCs/>
      <w:smallCaps/>
      <w:spacing w:val="10"/>
      <w:sz w:val="22"/>
      <w:szCs w:val="22"/>
      <w:lang w:val="x-none" w:eastAsia="x-none"/>
    </w:rPr>
  </w:style>
  <w:style w:type="character" w:customStyle="1" w:styleId="Char3">
    <w:name w:val="عنوان شکل و جدول Char"/>
    <w:link w:val="af2"/>
    <w:rsid w:val="00576B10"/>
    <w:rPr>
      <w:rFonts w:eastAsia="Times New Roman" w:cs="B Zar"/>
      <w:b/>
      <w:bCs/>
      <w:smallCaps/>
      <w:spacing w:val="10"/>
      <w:sz w:val="22"/>
      <w:szCs w:val="22"/>
      <w:lang w:val="x-none" w:eastAsia="x-none"/>
    </w:rPr>
  </w:style>
  <w:style w:type="character" w:customStyle="1" w:styleId="Char2">
    <w:name w:val="شكل Char"/>
    <w:link w:val="af1"/>
    <w:rsid w:val="00576B10"/>
    <w:rPr>
      <w:rFonts w:eastAsia="Times New Roman" w:cs="B Nazanin"/>
      <w:sz w:val="24"/>
      <w:szCs w:val="28"/>
      <w:lang w:val="x-none" w:eastAsia="x-none" w:bidi="fa-IR"/>
    </w:rPr>
  </w:style>
  <w:style w:type="paragraph" w:customStyle="1" w:styleId="af3">
    <w:name w:val="بالانويس جدول"/>
    <w:basedOn w:val="Caption"/>
    <w:next w:val="Normal"/>
    <w:link w:val="Char4"/>
    <w:rsid w:val="00576B10"/>
    <w:pPr>
      <w:keepNext/>
      <w:spacing w:after="0" w:line="288" w:lineRule="auto"/>
      <w:ind w:firstLine="0"/>
      <w:jc w:val="center"/>
    </w:pPr>
    <w:rPr>
      <w:rFonts w:cs="Times New Roman"/>
      <w:b/>
      <w:bCs/>
      <w:smallCaps/>
      <w:spacing w:val="10"/>
      <w:szCs w:val="20"/>
      <w:lang w:val="x-none" w:eastAsia="x-none"/>
    </w:rPr>
  </w:style>
  <w:style w:type="character" w:customStyle="1" w:styleId="Char4">
    <w:name w:val="بالانويس جدول Char"/>
    <w:link w:val="af3"/>
    <w:rsid w:val="00576B10"/>
    <w:rPr>
      <w:rFonts w:eastAsia="Times New Roman" w:cs="Times New Roman"/>
      <w:b/>
      <w:bCs/>
      <w:smallCaps/>
      <w:spacing w:val="10"/>
      <w:lang w:val="x-none" w:eastAsia="x-none"/>
    </w:rPr>
  </w:style>
  <w:style w:type="paragraph" w:customStyle="1" w:styleId="-">
    <w:name w:val="جدول-كنار نويس"/>
    <w:basedOn w:val="Normal"/>
    <w:link w:val="-Char"/>
    <w:rsid w:val="00576B10"/>
    <w:pPr>
      <w:jc w:val="right"/>
    </w:pPr>
    <w:rPr>
      <w:rFonts w:eastAsia="Times New Roman" w:cs="B Lotus"/>
      <w:sz w:val="24"/>
      <w:szCs w:val="28"/>
      <w:lang w:val="x-none" w:eastAsia="x-none" w:bidi="fa-IR"/>
    </w:rPr>
  </w:style>
  <w:style w:type="character" w:customStyle="1" w:styleId="-Char">
    <w:name w:val="جدول-كنار نويس Char"/>
    <w:link w:val="-"/>
    <w:rsid w:val="00576B10"/>
    <w:rPr>
      <w:rFonts w:eastAsia="Times New Roman" w:cs="B Lotus"/>
      <w:sz w:val="24"/>
      <w:szCs w:val="28"/>
      <w:lang w:val="x-none" w:eastAsia="x-none" w:bidi="fa-IR"/>
    </w:rPr>
  </w:style>
  <w:style w:type="paragraph" w:customStyle="1" w:styleId="af4">
    <w:name w:val="متن جدول"/>
    <w:basedOn w:val="Normal"/>
    <w:next w:val="Normal"/>
    <w:rsid w:val="00576B10"/>
    <w:pPr>
      <w:jc w:val="center"/>
    </w:pPr>
    <w:rPr>
      <w:rFonts w:eastAsia="Times New Roman" w:cs="Zar"/>
      <w:color w:val="000000"/>
      <w:sz w:val="22"/>
      <w:szCs w:val="22"/>
    </w:rPr>
  </w:style>
  <w:style w:type="paragraph" w:customStyle="1" w:styleId="a6">
    <w:name w:val="معادله"/>
    <w:basedOn w:val="Normal"/>
    <w:qFormat/>
    <w:rsid w:val="00576B10"/>
    <w:pPr>
      <w:widowControl w:val="0"/>
      <w:numPr>
        <w:ilvl w:val="6"/>
        <w:numId w:val="14"/>
      </w:numPr>
      <w:tabs>
        <w:tab w:val="decimal" w:pos="9639"/>
      </w:tabs>
      <w:jc w:val="left"/>
    </w:pPr>
    <w:rPr>
      <w:rFonts w:eastAsia="Times New Roman" w:cs="B Nazanin"/>
      <w:szCs w:val="28"/>
      <w:lang w:bidi="fa-IR"/>
    </w:rPr>
  </w:style>
  <w:style w:type="paragraph" w:customStyle="1" w:styleId="a7">
    <w:name w:val="پيوست"/>
    <w:basedOn w:val="Heading1"/>
    <w:next w:val="Normal"/>
    <w:locked/>
    <w:rsid w:val="00576B10"/>
    <w:pPr>
      <w:keepNext w:val="0"/>
      <w:numPr>
        <w:ilvl w:val="7"/>
        <w:numId w:val="14"/>
      </w:numPr>
      <w:spacing w:before="440" w:after="0"/>
      <w:jc w:val="left"/>
    </w:pPr>
    <w:rPr>
      <w:rFonts w:ascii="Times New Roman" w:eastAsia="Times New Roman" w:cs="B Zar"/>
      <w:kern w:val="0"/>
      <w:sz w:val="24"/>
      <w:szCs w:val="28"/>
      <w:lang w:bidi="fa-IR"/>
    </w:rPr>
  </w:style>
  <w:style w:type="paragraph" w:customStyle="1" w:styleId="10">
    <w:name w:val="صفحه اول1"/>
    <w:basedOn w:val="Normal"/>
    <w:uiPriority w:val="1"/>
    <w:semiHidden/>
    <w:locked/>
    <w:rsid w:val="00576B10"/>
    <w:pPr>
      <w:bidi w:val="0"/>
      <w:jc w:val="center"/>
    </w:pPr>
    <w:rPr>
      <w:rFonts w:eastAsia="Times New Roman" w:cs="B Titr"/>
      <w:sz w:val="24"/>
      <w:szCs w:val="24"/>
      <w:lang w:bidi="fa-IR"/>
    </w:rPr>
  </w:style>
  <w:style w:type="paragraph" w:customStyle="1" w:styleId="2">
    <w:name w:val="صفحه اول 2"/>
    <w:basedOn w:val="Normal"/>
    <w:uiPriority w:val="1"/>
    <w:semiHidden/>
    <w:locked/>
    <w:rsid w:val="00576B10"/>
    <w:pPr>
      <w:pBdr>
        <w:top w:val="single" w:sz="18" w:space="1" w:color="auto"/>
        <w:left w:val="single" w:sz="18" w:space="4" w:color="auto"/>
        <w:bottom w:val="single" w:sz="18" w:space="1" w:color="auto"/>
        <w:right w:val="single" w:sz="18" w:space="4" w:color="auto"/>
      </w:pBdr>
      <w:bidi w:val="0"/>
      <w:jc w:val="center"/>
    </w:pPr>
    <w:rPr>
      <w:rFonts w:eastAsia="Times New Roman" w:cs="B Titr"/>
      <w:b/>
      <w:bCs/>
      <w:sz w:val="24"/>
      <w:szCs w:val="28"/>
      <w:lang w:bidi="fa-IR"/>
    </w:rPr>
  </w:style>
  <w:style w:type="paragraph" w:customStyle="1" w:styleId="Style212ptNotComplexBold">
    <w:name w:val="Style صفحه اول 2 + 12 pt Not (Complex) Bold"/>
    <w:basedOn w:val="2"/>
    <w:uiPriority w:val="2"/>
    <w:semiHidden/>
    <w:unhideWhenUsed/>
    <w:qFormat/>
    <w:locked/>
    <w:rsid w:val="00576B10"/>
    <w:rPr>
      <w:bCs w:val="0"/>
      <w:szCs w:val="24"/>
    </w:rPr>
  </w:style>
  <w:style w:type="paragraph" w:customStyle="1" w:styleId="3">
    <w:name w:val="صفحه اول 3"/>
    <w:basedOn w:val="Normal"/>
    <w:uiPriority w:val="1"/>
    <w:semiHidden/>
    <w:locked/>
    <w:rsid w:val="00576B10"/>
    <w:pPr>
      <w:bidi w:val="0"/>
    </w:pPr>
    <w:rPr>
      <w:rFonts w:eastAsia="Times New Roman" w:cs="B Titr"/>
      <w:b/>
      <w:bCs/>
      <w:sz w:val="24"/>
      <w:szCs w:val="24"/>
      <w:lang w:bidi="fa-IR"/>
    </w:rPr>
  </w:style>
  <w:style w:type="character" w:customStyle="1" w:styleId="DocumentMapChar1">
    <w:name w:val="Document Map Char1"/>
    <w:uiPriority w:val="99"/>
    <w:semiHidden/>
    <w:rsid w:val="00576B10"/>
    <w:rPr>
      <w:rFonts w:ascii="Tahoma" w:eastAsia="Times New Roman" w:hAnsi="Tahoma" w:cs="Tahoma"/>
      <w:sz w:val="16"/>
      <w:szCs w:val="16"/>
      <w:lang w:bidi="fa-IR"/>
    </w:rPr>
  </w:style>
  <w:style w:type="paragraph" w:customStyle="1" w:styleId="JadTxt">
    <w:name w:val="JadTxt"/>
    <w:basedOn w:val="Normal"/>
    <w:semiHidden/>
    <w:locked/>
    <w:rsid w:val="00576B10"/>
    <w:pPr>
      <w:spacing w:line="288" w:lineRule="auto"/>
      <w:jc w:val="center"/>
    </w:pPr>
    <w:rPr>
      <w:rFonts w:eastAsia="Times New Roman" w:cs="Nazanin"/>
      <w:sz w:val="24"/>
      <w:szCs w:val="28"/>
      <w:lang w:bidi="fa-IR"/>
    </w:rPr>
  </w:style>
  <w:style w:type="paragraph" w:customStyle="1" w:styleId="Formul-No">
    <w:name w:val="Formul-No"/>
    <w:basedOn w:val="Normal"/>
    <w:semiHidden/>
    <w:locked/>
    <w:rsid w:val="00576B10"/>
    <w:pPr>
      <w:tabs>
        <w:tab w:val="right" w:pos="9071"/>
      </w:tabs>
      <w:spacing w:before="80" w:after="80" w:line="288" w:lineRule="auto"/>
      <w:jc w:val="lowKashida"/>
    </w:pPr>
    <w:rPr>
      <w:rFonts w:eastAsia="Times New Roman" w:cs="Nazanin"/>
      <w:sz w:val="24"/>
      <w:szCs w:val="28"/>
      <w:lang w:bidi="fa-IR"/>
    </w:rPr>
  </w:style>
  <w:style w:type="character" w:customStyle="1" w:styleId="BalloonTextChar1">
    <w:name w:val="Balloon Text Char1"/>
    <w:uiPriority w:val="99"/>
    <w:semiHidden/>
    <w:rsid w:val="00576B10"/>
    <w:rPr>
      <w:rFonts w:ascii="Tahoma" w:eastAsia="Times New Roman" w:hAnsi="Tahoma" w:cs="Tahoma"/>
      <w:sz w:val="16"/>
      <w:szCs w:val="16"/>
      <w:lang w:bidi="fa-IR"/>
    </w:rPr>
  </w:style>
  <w:style w:type="table" w:customStyle="1" w:styleId="-0">
    <w:name w:val="جدول-میان چین"/>
    <w:basedOn w:val="TableNormal"/>
    <w:rsid w:val="00576B10"/>
    <w:pPr>
      <w:jc w:val="center"/>
    </w:pPr>
    <w:rPr>
      <w:rFonts w:eastAsia="Times New Roman" w:cs="B Lotus"/>
      <w:szCs w:val="28"/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vAlign w:val="center"/>
    </w:tcPr>
    <w:tblStylePr w:type="firstRow">
      <w:rPr>
        <w:rFonts w:ascii="Times New Roman" w:hAnsi="Times New Roman" w:cs="BNazanin"/>
        <w:b/>
        <w:bCs/>
        <w:sz w:val="28"/>
        <w:szCs w:val="28"/>
      </w:rPr>
      <w:tblPr/>
      <w:trPr>
        <w:cantSplit/>
        <w:tblHeader/>
      </w:trPr>
      <w:tcPr>
        <w:shd w:val="clear" w:color="auto" w:fill="A6A6A6"/>
      </w:tcPr>
    </w:tblStylePr>
  </w:style>
  <w:style w:type="table" w:customStyle="1" w:styleId="af5">
    <w:name w:val="جدول وسط"/>
    <w:basedOn w:val="-0"/>
    <w:rsid w:val="00576B10"/>
    <w:tblPr>
      <w:jc w:val="center"/>
    </w:tblPr>
    <w:trPr>
      <w:cantSplit/>
      <w:jc w:val="center"/>
    </w:trPr>
    <w:tblStylePr w:type="firstRow">
      <w:rPr>
        <w:rFonts w:ascii="Times New Roman" w:hAnsi="Times New Roman" w:cs="BNazanin"/>
        <w:b/>
        <w:bCs/>
        <w:sz w:val="28"/>
        <w:szCs w:val="28"/>
      </w:rPr>
      <w:tblPr/>
      <w:trPr>
        <w:cantSplit/>
        <w:tblHeader/>
      </w:trPr>
      <w:tcPr>
        <w:shd w:val="clear" w:color="auto" w:fill="A6A6A6"/>
      </w:tcPr>
    </w:tblStylePr>
  </w:style>
  <w:style w:type="paragraph" w:customStyle="1" w:styleId="af6">
    <w:name w:val="جدول میان چین"/>
    <w:basedOn w:val="Normal"/>
    <w:rsid w:val="00576B10"/>
    <w:pPr>
      <w:widowControl w:val="0"/>
      <w:bidi w:val="0"/>
      <w:jc w:val="center"/>
    </w:pPr>
    <w:rPr>
      <w:rFonts w:eastAsia="Times New Roman" w:cs="B Nazanin"/>
      <w:sz w:val="24"/>
      <w:szCs w:val="28"/>
      <w:lang w:bidi="fa-IR"/>
    </w:rPr>
  </w:style>
  <w:style w:type="character" w:styleId="SubtleReference">
    <w:name w:val="Subtle Reference"/>
    <w:uiPriority w:val="31"/>
    <w:rsid w:val="00576B10"/>
    <w:rPr>
      <w:smallCaps/>
      <w:color w:val="C0504D"/>
      <w:u w:val="single"/>
    </w:rPr>
  </w:style>
  <w:style w:type="character" w:styleId="IntenseReference">
    <w:name w:val="Intense Reference"/>
    <w:uiPriority w:val="32"/>
    <w:rsid w:val="00576B10"/>
    <w:rPr>
      <w:b/>
      <w:bCs/>
      <w:smallCaps/>
      <w:color w:val="C0504D"/>
      <w:spacing w:val="5"/>
      <w:u w:val="single"/>
    </w:rPr>
  </w:style>
  <w:style w:type="paragraph" w:customStyle="1" w:styleId="aa">
    <w:name w:val="مراجع"/>
    <w:basedOn w:val="Normal"/>
    <w:qFormat/>
    <w:rsid w:val="00576B10"/>
    <w:pPr>
      <w:widowControl w:val="0"/>
      <w:numPr>
        <w:numId w:val="15"/>
      </w:numPr>
    </w:pPr>
    <w:rPr>
      <w:rFonts w:eastAsia="Times New Roman" w:cs="B Nazanin"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576B10"/>
    <w:pPr>
      <w:bidi w:val="0"/>
      <w:jc w:val="left"/>
    </w:pPr>
    <w:rPr>
      <w:rFonts w:eastAsia="Times New Roman" w:cs="B Zar"/>
      <w:sz w:val="24"/>
      <w:szCs w:val="24"/>
      <w:lang w:bidi="fa-IR"/>
    </w:rPr>
  </w:style>
  <w:style w:type="paragraph" w:styleId="TOCHeading">
    <w:name w:val="TOC Heading"/>
    <w:basedOn w:val="Heading1"/>
    <w:next w:val="Normal"/>
    <w:uiPriority w:val="39"/>
    <w:unhideWhenUsed/>
    <w:qFormat/>
    <w:rsid w:val="00576B10"/>
    <w:pPr>
      <w:keepNext w:val="0"/>
      <w:keepLines/>
      <w:bidi w:val="0"/>
      <w:spacing w:before="480" w:after="0" w:line="276" w:lineRule="auto"/>
      <w:jc w:val="left"/>
      <w:outlineLvl w:val="9"/>
    </w:pPr>
    <w:rPr>
      <w:rFonts w:ascii="Cambria" w:eastAsia="Times New Roman" w:hAnsi="Cambria"/>
      <w:color w:val="365F91"/>
      <w:kern w:val="0"/>
      <w:sz w:val="24"/>
      <w:szCs w:val="28"/>
      <w:lang w:bidi="fa-IR"/>
    </w:rPr>
  </w:style>
  <w:style w:type="paragraph" w:customStyle="1" w:styleId="StyleRight">
    <w:name w:val="Style Right"/>
    <w:basedOn w:val="Normal"/>
    <w:semiHidden/>
    <w:locked/>
    <w:rsid w:val="00576B10"/>
    <w:pPr>
      <w:bidi w:val="0"/>
      <w:jc w:val="right"/>
    </w:pPr>
    <w:rPr>
      <w:rFonts w:eastAsia="Times New Roman" w:cs="B Nazanin"/>
      <w:sz w:val="24"/>
      <w:szCs w:val="24"/>
      <w:lang w:bidi="fa-IR"/>
    </w:rPr>
  </w:style>
  <w:style w:type="paragraph" w:customStyle="1" w:styleId="StyleTOC1ComplexBTitrLatinBold">
    <w:name w:val="Style TOC 1 + (Complex) B Titr (Latin) Bold"/>
    <w:basedOn w:val="TOC1"/>
    <w:semiHidden/>
    <w:locked/>
    <w:rsid w:val="00576B10"/>
    <w:pPr>
      <w:widowControl w:val="0"/>
      <w:tabs>
        <w:tab w:val="clear" w:pos="7078"/>
      </w:tabs>
      <w:spacing w:line="240" w:lineRule="auto"/>
      <w:ind w:left="0" w:firstLine="0"/>
      <w:jc w:val="lowKashida"/>
    </w:pPr>
    <w:rPr>
      <w:rFonts w:eastAsia="Times New Roman" w:cs="B Titr"/>
      <w:bCs w:val="0"/>
      <w:noProof w:val="0"/>
      <w:sz w:val="24"/>
      <w:szCs w:val="26"/>
    </w:rPr>
  </w:style>
  <w:style w:type="paragraph" w:customStyle="1" w:styleId="StyleKeyword">
    <w:name w:val="Style Keyword +"/>
    <w:basedOn w:val="Keyword"/>
    <w:semiHidden/>
    <w:locked/>
    <w:rsid w:val="00576B10"/>
    <w:pPr>
      <w:bidi w:val="0"/>
    </w:pPr>
  </w:style>
  <w:style w:type="character" w:styleId="PlaceholderText">
    <w:name w:val="Placeholder Text"/>
    <w:uiPriority w:val="99"/>
    <w:semiHidden/>
    <w:rsid w:val="00576B10"/>
    <w:rPr>
      <w:color w:val="808080"/>
    </w:rPr>
  </w:style>
  <w:style w:type="paragraph" w:customStyle="1" w:styleId="4">
    <w:name w:val="صفحه اول 4"/>
    <w:basedOn w:val="Normal"/>
    <w:rsid w:val="00576B10"/>
    <w:pPr>
      <w:widowControl w:val="0"/>
      <w:bidi w:val="0"/>
      <w:jc w:val="center"/>
    </w:pPr>
    <w:rPr>
      <w:rFonts w:eastAsia="Times New Roman" w:cs="B Nazanin"/>
      <w:sz w:val="24"/>
      <w:szCs w:val="24"/>
      <w:lang w:bidi="fa-IR"/>
    </w:rPr>
  </w:style>
  <w:style w:type="paragraph" w:customStyle="1" w:styleId="a">
    <w:name w:val="سرفصل اول پیوست"/>
    <w:basedOn w:val="Normal"/>
    <w:link w:val="Char5"/>
    <w:qFormat/>
    <w:rsid w:val="00576B10"/>
    <w:pPr>
      <w:widowControl w:val="0"/>
      <w:numPr>
        <w:ilvl w:val="1"/>
        <w:numId w:val="16"/>
      </w:numPr>
      <w:spacing w:before="240" w:line="360" w:lineRule="auto"/>
    </w:pPr>
    <w:rPr>
      <w:rFonts w:eastAsia="Times New Roman" w:cs="B Titr"/>
      <w:b/>
      <w:sz w:val="24"/>
      <w:szCs w:val="28"/>
      <w:lang w:val="x-none" w:eastAsia="x-none" w:bidi="fa-IR"/>
    </w:rPr>
  </w:style>
  <w:style w:type="character" w:customStyle="1" w:styleId="Char5">
    <w:name w:val="سرفصل اول پیوست Char"/>
    <w:link w:val="a"/>
    <w:rsid w:val="00576B10"/>
    <w:rPr>
      <w:rFonts w:eastAsia="Times New Roman" w:cs="B Titr"/>
      <w:b/>
      <w:sz w:val="24"/>
      <w:szCs w:val="28"/>
      <w:lang w:val="x-none" w:eastAsia="x-none" w:bidi="fa-IR"/>
    </w:rPr>
  </w:style>
  <w:style w:type="paragraph" w:customStyle="1" w:styleId="a0">
    <w:name w:val="سرفصل دوم پیوست"/>
    <w:basedOn w:val="Normal"/>
    <w:link w:val="Char6"/>
    <w:qFormat/>
    <w:rsid w:val="00576B10"/>
    <w:pPr>
      <w:widowControl w:val="0"/>
      <w:numPr>
        <w:ilvl w:val="2"/>
        <w:numId w:val="16"/>
      </w:numPr>
      <w:spacing w:before="120" w:line="360" w:lineRule="auto"/>
    </w:pPr>
    <w:rPr>
      <w:rFonts w:eastAsia="Times New Roman" w:cs="B Titr"/>
      <w:b/>
      <w:sz w:val="28"/>
      <w:szCs w:val="26"/>
      <w:lang w:val="x-none" w:eastAsia="x-none" w:bidi="fa-IR"/>
    </w:rPr>
  </w:style>
  <w:style w:type="character" w:customStyle="1" w:styleId="Char6">
    <w:name w:val="سرفصل دوم پیوست Char"/>
    <w:link w:val="a0"/>
    <w:rsid w:val="00576B10"/>
    <w:rPr>
      <w:rFonts w:eastAsia="Times New Roman" w:cs="B Titr"/>
      <w:b/>
      <w:sz w:val="28"/>
      <w:szCs w:val="26"/>
      <w:lang w:val="x-none" w:eastAsia="x-none" w:bidi="fa-IR"/>
    </w:rPr>
  </w:style>
  <w:style w:type="paragraph" w:customStyle="1" w:styleId="a1">
    <w:name w:val="سرفصل سوم پیوست"/>
    <w:basedOn w:val="Normal"/>
    <w:link w:val="Char7"/>
    <w:qFormat/>
    <w:rsid w:val="00576B10"/>
    <w:pPr>
      <w:widowControl w:val="0"/>
      <w:numPr>
        <w:ilvl w:val="3"/>
        <w:numId w:val="16"/>
      </w:numPr>
      <w:spacing w:line="360" w:lineRule="auto"/>
    </w:pPr>
    <w:rPr>
      <w:rFonts w:eastAsia="Times New Roman" w:cs="B Titr"/>
      <w:sz w:val="24"/>
      <w:szCs w:val="24"/>
      <w:lang w:val="x-none" w:eastAsia="x-none" w:bidi="fa-IR"/>
    </w:rPr>
  </w:style>
  <w:style w:type="character" w:customStyle="1" w:styleId="Char7">
    <w:name w:val="سرفصل سوم پیوست Char"/>
    <w:link w:val="a1"/>
    <w:rsid w:val="00576B10"/>
    <w:rPr>
      <w:rFonts w:eastAsia="Times New Roman" w:cs="B Titr"/>
      <w:sz w:val="24"/>
      <w:szCs w:val="24"/>
      <w:lang w:val="x-none" w:eastAsia="x-none" w:bidi="fa-IR"/>
    </w:rPr>
  </w:style>
  <w:style w:type="paragraph" w:customStyle="1" w:styleId="a2">
    <w:name w:val="زیرنویس شکل پیوست"/>
    <w:basedOn w:val="af0"/>
    <w:next w:val="af0"/>
    <w:link w:val="Char8"/>
    <w:qFormat/>
    <w:rsid w:val="00576B10"/>
    <w:pPr>
      <w:numPr>
        <w:ilvl w:val="4"/>
        <w:numId w:val="16"/>
      </w:numPr>
      <w:spacing w:after="240"/>
      <w:jc w:val="center"/>
    </w:pPr>
  </w:style>
  <w:style w:type="character" w:customStyle="1" w:styleId="Char8">
    <w:name w:val="زیرنویس شکل پیوست Char"/>
    <w:link w:val="a2"/>
    <w:rsid w:val="00576B10"/>
    <w:rPr>
      <w:rFonts w:eastAsia="Times New Roman" w:cs="B Nazanin"/>
      <w:sz w:val="24"/>
      <w:szCs w:val="26"/>
      <w:lang w:val="x-none" w:eastAsia="x-none" w:bidi="fa-IR"/>
    </w:rPr>
  </w:style>
  <w:style w:type="paragraph" w:customStyle="1" w:styleId="a3">
    <w:name w:val="بالانویس جدول پیوست"/>
    <w:basedOn w:val="af0"/>
    <w:next w:val="af4"/>
    <w:qFormat/>
    <w:rsid w:val="00576B10"/>
    <w:pPr>
      <w:keepNext/>
      <w:numPr>
        <w:ilvl w:val="5"/>
        <w:numId w:val="16"/>
      </w:numPr>
      <w:jc w:val="center"/>
    </w:pPr>
  </w:style>
  <w:style w:type="paragraph" w:customStyle="1" w:styleId="af7">
    <w:name w:val="اصلی پیوست"/>
    <w:basedOn w:val="Normal"/>
    <w:next w:val="Normal"/>
    <w:link w:val="Char9"/>
    <w:locked/>
    <w:rsid w:val="00576B10"/>
    <w:pPr>
      <w:keepNext/>
      <w:bidi w:val="0"/>
      <w:spacing w:before="240" w:after="240"/>
      <w:jc w:val="left"/>
    </w:pPr>
    <w:rPr>
      <w:rFonts w:eastAsia="Times New Roman" w:cs="Zar"/>
      <w:bCs/>
      <w:sz w:val="24"/>
      <w:szCs w:val="26"/>
      <w:lang w:val="x-none" w:eastAsia="x-none" w:bidi="fa-IR"/>
    </w:rPr>
  </w:style>
  <w:style w:type="character" w:customStyle="1" w:styleId="Char9">
    <w:name w:val="اصلی پیوست Char"/>
    <w:link w:val="af7"/>
    <w:rsid w:val="00576B10"/>
    <w:rPr>
      <w:rFonts w:eastAsia="Times New Roman" w:cs="Zar"/>
      <w:bCs/>
      <w:sz w:val="24"/>
      <w:szCs w:val="26"/>
      <w:lang w:val="x-none" w:eastAsia="x-none" w:bidi="fa-IR"/>
    </w:rPr>
  </w:style>
  <w:style w:type="paragraph" w:customStyle="1" w:styleId="a4">
    <w:name w:val="معادله پیوست"/>
    <w:basedOn w:val="a6"/>
    <w:qFormat/>
    <w:rsid w:val="00576B10"/>
    <w:pPr>
      <w:numPr>
        <w:numId w:val="16"/>
      </w:numPr>
    </w:pPr>
  </w:style>
  <w:style w:type="table" w:styleId="LightGrid-Accent6">
    <w:name w:val="Light Grid Accent 6"/>
    <w:basedOn w:val="TableNormal"/>
    <w:uiPriority w:val="62"/>
    <w:rsid w:val="00576B10"/>
    <w:rPr>
      <w:rFonts w:eastAsia="Times New Roman" w:cs="B Nazanin"/>
      <w:lang w:bidi="fa-IR"/>
    </w:rPr>
    <w:tblPr>
      <w:tblStyleRowBandSize w:val="1"/>
      <w:tblStyleColBandSize w:val="1"/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  <w:insideH w:val="single" w:sz="8" w:space="0" w:color="F79646"/>
        <w:insideV w:val="single" w:sz="8" w:space="0" w:color="F79646"/>
      </w:tblBorders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F79646"/>
          <w:left w:val="single" w:sz="8" w:space="0" w:color="F79646"/>
          <w:bottom w:val="single" w:sz="18" w:space="0" w:color="F79646"/>
          <w:right w:val="single" w:sz="8" w:space="0" w:color="F79646"/>
          <w:insideH w:val="nil"/>
          <w:insideV w:val="single" w:sz="8" w:space="0" w:color="F79646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F79646"/>
          <w:left w:val="single" w:sz="8" w:space="0" w:color="F79646"/>
          <w:bottom w:val="single" w:sz="8" w:space="0" w:color="F79646"/>
          <w:right w:val="single" w:sz="8" w:space="0" w:color="F79646"/>
          <w:insideH w:val="nil"/>
          <w:insideV w:val="single" w:sz="8" w:space="0" w:color="F79646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band1Vert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  <w:shd w:val="clear" w:color="auto" w:fill="FDE4D0"/>
      </w:tcPr>
    </w:tblStylePr>
    <w:tblStylePr w:type="band1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  <w:insideV w:val="single" w:sz="8" w:space="0" w:color="F79646"/>
        </w:tcBorders>
        <w:shd w:val="clear" w:color="auto" w:fill="FDE4D0"/>
      </w:tcPr>
    </w:tblStylePr>
    <w:tblStylePr w:type="band2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  <w:insideV w:val="single" w:sz="8" w:space="0" w:color="F79646"/>
        </w:tcBorders>
      </w:tcPr>
    </w:tblStylePr>
  </w:style>
  <w:style w:type="table" w:customStyle="1" w:styleId="MediumList1-Accent11">
    <w:name w:val="Medium List 1 - Accent 11"/>
    <w:basedOn w:val="TableNormal"/>
    <w:uiPriority w:val="65"/>
    <w:locked/>
    <w:rsid w:val="00576B10"/>
    <w:rPr>
      <w:rFonts w:eastAsia="Times New Roman" w:cs="B Nazanin"/>
      <w:color w:val="000000"/>
      <w:lang w:bidi="fa-IR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rPr>
        <w:rFonts w:ascii="DengXian" w:eastAsia="Times New Roman" w:hAnsi="DengXian" w:cs="Times New Roman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tblPr/>
      <w:tcPr>
        <w:shd w:val="clear" w:color="auto" w:fill="D3DFEE"/>
      </w:tcPr>
    </w:tblStylePr>
    <w:tblStylePr w:type="band1Horz">
      <w:tblPr/>
      <w:tcPr>
        <w:shd w:val="clear" w:color="auto" w:fill="D3DFEE"/>
      </w:tcPr>
    </w:tblStylePr>
  </w:style>
  <w:style w:type="table" w:styleId="MediumShading2-Accent5">
    <w:name w:val="Medium Shading 2 Accent 5"/>
    <w:basedOn w:val="TableNormal"/>
    <w:uiPriority w:val="64"/>
    <w:rsid w:val="00576B10"/>
    <w:rPr>
      <w:rFonts w:eastAsia="Times New Roman" w:cs="B Nazanin"/>
      <w:lang w:bidi="fa-IR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LightShading-Accent11">
    <w:name w:val="Light Shading - Accent 11"/>
    <w:basedOn w:val="TableNormal"/>
    <w:uiPriority w:val="60"/>
    <w:locked/>
    <w:rsid w:val="00576B10"/>
    <w:rPr>
      <w:rFonts w:eastAsia="Times New Roman" w:cs="B Nazanin"/>
      <w:color w:val="365F91"/>
      <w:lang w:bidi="fa-IR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-Accent11">
    <w:name w:val="Light Grid - Accent 11"/>
    <w:basedOn w:val="TableNormal"/>
    <w:uiPriority w:val="62"/>
    <w:locked/>
    <w:rsid w:val="00576B10"/>
    <w:rPr>
      <w:rFonts w:eastAsia="Times New Roman" w:cs="B Nazanin"/>
      <w:lang w:bidi="fa-IR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paragraph" w:customStyle="1" w:styleId="BulletLevel1">
    <w:name w:val="Bullet_Level 1"/>
    <w:basedOn w:val="ListParagraph"/>
    <w:qFormat/>
    <w:rsid w:val="00576B10"/>
    <w:pPr>
      <w:numPr>
        <w:numId w:val="18"/>
      </w:numPr>
      <w:bidi/>
      <w:spacing w:after="0" w:line="240" w:lineRule="auto"/>
      <w:jc w:val="lowKashida"/>
    </w:pPr>
    <w:rPr>
      <w:rFonts w:ascii="Times New Roman" w:hAnsi="Times New Roman" w:cs="Zar"/>
      <w:sz w:val="28"/>
      <w:szCs w:val="28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576B10"/>
    <w:pPr>
      <w:jc w:val="center"/>
    </w:pPr>
    <w:rPr>
      <w:rFonts w:eastAsia="Times New Roman" w:cs="B Titr"/>
      <w:b/>
      <w:bCs/>
      <w:sz w:val="28"/>
      <w:szCs w:val="28"/>
      <w:lang w:val="x-none" w:eastAsia="x-none" w:bidi="fa-IR"/>
    </w:rPr>
  </w:style>
  <w:style w:type="character" w:customStyle="1" w:styleId="SubtitleChar">
    <w:name w:val="Subtitle Char"/>
    <w:link w:val="Subtitle"/>
    <w:uiPriority w:val="11"/>
    <w:rsid w:val="00576B10"/>
    <w:rPr>
      <w:rFonts w:eastAsia="Times New Roman" w:cs="B Titr"/>
      <w:b/>
      <w:bCs/>
      <w:sz w:val="28"/>
      <w:szCs w:val="28"/>
      <w:lang w:val="x-none" w:eastAsia="x-none" w:bidi="fa-IR"/>
    </w:rPr>
  </w:style>
  <w:style w:type="paragraph" w:customStyle="1" w:styleId="ReportTitle">
    <w:name w:val="#Report Title"/>
    <w:basedOn w:val="Normal"/>
    <w:next w:val="Normal"/>
    <w:semiHidden/>
    <w:qFormat/>
    <w:rsid w:val="00576B10"/>
    <w:pPr>
      <w:spacing w:before="1200" w:after="1200" w:line="288" w:lineRule="auto"/>
      <w:ind w:left="446"/>
      <w:jc w:val="center"/>
    </w:pPr>
    <w:rPr>
      <w:rFonts w:eastAsia="Times New Roman" w:cs="B Titr"/>
      <w:sz w:val="52"/>
      <w:szCs w:val="52"/>
    </w:rPr>
  </w:style>
  <w:style w:type="paragraph" w:customStyle="1" w:styleId="TableContent">
    <w:name w:val="Table_Content"/>
    <w:basedOn w:val="Normal"/>
    <w:qFormat/>
    <w:rsid w:val="00576B10"/>
    <w:pPr>
      <w:spacing w:before="60" w:after="60" w:line="288" w:lineRule="auto"/>
      <w:ind w:left="446"/>
      <w:jc w:val="center"/>
    </w:pPr>
    <w:rPr>
      <w:rFonts w:eastAsia="Times New Roman" w:cs="B Nazanin"/>
      <w:szCs w:val="24"/>
      <w:lang w:bidi="fa-IR"/>
    </w:rPr>
  </w:style>
  <w:style w:type="table" w:customStyle="1" w:styleId="LightShading1">
    <w:name w:val="Light Shading1"/>
    <w:basedOn w:val="TableNormal"/>
    <w:uiPriority w:val="60"/>
    <w:rsid w:val="00576B10"/>
    <w:pPr>
      <w:ind w:left="446"/>
    </w:pPr>
    <w:rPr>
      <w:rFonts w:ascii="B Nazanin" w:eastAsia="Calibri" w:hAnsi="B Nazanin" w:cs="Times New Roman"/>
      <w:color w:val="000000"/>
      <w:sz w:val="28"/>
      <w:lang w:bidi="en-US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customStyle="1" w:styleId="af8">
    <w:name w:val="فهرست"/>
    <w:basedOn w:val="TOC1"/>
    <w:rsid w:val="00576B10"/>
    <w:pPr>
      <w:widowControl w:val="0"/>
      <w:tabs>
        <w:tab w:val="clear" w:pos="7078"/>
        <w:tab w:val="right" w:leader="dot" w:pos="9742"/>
      </w:tabs>
      <w:spacing w:line="240" w:lineRule="auto"/>
      <w:ind w:left="0" w:firstLine="0"/>
      <w:jc w:val="lowKashida"/>
    </w:pPr>
    <w:rPr>
      <w:rFonts w:eastAsia="Times New Roman" w:cs="Zar"/>
      <w:bCs w:val="0"/>
      <w:sz w:val="28"/>
      <w:szCs w:val="26"/>
    </w:rPr>
  </w:style>
  <w:style w:type="paragraph" w:customStyle="1" w:styleId="tashead">
    <w:name w:val="tas.head"/>
    <w:basedOn w:val="Normal"/>
    <w:link w:val="tasheadChar"/>
    <w:rsid w:val="00576B10"/>
    <w:pPr>
      <w:jc w:val="lowKashida"/>
    </w:pPr>
    <w:rPr>
      <w:rFonts w:ascii="Zar" w:eastAsia="Times New Roman" w:hAnsi="Zar" w:cs="Times New Roman"/>
      <w:b/>
      <w:bCs/>
      <w:sz w:val="28"/>
      <w:szCs w:val="28"/>
      <w:lang w:val="x-none" w:eastAsia="x-none"/>
    </w:rPr>
  </w:style>
  <w:style w:type="character" w:customStyle="1" w:styleId="tasheadChar">
    <w:name w:val="tas.head Char"/>
    <w:link w:val="tashead"/>
    <w:rsid w:val="00576B10"/>
    <w:rPr>
      <w:rFonts w:ascii="Zar" w:eastAsia="Times New Roman" w:hAnsi="Zar" w:cs="Times New Roman"/>
      <w:b/>
      <w:bCs/>
      <w:sz w:val="28"/>
      <w:szCs w:val="28"/>
      <w:lang w:val="x-none" w:eastAsia="x-none"/>
    </w:rPr>
  </w:style>
  <w:style w:type="paragraph" w:customStyle="1" w:styleId="af9">
    <w:name w:val="عنوان سند بالای صفحات"/>
    <w:basedOn w:val="Subtitle"/>
    <w:link w:val="Chara"/>
    <w:qFormat/>
    <w:rsid w:val="00576B10"/>
    <w:rPr>
      <w:szCs w:val="26"/>
    </w:rPr>
  </w:style>
  <w:style w:type="character" w:customStyle="1" w:styleId="Chara">
    <w:name w:val="عنوان سند بالای صفحات Char"/>
    <w:link w:val="af9"/>
    <w:rsid w:val="00576B10"/>
    <w:rPr>
      <w:rFonts w:eastAsia="Times New Roman" w:cs="B Titr"/>
      <w:b/>
      <w:bCs/>
      <w:sz w:val="28"/>
      <w:szCs w:val="26"/>
      <w:lang w:val="x-none" w:eastAsia="x-none" w:bidi="fa-IR"/>
    </w:rPr>
  </w:style>
  <w:style w:type="paragraph" w:customStyle="1" w:styleId="Text">
    <w:name w:val="Text"/>
    <w:basedOn w:val="Normal"/>
    <w:link w:val="TextChar"/>
    <w:qFormat/>
    <w:rsid w:val="00576B10"/>
    <w:pPr>
      <w:widowControl w:val="0"/>
      <w:spacing w:line="360" w:lineRule="auto"/>
      <w:ind w:firstLine="567"/>
    </w:pPr>
    <w:rPr>
      <w:rFonts w:eastAsia="Times New Roman" w:cs="B Nazanin"/>
      <w:sz w:val="28"/>
      <w:szCs w:val="32"/>
      <w:lang w:val="x-none" w:eastAsia="x-none" w:bidi="fa-IR"/>
    </w:rPr>
  </w:style>
  <w:style w:type="character" w:customStyle="1" w:styleId="TextChar">
    <w:name w:val="Text Char"/>
    <w:link w:val="Text"/>
    <w:rsid w:val="00576B10"/>
    <w:rPr>
      <w:rFonts w:eastAsia="Times New Roman" w:cs="B Nazanin"/>
      <w:sz w:val="28"/>
      <w:szCs w:val="32"/>
      <w:lang w:val="x-none" w:eastAsia="x-none" w:bidi="fa-IR"/>
    </w:rPr>
  </w:style>
  <w:style w:type="paragraph" w:styleId="NoSpacing">
    <w:name w:val="No Spacing"/>
    <w:uiPriority w:val="1"/>
    <w:qFormat/>
    <w:rsid w:val="00576B10"/>
    <w:rPr>
      <w:rFonts w:eastAsia="Times New Roman" w:cs="B Nazanin"/>
      <w:sz w:val="24"/>
      <w:szCs w:val="24"/>
      <w:lang w:eastAsia="en-US" w:bidi="fa-IR"/>
    </w:rPr>
  </w:style>
  <w:style w:type="paragraph" w:customStyle="1" w:styleId="a8">
    <w:name w:val="سری دایره توپر"/>
    <w:basedOn w:val="af0"/>
    <w:link w:val="Charb"/>
    <w:qFormat/>
    <w:rsid w:val="00576B10"/>
    <w:pPr>
      <w:numPr>
        <w:numId w:val="19"/>
      </w:numPr>
      <w:spacing w:before="120"/>
      <w:ind w:left="391" w:hanging="357"/>
    </w:pPr>
  </w:style>
  <w:style w:type="character" w:customStyle="1" w:styleId="Charb">
    <w:name w:val="سری دایره توپر Char"/>
    <w:basedOn w:val="Char"/>
    <w:link w:val="a8"/>
    <w:rsid w:val="00576B10"/>
    <w:rPr>
      <w:rFonts w:eastAsia="Times New Roman" w:cs="B Nazanin"/>
      <w:sz w:val="24"/>
      <w:szCs w:val="24"/>
      <w:lang w:val="x-none" w:eastAsia="x-none" w:bidi="fa-IR"/>
    </w:rPr>
  </w:style>
  <w:style w:type="paragraph" w:customStyle="1" w:styleId="table1">
    <w:name w:val="table1"/>
    <w:basedOn w:val="Caption"/>
    <w:rsid w:val="00576B10"/>
    <w:pPr>
      <w:spacing w:after="0" w:line="240" w:lineRule="auto"/>
      <w:ind w:firstLine="0"/>
      <w:jc w:val="center"/>
    </w:pPr>
    <w:rPr>
      <w:rFonts w:ascii="B Zar" w:hAnsi="B Zar" w:cs="B Zar"/>
      <w:b/>
      <w:bCs/>
      <w:smallCaps/>
      <w:spacing w:val="10"/>
      <w:sz w:val="22"/>
      <w:szCs w:val="22"/>
    </w:rPr>
  </w:style>
  <w:style w:type="paragraph" w:customStyle="1" w:styleId="afa">
    <w:name w:val="زیر عنوان"/>
    <w:basedOn w:val="BodyText3"/>
    <w:link w:val="Charc"/>
    <w:qFormat/>
    <w:rsid w:val="00576B10"/>
    <w:pPr>
      <w:spacing w:before="120" w:after="0"/>
      <w:jc w:val="lowKashida"/>
    </w:pPr>
    <w:rPr>
      <w:rFonts w:eastAsia="Times New Roman" w:cs="B Zar"/>
      <w:b/>
      <w:bCs/>
      <w:sz w:val="22"/>
      <w:szCs w:val="22"/>
      <w:lang w:val="x-none" w:eastAsia="x-none" w:bidi="fa-IR"/>
    </w:rPr>
  </w:style>
  <w:style w:type="character" w:customStyle="1" w:styleId="Charc">
    <w:name w:val="زیر عنوان Char"/>
    <w:link w:val="afa"/>
    <w:rsid w:val="00576B10"/>
    <w:rPr>
      <w:rFonts w:eastAsia="Times New Roman" w:cs="B Zar"/>
      <w:b/>
      <w:bCs/>
      <w:sz w:val="22"/>
      <w:szCs w:val="22"/>
      <w:lang w:val="x-none" w:eastAsia="x-none" w:bidi="fa-IR"/>
    </w:rPr>
  </w:style>
  <w:style w:type="character" w:customStyle="1" w:styleId="CaptionChar">
    <w:name w:val="Caption Char"/>
    <w:link w:val="Caption"/>
    <w:uiPriority w:val="35"/>
    <w:rsid w:val="00576B10"/>
    <w:rPr>
      <w:rFonts w:eastAsia="Times New Roman" w:cs="Roya"/>
      <w:szCs w:val="28"/>
    </w:rPr>
  </w:style>
  <w:style w:type="paragraph" w:styleId="Bibliography">
    <w:name w:val="Bibliography"/>
    <w:basedOn w:val="Normal"/>
    <w:next w:val="Normal"/>
    <w:uiPriority w:val="37"/>
    <w:unhideWhenUsed/>
    <w:rsid w:val="00576B10"/>
    <w:pPr>
      <w:bidi w:val="0"/>
      <w:jc w:val="left"/>
    </w:pPr>
    <w:rPr>
      <w:rFonts w:eastAsia="Times New Roman" w:cs="B Nazanin"/>
      <w:sz w:val="24"/>
      <w:szCs w:val="24"/>
      <w:lang w:bidi="fa-IR"/>
    </w:rPr>
  </w:style>
  <w:style w:type="character" w:customStyle="1" w:styleId="nlmstring-name">
    <w:name w:val="nlm_string-name"/>
    <w:rsid w:val="00576B10"/>
  </w:style>
  <w:style w:type="character" w:customStyle="1" w:styleId="apple-converted-space">
    <w:name w:val="apple-converted-space"/>
    <w:rsid w:val="00576B10"/>
  </w:style>
  <w:style w:type="character" w:customStyle="1" w:styleId="ListParagraphChar">
    <w:name w:val="List Paragraph Char"/>
    <w:link w:val="ListParagraph"/>
    <w:uiPriority w:val="34"/>
    <w:rsid w:val="00576B10"/>
    <w:rPr>
      <w:rFonts w:ascii="Calibri" w:eastAsia="Times New Roman" w:hAnsi="Calibri" w:cs="Arial"/>
      <w:sz w:val="22"/>
      <w:szCs w:val="22"/>
    </w:rPr>
  </w:style>
  <w:style w:type="table" w:customStyle="1" w:styleId="TableGrid10">
    <w:name w:val="Table Grid1"/>
    <w:basedOn w:val="TableNormal"/>
    <w:next w:val="TableGrid"/>
    <w:uiPriority w:val="39"/>
    <w:rsid w:val="0018492A"/>
    <w:rPr>
      <w:rFonts w:eastAsia="Calibri" w:cs="B Nazanin"/>
      <w:sz w:val="22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E74DC"/>
    <w:rPr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65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74077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96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5972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4204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06795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4728697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7695345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99149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14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353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405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0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901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05299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90950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12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58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5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74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99126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90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79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034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728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04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78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1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6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172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219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802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641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30380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08369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315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34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1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489764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89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298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2456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34391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1099298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7480689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252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78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8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34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39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03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50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23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4748110">
                  <w:marLeft w:val="150"/>
                  <w:marRight w:val="3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537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07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56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793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0066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85816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5079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677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35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64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016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5163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4243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81080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29180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178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044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0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456844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16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587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5546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6786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3261731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6993894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76742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616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99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7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0453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146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1444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40558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977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03211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249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83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89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566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586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2180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25886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29028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9274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50471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02075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.vsdx"/><Relationship Id="rId14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30.jpeg"/><Relationship Id="rId1" Type="http://schemas.openxmlformats.org/officeDocument/2006/relationships/image" Target="media/image3.jpe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FA7F16-86B9-4B35-A54D-0381016468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260</Words>
  <Characters>12888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مديريت محترم كارخانه روغن نباتي ناز</vt:lpstr>
    </vt:vector>
  </TitlesOfParts>
  <Company/>
  <LinksUpToDate>false</LinksUpToDate>
  <CharactersWithSpaces>15118</CharactersWithSpaces>
  <SharedDoc>false</SharedDoc>
  <HLinks>
    <vt:vector size="6" baseType="variant">
      <vt:variant>
        <vt:i4>7340059</vt:i4>
      </vt:variant>
      <vt:variant>
        <vt:i4>0</vt:i4>
      </vt:variant>
      <vt:variant>
        <vt:i4>0</vt:i4>
      </vt:variant>
      <vt:variant>
        <vt:i4>5</vt:i4>
      </vt:variant>
      <vt:variant>
        <vt:lpwstr>mailto:Sarah.rajabzadeh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مديريت محترم كارخانه روغن نباتي ناز</dc:title>
  <dc:subject/>
  <dc:creator>erc</dc:creator>
  <cp:keywords/>
  <cp:lastModifiedBy>Windows User</cp:lastModifiedBy>
  <cp:revision>2</cp:revision>
  <cp:lastPrinted>2015-07-05T09:30:00Z</cp:lastPrinted>
  <dcterms:created xsi:type="dcterms:W3CDTF">2019-11-09T10:55:00Z</dcterms:created>
  <dcterms:modified xsi:type="dcterms:W3CDTF">2019-11-09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796441-b52b-3009-9b42-4d548ad4eb64</vt:lpwstr>
  </property>
  <property fmtid="{D5CDD505-2E9C-101B-9397-08002B2CF9AE}" pid="24" name="Mendeley Citation Style_1">
    <vt:lpwstr>http://www.zotero.org/styles/ieee</vt:lpwstr>
  </property>
</Properties>
</file>